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6D556B2" w:rsidR="006305D7" w:rsidRPr="007E7A74" w:rsidRDefault="006305D7" w:rsidP="00F455E4">
      <w:pPr>
        <w:pStyle w:val="Heading1"/>
        <w:spacing w:before="0" w:after="0"/>
        <w:contextualSpacing/>
        <w:rPr>
          <w:sz w:val="24"/>
          <w:szCs w:val="24"/>
        </w:rPr>
      </w:pPr>
      <w:r w:rsidRPr="007E7A74">
        <w:rPr>
          <w:sz w:val="24"/>
          <w:szCs w:val="24"/>
        </w:rPr>
        <w:t xml:space="preserve">TITLE </w:t>
      </w:r>
    </w:p>
    <w:p w14:paraId="2E300B21" w14:textId="7F73BDD9" w:rsidR="007A4DD6" w:rsidRPr="007E7A74" w:rsidRDefault="005C0F79" w:rsidP="00F455E4">
      <w:pPr>
        <w:contextualSpacing/>
      </w:pPr>
      <w:r w:rsidRPr="007E7A74">
        <w:t>Real-</w:t>
      </w:r>
      <w:r w:rsidR="00FD516C" w:rsidRPr="007E7A74">
        <w:t>T</w:t>
      </w:r>
      <w:r w:rsidRPr="007E7A74">
        <w:t xml:space="preserve">ime </w:t>
      </w:r>
      <w:r w:rsidR="00FD516C" w:rsidRPr="007E7A74">
        <w:t>P</w:t>
      </w:r>
      <w:r w:rsidRPr="007E7A74">
        <w:t>roxy-</w:t>
      </w:r>
      <w:r w:rsidR="00FD516C" w:rsidRPr="007E7A74">
        <w:t>C</w:t>
      </w:r>
      <w:r w:rsidRPr="007E7A74">
        <w:t xml:space="preserve">ontrol of </w:t>
      </w:r>
      <w:r w:rsidR="00FD516C" w:rsidRPr="007E7A74">
        <w:t>R</w:t>
      </w:r>
      <w:r w:rsidRPr="007E7A74">
        <w:t>e-</w:t>
      </w:r>
      <w:r w:rsidR="00FD516C" w:rsidRPr="007E7A74">
        <w:t>P</w:t>
      </w:r>
      <w:r w:rsidRPr="007E7A74">
        <w:t xml:space="preserve">arameterized </w:t>
      </w:r>
      <w:r w:rsidR="00FD516C" w:rsidRPr="007E7A74">
        <w:t>P</w:t>
      </w:r>
      <w:r w:rsidRPr="007E7A74">
        <w:t xml:space="preserve">eripheral </w:t>
      </w:r>
      <w:r w:rsidR="00FD516C" w:rsidRPr="007E7A74">
        <w:t>S</w:t>
      </w:r>
      <w:r w:rsidRPr="007E7A74">
        <w:t xml:space="preserve">ignals </w:t>
      </w:r>
      <w:r w:rsidR="00FD516C" w:rsidRPr="007E7A74">
        <w:t>U</w:t>
      </w:r>
      <w:r w:rsidRPr="007E7A74">
        <w:t xml:space="preserve">sing </w:t>
      </w:r>
      <w:r w:rsidR="00F1579C" w:rsidRPr="007E7A74">
        <w:t xml:space="preserve">a </w:t>
      </w:r>
      <w:r w:rsidR="00FD516C" w:rsidRPr="007E7A74">
        <w:t>C</w:t>
      </w:r>
      <w:r w:rsidRPr="007E7A74">
        <w:t>lose-</w:t>
      </w:r>
      <w:r w:rsidR="00FD516C" w:rsidRPr="007E7A74">
        <w:t>L</w:t>
      </w:r>
      <w:r w:rsidRPr="007E7A74">
        <w:t xml:space="preserve">oop </w:t>
      </w:r>
      <w:r w:rsidR="00FD516C" w:rsidRPr="007E7A74">
        <w:t>I</w:t>
      </w:r>
      <w:r w:rsidRPr="007E7A74">
        <w:t>nterface</w:t>
      </w:r>
    </w:p>
    <w:p w14:paraId="73324532" w14:textId="77777777" w:rsidR="005C0F79" w:rsidRPr="007E7A74" w:rsidRDefault="005C0F79" w:rsidP="00F455E4">
      <w:pPr>
        <w:contextualSpacing/>
        <w:rPr>
          <w:rFonts w:asciiTheme="minorHAnsi" w:hAnsiTheme="minorHAnsi" w:cstheme="minorHAnsi"/>
          <w:b/>
          <w:bCs/>
        </w:rPr>
      </w:pPr>
    </w:p>
    <w:p w14:paraId="71BA5CBD" w14:textId="0756C51B" w:rsidR="00EA30A8" w:rsidRPr="007E7A74" w:rsidRDefault="006305D7" w:rsidP="00F455E4">
      <w:pPr>
        <w:pStyle w:val="Heading1"/>
        <w:spacing w:before="0" w:after="0"/>
        <w:contextualSpacing/>
        <w:rPr>
          <w:color w:val="808080"/>
          <w:sz w:val="24"/>
          <w:szCs w:val="24"/>
        </w:rPr>
      </w:pPr>
      <w:r w:rsidRPr="007E7A74">
        <w:rPr>
          <w:sz w:val="24"/>
          <w:szCs w:val="24"/>
        </w:rPr>
        <w:t>AUTHORS</w:t>
      </w:r>
      <w:r w:rsidR="000B662E" w:rsidRPr="007E7A74">
        <w:rPr>
          <w:sz w:val="24"/>
          <w:szCs w:val="24"/>
        </w:rPr>
        <w:t xml:space="preserve"> </w:t>
      </w:r>
      <w:r w:rsidR="00086FF5" w:rsidRPr="007E7A74">
        <w:rPr>
          <w:sz w:val="24"/>
          <w:szCs w:val="24"/>
        </w:rPr>
        <w:t xml:space="preserve">AND </w:t>
      </w:r>
      <w:r w:rsidR="000B662E" w:rsidRPr="007E7A74">
        <w:rPr>
          <w:sz w:val="24"/>
          <w:szCs w:val="24"/>
        </w:rPr>
        <w:t>AFFILIATIONS</w:t>
      </w:r>
      <w:r w:rsidRPr="007E7A74">
        <w:rPr>
          <w:sz w:val="24"/>
          <w:szCs w:val="24"/>
        </w:rPr>
        <w:t xml:space="preserve"> </w:t>
      </w:r>
    </w:p>
    <w:p w14:paraId="32B171D0" w14:textId="2BE11368" w:rsidR="007A4DD6" w:rsidRPr="007E7A74" w:rsidRDefault="007029C1" w:rsidP="00F455E4">
      <w:pPr>
        <w:contextualSpacing/>
        <w:rPr>
          <w:vertAlign w:val="superscript"/>
        </w:rPr>
      </w:pPr>
      <w:r w:rsidRPr="007E7A74">
        <w:t>Vilelmini Kalampratsidou</w:t>
      </w:r>
      <w:r w:rsidRPr="007E7A74">
        <w:rPr>
          <w:vertAlign w:val="superscript"/>
        </w:rPr>
        <w:t>1, 2</w:t>
      </w:r>
      <w:r w:rsidRPr="007E7A74">
        <w:t xml:space="preserve">, </w:t>
      </w:r>
      <w:r w:rsidR="00767365" w:rsidRPr="007E7A74">
        <w:t>Steven Kemper</w:t>
      </w:r>
      <w:r w:rsidR="00F75858" w:rsidRPr="007E7A74">
        <w:rPr>
          <w:vertAlign w:val="superscript"/>
        </w:rPr>
        <w:t>3</w:t>
      </w:r>
    </w:p>
    <w:p w14:paraId="59BE3962" w14:textId="4B3FBEA8" w:rsidR="007029C1" w:rsidRPr="007E7A74" w:rsidRDefault="007029C1" w:rsidP="00F455E4">
      <w:pPr>
        <w:contextualSpacing/>
      </w:pPr>
    </w:p>
    <w:p w14:paraId="02FB66A9" w14:textId="736BB477" w:rsidR="007029C1" w:rsidRPr="007E7A74" w:rsidRDefault="007029C1" w:rsidP="00F455E4">
      <w:pPr>
        <w:contextualSpacing/>
      </w:pPr>
      <w:r w:rsidRPr="007E7A74">
        <w:rPr>
          <w:vertAlign w:val="superscript"/>
        </w:rPr>
        <w:t>1</w:t>
      </w:r>
      <w:r w:rsidRPr="007E7A74">
        <w:t>Center for Cognitive Science, Rutgers University, New Brunswick, NJ, USA</w:t>
      </w:r>
    </w:p>
    <w:p w14:paraId="1AD7A888" w14:textId="39E96537" w:rsidR="007029C1" w:rsidRPr="007E7A74" w:rsidRDefault="00F75858" w:rsidP="00F455E4">
      <w:pPr>
        <w:contextualSpacing/>
      </w:pPr>
      <w:r w:rsidRPr="007E7A74">
        <w:rPr>
          <w:vertAlign w:val="superscript"/>
        </w:rPr>
        <w:t>2</w:t>
      </w:r>
      <w:r w:rsidR="007029C1" w:rsidRPr="007E7A74">
        <w:t>Department of Computer Science, Rutgers University, New Brunswick, NJ, USA</w:t>
      </w:r>
    </w:p>
    <w:p w14:paraId="68D12D7A" w14:textId="36B3615A" w:rsidR="00767365" w:rsidRPr="007E7A74" w:rsidRDefault="00F75858" w:rsidP="00F455E4">
      <w:pPr>
        <w:contextualSpacing/>
      </w:pPr>
      <w:r w:rsidRPr="007E7A74">
        <w:rPr>
          <w:vertAlign w:val="superscript"/>
        </w:rPr>
        <w:t>3</w:t>
      </w:r>
      <w:r w:rsidR="00767365" w:rsidRPr="007E7A74">
        <w:t>Music Department, Mason Gross School of the Arts, Rutgers University, New Brunswick, NJ, USA</w:t>
      </w:r>
    </w:p>
    <w:p w14:paraId="6FF2E6E4" w14:textId="11DBB7E5" w:rsidR="00FD516C" w:rsidRPr="007E7A74" w:rsidRDefault="00FD516C" w:rsidP="00F455E4">
      <w:pPr>
        <w:contextualSpacing/>
        <w:rPr>
          <w:rStyle w:val="IntenseEmphasis"/>
          <w:b w:val="0"/>
          <w:bCs w:val="0"/>
          <w:i w:val="0"/>
          <w:iCs w:val="0"/>
          <w:color w:val="000000" w:themeColor="text1"/>
        </w:rPr>
      </w:pPr>
    </w:p>
    <w:p w14:paraId="352A7866" w14:textId="157543E1" w:rsidR="006B7251" w:rsidRPr="007E7A74" w:rsidRDefault="006B7251" w:rsidP="00F455E4">
      <w:pPr>
        <w:contextualSpacing/>
        <w:rPr>
          <w:rStyle w:val="IntenseEmphasis"/>
          <w:b w:val="0"/>
          <w:bCs w:val="0"/>
          <w:i w:val="0"/>
          <w:iCs w:val="0"/>
          <w:color w:val="000000" w:themeColor="text1"/>
        </w:rPr>
      </w:pPr>
      <w:r w:rsidRPr="007E7A74">
        <w:rPr>
          <w:rStyle w:val="IntenseEmphasis"/>
          <w:b w:val="0"/>
          <w:bCs w:val="0"/>
          <w:i w:val="0"/>
          <w:iCs w:val="0"/>
          <w:color w:val="000000" w:themeColor="text1"/>
        </w:rPr>
        <w:t>Corresponding Author:</w:t>
      </w:r>
    </w:p>
    <w:p w14:paraId="27ADD4C4" w14:textId="77777777" w:rsidR="006B7251" w:rsidRPr="007E7A74" w:rsidRDefault="006B7251" w:rsidP="00F455E4">
      <w:pPr>
        <w:contextualSpacing/>
        <w:rPr>
          <w:rStyle w:val="IntenseEmphasis"/>
          <w:b w:val="0"/>
          <w:bCs w:val="0"/>
          <w:i w:val="0"/>
          <w:iCs w:val="0"/>
          <w:color w:val="000000" w:themeColor="text1"/>
        </w:rPr>
      </w:pPr>
      <w:r w:rsidRPr="007E7A74">
        <w:rPr>
          <w:rStyle w:val="IntenseEmphasis"/>
          <w:b w:val="0"/>
          <w:bCs w:val="0"/>
          <w:i w:val="0"/>
          <w:iCs w:val="0"/>
          <w:color w:val="000000" w:themeColor="text1"/>
        </w:rPr>
        <w:t xml:space="preserve">Vilelmini Kalampratsidou, </w:t>
      </w:r>
      <w:hyperlink r:id="rId8" w:history="1">
        <w:r w:rsidRPr="007E7A74">
          <w:rPr>
            <w:rStyle w:val="Hyperlink"/>
            <w:u w:val="none"/>
          </w:rPr>
          <w:t>vilelmini.kalabratsidou@gmail.com</w:t>
        </w:r>
      </w:hyperlink>
    </w:p>
    <w:p w14:paraId="4EB9D8B1" w14:textId="77777777" w:rsidR="006B7251" w:rsidRPr="007E7A74" w:rsidRDefault="006B7251" w:rsidP="00F455E4">
      <w:pPr>
        <w:contextualSpacing/>
        <w:rPr>
          <w:rStyle w:val="IntenseEmphasis"/>
          <w:b w:val="0"/>
          <w:bCs w:val="0"/>
          <w:i w:val="0"/>
          <w:iCs w:val="0"/>
          <w:color w:val="000000" w:themeColor="text1"/>
        </w:rPr>
      </w:pPr>
    </w:p>
    <w:p w14:paraId="50C71B24" w14:textId="1C9D1D22" w:rsidR="00FD516C" w:rsidRPr="007E7A74" w:rsidRDefault="00FD516C" w:rsidP="00F455E4">
      <w:pPr>
        <w:contextualSpacing/>
        <w:rPr>
          <w:rStyle w:val="IntenseEmphasis"/>
          <w:b w:val="0"/>
          <w:bCs w:val="0"/>
          <w:i w:val="0"/>
          <w:iCs w:val="0"/>
          <w:color w:val="000000" w:themeColor="text1"/>
        </w:rPr>
      </w:pPr>
      <w:r w:rsidRPr="007E7A74">
        <w:rPr>
          <w:rStyle w:val="IntenseEmphasis"/>
          <w:b w:val="0"/>
          <w:bCs w:val="0"/>
          <w:i w:val="0"/>
          <w:iCs w:val="0"/>
          <w:color w:val="000000" w:themeColor="text1"/>
        </w:rPr>
        <w:t>Email Addresses of Authors:</w:t>
      </w:r>
    </w:p>
    <w:p w14:paraId="0671006F" w14:textId="2B313A19" w:rsidR="004169FD" w:rsidRPr="007E7A74" w:rsidRDefault="00FD516C" w:rsidP="00F455E4">
      <w:pPr>
        <w:contextualSpacing/>
        <w:rPr>
          <w:rStyle w:val="Hyperlink"/>
          <w:u w:val="none"/>
        </w:rPr>
      </w:pPr>
      <w:r w:rsidRPr="007E7A74">
        <w:rPr>
          <w:rStyle w:val="IntenseEmphasis"/>
          <w:b w:val="0"/>
          <w:bCs w:val="0"/>
          <w:i w:val="0"/>
          <w:iCs w:val="0"/>
          <w:color w:val="000000" w:themeColor="text1"/>
        </w:rPr>
        <w:t xml:space="preserve">Steven Kemper, </w:t>
      </w:r>
      <w:hyperlink r:id="rId9" w:history="1">
        <w:r w:rsidRPr="007E7A74">
          <w:rPr>
            <w:rStyle w:val="Hyperlink"/>
            <w:u w:val="none"/>
          </w:rPr>
          <w:t>skemper@mgsa.rutgers.edu</w:t>
        </w:r>
      </w:hyperlink>
    </w:p>
    <w:p w14:paraId="1A8E8F0D" w14:textId="77777777" w:rsidR="00071F10" w:rsidRPr="007E7A74" w:rsidRDefault="00071F10" w:rsidP="00F455E4">
      <w:pPr>
        <w:contextualSpacing/>
        <w:rPr>
          <w:color w:val="000000" w:themeColor="text1"/>
        </w:rPr>
      </w:pPr>
    </w:p>
    <w:p w14:paraId="71B79AC9" w14:textId="24136CCF" w:rsidR="006305D7" w:rsidRPr="007E7A74" w:rsidRDefault="006305D7" w:rsidP="00F455E4">
      <w:pPr>
        <w:pStyle w:val="Heading1"/>
        <w:spacing w:before="0" w:after="0"/>
        <w:contextualSpacing/>
        <w:rPr>
          <w:sz w:val="24"/>
          <w:szCs w:val="24"/>
        </w:rPr>
      </w:pPr>
      <w:r w:rsidRPr="007E7A74">
        <w:rPr>
          <w:sz w:val="24"/>
          <w:szCs w:val="24"/>
        </w:rPr>
        <w:t>KEYWORDS</w:t>
      </w:r>
    </w:p>
    <w:p w14:paraId="6C0B0781" w14:textId="7E12E930" w:rsidR="007A4DD6" w:rsidRPr="007E7A74" w:rsidRDefault="009723E5" w:rsidP="00F455E4">
      <w:pPr>
        <w:contextualSpacing/>
        <w:rPr>
          <w:color w:val="808080" w:themeColor="background1" w:themeShade="80"/>
        </w:rPr>
      </w:pPr>
      <w:r w:rsidRPr="007E7A74">
        <w:t>c</w:t>
      </w:r>
      <w:r w:rsidR="004169FD" w:rsidRPr="007E7A74">
        <w:t>lose-loop</w:t>
      </w:r>
      <w:r w:rsidR="007029C1" w:rsidRPr="007E7A74">
        <w:t xml:space="preserve"> </w:t>
      </w:r>
      <w:r w:rsidR="00DA1602" w:rsidRPr="007E7A74">
        <w:t>interface</w:t>
      </w:r>
      <w:r w:rsidR="007029C1" w:rsidRPr="007E7A74">
        <w:t xml:space="preserve">, </w:t>
      </w:r>
      <w:r w:rsidR="004169FD" w:rsidRPr="007E7A74">
        <w:t>c</w:t>
      </w:r>
      <w:r w:rsidR="000F1F91" w:rsidRPr="007E7A74">
        <w:t xml:space="preserve">o-adaptive </w:t>
      </w:r>
      <w:r w:rsidRPr="007E7A74">
        <w:t>interface, interactive interface</w:t>
      </w:r>
      <w:r w:rsidR="000F1F91" w:rsidRPr="007E7A74">
        <w:t>,</w:t>
      </w:r>
      <w:r w:rsidR="00711976" w:rsidRPr="007E7A74">
        <w:t xml:space="preserve"> </w:t>
      </w:r>
      <w:r w:rsidR="00B90218" w:rsidRPr="007E7A74">
        <w:t>sensory augmentation</w:t>
      </w:r>
      <w:r w:rsidR="00711976" w:rsidRPr="007E7A74">
        <w:t>,</w:t>
      </w:r>
      <w:r w:rsidR="004169FD" w:rsidRPr="007E7A74">
        <w:t xml:space="preserve"> sensory substitution, </w:t>
      </w:r>
      <w:r w:rsidR="004F354A" w:rsidRPr="007E7A74">
        <w:t xml:space="preserve">auditory feedback, bodily signal sonification, </w:t>
      </w:r>
      <w:r w:rsidR="00091753" w:rsidRPr="007E7A74">
        <w:t>heartrate, kinematics,</w:t>
      </w:r>
      <w:r w:rsidR="00B542E1" w:rsidRPr="007E7A74">
        <w:t xml:space="preserve"> stochastic analyses</w:t>
      </w:r>
      <w:r w:rsidR="006B7251" w:rsidRPr="007E7A74">
        <w:t>, forward kinematic map, kinematic chain, avatar</w:t>
      </w:r>
      <w:r w:rsidR="004F354A" w:rsidRPr="007E7A74">
        <w:t>.</w:t>
      </w:r>
    </w:p>
    <w:p w14:paraId="1CB4E390" w14:textId="77777777" w:rsidR="006305D7" w:rsidRPr="007E7A74" w:rsidRDefault="006305D7" w:rsidP="00F455E4">
      <w:pPr>
        <w:pStyle w:val="NormalWeb"/>
        <w:spacing w:before="0" w:beforeAutospacing="0" w:after="0" w:afterAutospacing="0"/>
        <w:contextualSpacing/>
        <w:rPr>
          <w:rFonts w:asciiTheme="minorHAnsi" w:hAnsiTheme="minorHAnsi" w:cstheme="minorHAnsi"/>
        </w:rPr>
      </w:pPr>
    </w:p>
    <w:p w14:paraId="32798D51" w14:textId="7FF1303B" w:rsidR="007A4DD6" w:rsidRPr="007E7A74" w:rsidRDefault="00086FF5" w:rsidP="00F455E4">
      <w:pPr>
        <w:pStyle w:val="Heading1"/>
        <w:spacing w:before="0" w:after="0"/>
        <w:contextualSpacing/>
        <w:rPr>
          <w:color w:val="808080"/>
          <w:sz w:val="24"/>
          <w:szCs w:val="24"/>
        </w:rPr>
      </w:pPr>
      <w:r w:rsidRPr="007E7A74">
        <w:rPr>
          <w:sz w:val="24"/>
          <w:szCs w:val="24"/>
        </w:rPr>
        <w:t>SUMMARY</w:t>
      </w:r>
      <w:r w:rsidR="006305D7" w:rsidRPr="007E7A74">
        <w:rPr>
          <w:sz w:val="24"/>
          <w:szCs w:val="24"/>
        </w:rPr>
        <w:t xml:space="preserve"> </w:t>
      </w:r>
    </w:p>
    <w:p w14:paraId="47F7A795" w14:textId="77777777" w:rsidR="005E3A63" w:rsidRPr="007E7A74" w:rsidRDefault="005E3A63" w:rsidP="00F455E4">
      <w:pPr>
        <w:contextualSpacing/>
        <w:rPr>
          <w:rFonts w:asciiTheme="minorHAnsi" w:hAnsiTheme="minorHAnsi" w:cstheme="minorHAnsi"/>
        </w:rPr>
      </w:pPr>
      <w:r w:rsidRPr="007E7A74">
        <w:rPr>
          <w:rFonts w:asciiTheme="minorHAnsi" w:hAnsiTheme="minorHAnsi" w:cstheme="minorHAnsi"/>
        </w:rPr>
        <w:t>We present protocols and methods of analyses to build co-adaptive interfaces that</w:t>
      </w:r>
      <w:r>
        <w:rPr>
          <w:rFonts w:asciiTheme="minorHAnsi" w:hAnsiTheme="minorHAnsi" w:cstheme="minorHAnsi"/>
        </w:rPr>
        <w:t xml:space="preserve"> stream, </w:t>
      </w:r>
      <w:r w:rsidRPr="007E7A74">
        <w:rPr>
          <w:rFonts w:asciiTheme="minorHAnsi" w:hAnsiTheme="minorHAnsi" w:cstheme="minorHAnsi"/>
        </w:rPr>
        <w:t>parameterize</w:t>
      </w:r>
      <w:r>
        <w:rPr>
          <w:rFonts w:asciiTheme="minorHAnsi" w:hAnsiTheme="minorHAnsi" w:cstheme="minorHAnsi"/>
        </w:rPr>
        <w:t>,</w:t>
      </w:r>
      <w:r w:rsidRPr="00364728">
        <w:rPr>
          <w:rFonts w:asciiTheme="minorHAnsi" w:hAnsiTheme="minorHAnsi" w:cstheme="minorHAnsi"/>
        </w:rPr>
        <w:t xml:space="preserve"> </w:t>
      </w:r>
      <w:r>
        <w:rPr>
          <w:rFonts w:asciiTheme="minorHAnsi" w:hAnsiTheme="minorHAnsi" w:cstheme="minorHAnsi"/>
        </w:rPr>
        <w:t xml:space="preserve">analyze, </w:t>
      </w:r>
      <w:r w:rsidRPr="007E7A74">
        <w:rPr>
          <w:rFonts w:asciiTheme="minorHAnsi" w:hAnsiTheme="minorHAnsi" w:cstheme="minorHAnsi"/>
        </w:rPr>
        <w:t>and modify human body</w:t>
      </w:r>
      <w:r>
        <w:rPr>
          <w:rFonts w:asciiTheme="minorHAnsi" w:hAnsiTheme="minorHAnsi" w:cstheme="minorHAnsi"/>
        </w:rPr>
        <w:t xml:space="preserve"> and </w:t>
      </w:r>
      <w:r w:rsidRPr="007E7A74">
        <w:rPr>
          <w:rFonts w:asciiTheme="minorHAnsi" w:hAnsiTheme="minorHAnsi" w:cstheme="minorHAnsi"/>
        </w:rPr>
        <w:t xml:space="preserve">heart signals in close-loop. This setup interfaces signals derived from the peripheral and central nervous systems of the person with external sensory inputs to help track biophysical change. </w:t>
      </w:r>
    </w:p>
    <w:p w14:paraId="1CD863BF" w14:textId="77777777" w:rsidR="00071F10" w:rsidRPr="007E7A74" w:rsidRDefault="00071F10" w:rsidP="00F455E4">
      <w:pPr>
        <w:contextualSpacing/>
        <w:rPr>
          <w:rFonts w:asciiTheme="minorHAnsi" w:hAnsiTheme="minorHAnsi" w:cstheme="minorHAnsi"/>
        </w:rPr>
      </w:pPr>
    </w:p>
    <w:p w14:paraId="15A72283" w14:textId="465F55C0" w:rsidR="00FB5D75" w:rsidRPr="007E7A74" w:rsidRDefault="006305D7" w:rsidP="00F455E4">
      <w:pPr>
        <w:pStyle w:val="Heading1"/>
        <w:spacing w:before="0" w:after="0"/>
        <w:contextualSpacing/>
        <w:rPr>
          <w:sz w:val="24"/>
          <w:szCs w:val="24"/>
        </w:rPr>
      </w:pPr>
      <w:r w:rsidRPr="007E7A74">
        <w:rPr>
          <w:sz w:val="24"/>
          <w:szCs w:val="24"/>
        </w:rPr>
        <w:t>ABSTRACT</w:t>
      </w:r>
      <w:r w:rsidR="00FB5D75" w:rsidRPr="007E7A74">
        <w:rPr>
          <w:sz w:val="24"/>
          <w:szCs w:val="24"/>
        </w:rPr>
        <w:t xml:space="preserve"> </w:t>
      </w:r>
    </w:p>
    <w:p w14:paraId="74B93A9A" w14:textId="2A355E8F" w:rsidR="00437E4E" w:rsidRPr="007E7A74" w:rsidRDefault="009A7BC8" w:rsidP="00F455E4">
      <w:pPr>
        <w:contextualSpacing/>
      </w:pPr>
      <w:r w:rsidRPr="007E7A74">
        <w:t xml:space="preserve">The fields that </w:t>
      </w:r>
      <w:r w:rsidR="00957D42" w:rsidRPr="007E7A74">
        <w:t>develop</w:t>
      </w:r>
      <w:r w:rsidRPr="007E7A74">
        <w:t xml:space="preserve"> methods for sensory substitution and sensory augmentation </w:t>
      </w:r>
      <w:r w:rsidR="00BB6689" w:rsidRPr="007E7A74">
        <w:t xml:space="preserve">have </w:t>
      </w:r>
      <w:r w:rsidR="00B542E1" w:rsidRPr="007E7A74">
        <w:t>aim</w:t>
      </w:r>
      <w:r w:rsidR="00F1758E" w:rsidRPr="007E7A74">
        <w:t>ed</w:t>
      </w:r>
      <w:r w:rsidR="00B542E1" w:rsidRPr="007E7A74">
        <w:t xml:space="preserve"> to</w:t>
      </w:r>
      <w:r w:rsidR="00A41B16" w:rsidRPr="007E7A74">
        <w:t xml:space="preserve"> control external goals </w:t>
      </w:r>
      <w:r w:rsidR="00B542E1" w:rsidRPr="007E7A74">
        <w:t>using signals from the</w:t>
      </w:r>
      <w:r w:rsidRPr="007E7A74">
        <w:t xml:space="preserve"> central nervous systems (CNS</w:t>
      </w:r>
      <w:r w:rsidR="00402EC3" w:rsidRPr="007E7A74">
        <w:t>)</w:t>
      </w:r>
      <w:r w:rsidRPr="007E7A74">
        <w:t xml:space="preserve">. </w:t>
      </w:r>
      <w:r w:rsidR="00957D42" w:rsidRPr="007E7A74">
        <w:t xml:space="preserve">Less frequent </w:t>
      </w:r>
      <w:r w:rsidR="00402EC3" w:rsidRPr="007E7A74">
        <w:t>however,</w:t>
      </w:r>
      <w:r w:rsidR="00957D42" w:rsidRPr="007E7A74">
        <w:t xml:space="preserve"> are protocols that update </w:t>
      </w:r>
      <w:r w:rsidR="00437E4E" w:rsidRPr="007E7A74">
        <w:t xml:space="preserve">external signals self-generated by </w:t>
      </w:r>
      <w:r w:rsidR="00402EC3" w:rsidRPr="007E7A74">
        <w:t xml:space="preserve">interactive </w:t>
      </w:r>
      <w:r w:rsidR="00437E4E" w:rsidRPr="007E7A74">
        <w:t>bodies in motion</w:t>
      </w:r>
      <w:r w:rsidR="00957D42" w:rsidRPr="007E7A74">
        <w:t>.</w:t>
      </w:r>
      <w:r w:rsidR="00071F10" w:rsidRPr="007E7A74">
        <w:t xml:space="preserve"> </w:t>
      </w:r>
      <w:r w:rsidR="00621193" w:rsidRPr="007E7A74">
        <w:t>T</w:t>
      </w:r>
      <w:r w:rsidR="00957D42" w:rsidRPr="007E7A74">
        <w:t xml:space="preserve">here is a paucity of methods that combine </w:t>
      </w:r>
      <w:r w:rsidR="00437E4E" w:rsidRPr="007E7A74">
        <w:t xml:space="preserve">the </w:t>
      </w:r>
      <w:r w:rsidR="000156E6" w:rsidRPr="007E7A74">
        <w:t xml:space="preserve">body-heart-brain </w:t>
      </w:r>
      <w:r w:rsidR="00957D42" w:rsidRPr="007E7A74">
        <w:t xml:space="preserve">biorhythms </w:t>
      </w:r>
      <w:r w:rsidR="00437E4E" w:rsidRPr="007E7A74">
        <w:t xml:space="preserve">of one moving agent to steer those of another moving agent during dyadic exchange. Part of the challenge to accomplish such </w:t>
      </w:r>
      <w:r w:rsidR="00FD22EC">
        <w:t xml:space="preserve">a </w:t>
      </w:r>
      <w:r w:rsidR="00437E4E" w:rsidRPr="007E7A74">
        <w:t xml:space="preserve">feat has been the complexity of the setup using multimodal biosignals with different </w:t>
      </w:r>
      <w:r w:rsidR="00113A73" w:rsidRPr="007E7A74">
        <w:t xml:space="preserve">physical units, disparate </w:t>
      </w:r>
      <w:r w:rsidR="00437E4E" w:rsidRPr="007E7A74">
        <w:t xml:space="preserve">time scales and </w:t>
      </w:r>
      <w:r w:rsidR="00402EC3" w:rsidRPr="007E7A74">
        <w:t xml:space="preserve">variable </w:t>
      </w:r>
      <w:r w:rsidR="00437E4E" w:rsidRPr="007E7A74">
        <w:t xml:space="preserve">sampling frequencies. </w:t>
      </w:r>
    </w:p>
    <w:p w14:paraId="7DACF735" w14:textId="77777777" w:rsidR="00437E4E" w:rsidRPr="007E7A74" w:rsidRDefault="00437E4E" w:rsidP="00F455E4">
      <w:pPr>
        <w:contextualSpacing/>
      </w:pPr>
    </w:p>
    <w:p w14:paraId="2DF173DA" w14:textId="746AB4B4" w:rsidR="00437E4E" w:rsidRPr="007E7A74" w:rsidRDefault="00437E4E" w:rsidP="00F455E4">
      <w:pPr>
        <w:contextualSpacing/>
      </w:pPr>
      <w:r w:rsidRPr="007E7A74">
        <w:t xml:space="preserve">In recent years, the </w:t>
      </w:r>
      <w:r w:rsidR="00797C59" w:rsidRPr="007E7A74">
        <w:t xml:space="preserve">advent of wearable </w:t>
      </w:r>
      <w:r w:rsidRPr="007E7A74">
        <w:t xml:space="preserve">bio </w:t>
      </w:r>
      <w:r w:rsidR="00797C59" w:rsidRPr="007E7A74">
        <w:t xml:space="preserve">sensors that can non-invasively harness </w:t>
      </w:r>
      <w:r w:rsidRPr="007E7A74">
        <w:t xml:space="preserve">multiple </w:t>
      </w:r>
      <w:r w:rsidR="00797C59" w:rsidRPr="007E7A74">
        <w:t>signals</w:t>
      </w:r>
      <w:r w:rsidRPr="007E7A74">
        <w:t xml:space="preserve"> in tandem</w:t>
      </w:r>
      <w:r w:rsidR="00797C59" w:rsidRPr="007E7A74">
        <w:t xml:space="preserve">, </w:t>
      </w:r>
      <w:r w:rsidRPr="007E7A74">
        <w:t>has opened</w:t>
      </w:r>
      <w:r w:rsidR="00797C59" w:rsidRPr="007E7A74">
        <w:t xml:space="preserve"> the possibility to </w:t>
      </w:r>
      <w:r w:rsidRPr="007E7A74">
        <w:t>re-</w:t>
      </w:r>
      <w:r w:rsidR="00797C59" w:rsidRPr="007E7A74">
        <w:t xml:space="preserve">parameterize and update </w:t>
      </w:r>
      <w:r w:rsidRPr="007E7A74">
        <w:t xml:space="preserve">the peripheral </w:t>
      </w:r>
      <w:r w:rsidR="00F361DA" w:rsidRPr="007E7A74">
        <w:t>signals of interacting dyads, in addition to improving brain- and/or body-machine interfaces</w:t>
      </w:r>
      <w:r w:rsidRPr="007E7A74">
        <w:t>.</w:t>
      </w:r>
      <w:r w:rsidR="00797C59" w:rsidRPr="007E7A74">
        <w:t xml:space="preserve"> </w:t>
      </w:r>
      <w:r w:rsidRPr="007E7A74">
        <w:t>Here we</w:t>
      </w:r>
      <w:r w:rsidR="00FB5D75" w:rsidRPr="007E7A74">
        <w:t xml:space="preserve"> present </w:t>
      </w:r>
      <w:r w:rsidRPr="007E7A74">
        <w:t>a</w:t>
      </w:r>
      <w:r w:rsidR="00113A73" w:rsidRPr="007E7A74">
        <w:t xml:space="preserve"> co-adaptive</w:t>
      </w:r>
      <w:r w:rsidRPr="007E7A74">
        <w:t xml:space="preserve"> interface that </w:t>
      </w:r>
      <w:r w:rsidR="00501A52" w:rsidRPr="007E7A74">
        <w:t xml:space="preserve">updates </w:t>
      </w:r>
      <w:r w:rsidRPr="007E7A74">
        <w:t xml:space="preserve">efferent </w:t>
      </w:r>
      <w:r w:rsidR="001E0726" w:rsidRPr="007E7A74">
        <w:t>somatic-</w:t>
      </w:r>
      <w:r w:rsidRPr="007E7A74">
        <w:t>motor output</w:t>
      </w:r>
      <w:r w:rsidR="00071F10" w:rsidRPr="007E7A74">
        <w:t xml:space="preserve"> (</w:t>
      </w:r>
      <w:r w:rsidR="00F361DA" w:rsidRPr="007E7A74">
        <w:t>including kinematics and heart rate</w:t>
      </w:r>
      <w:r w:rsidR="00071F10" w:rsidRPr="007E7A74">
        <w:t xml:space="preserve">) </w:t>
      </w:r>
      <w:r w:rsidR="00501A52" w:rsidRPr="007E7A74">
        <w:t>using</w:t>
      </w:r>
      <w:r w:rsidRPr="007E7A74">
        <w:t xml:space="preserve"> biosensor</w:t>
      </w:r>
      <w:r w:rsidR="00402EC3" w:rsidRPr="007E7A74">
        <w:t xml:space="preserve">s; </w:t>
      </w:r>
      <w:r w:rsidR="001E0726" w:rsidRPr="007E7A74">
        <w:t xml:space="preserve">parameterizes </w:t>
      </w:r>
      <w:r w:rsidR="00402EC3" w:rsidRPr="007E7A74">
        <w:t xml:space="preserve">the stochastic </w:t>
      </w:r>
      <w:r w:rsidR="00501A52" w:rsidRPr="007E7A74">
        <w:t>bio</w:t>
      </w:r>
      <w:r w:rsidR="00402EC3" w:rsidRPr="007E7A74">
        <w:t>signals, sonifies this output, a</w:t>
      </w:r>
      <w:r w:rsidR="001E0726" w:rsidRPr="007E7A74">
        <w:t xml:space="preserve">nd feeds it back in re-parameterized form as </w:t>
      </w:r>
      <w:r w:rsidR="007E5A28" w:rsidRPr="007E7A74">
        <w:t>visuo/</w:t>
      </w:r>
      <w:r w:rsidR="001E0726" w:rsidRPr="007E7A74">
        <w:t xml:space="preserve">audio-kinesthetic reafferent input. We illustrate the methods using two types of interactions, one involving two humans and another involving a human and its avatar interacting in near real time. We discuss the new methods in </w:t>
      </w:r>
      <w:r w:rsidR="001E0726" w:rsidRPr="007E7A74">
        <w:lastRenderedPageBreak/>
        <w:t xml:space="preserve">the context of possible new ways to measure the influences of external </w:t>
      </w:r>
      <w:r w:rsidR="000F282B">
        <w:t>input</w:t>
      </w:r>
      <w:r w:rsidR="000F282B" w:rsidRPr="007E7A74">
        <w:t xml:space="preserve"> </w:t>
      </w:r>
      <w:r w:rsidR="001E0726" w:rsidRPr="007E7A74">
        <w:t>on internal somatic-sensory-motor control.</w:t>
      </w:r>
    </w:p>
    <w:p w14:paraId="282F426B" w14:textId="77777777" w:rsidR="00071F10" w:rsidRPr="007E7A74" w:rsidRDefault="00071F10" w:rsidP="00F455E4">
      <w:pPr>
        <w:contextualSpacing/>
      </w:pPr>
    </w:p>
    <w:p w14:paraId="21165FDA" w14:textId="452EAE25" w:rsidR="00F97B39" w:rsidRPr="007E7A74" w:rsidRDefault="006305D7" w:rsidP="00F455E4">
      <w:pPr>
        <w:pStyle w:val="Heading1"/>
        <w:spacing w:before="0" w:after="0"/>
        <w:contextualSpacing/>
        <w:rPr>
          <w:sz w:val="24"/>
          <w:szCs w:val="24"/>
        </w:rPr>
      </w:pPr>
      <w:r w:rsidRPr="007E7A74">
        <w:rPr>
          <w:sz w:val="24"/>
          <w:szCs w:val="24"/>
        </w:rPr>
        <w:t>INTRODUCTION</w:t>
      </w:r>
      <w:r w:rsidR="006C590F" w:rsidRPr="007E7A74">
        <w:rPr>
          <w:sz w:val="24"/>
          <w:szCs w:val="24"/>
        </w:rPr>
        <w:t xml:space="preserve"> </w:t>
      </w:r>
    </w:p>
    <w:p w14:paraId="237B2139" w14:textId="2FD5BC9A" w:rsidR="00F97B39" w:rsidRPr="007E7A74" w:rsidRDefault="00F97B39" w:rsidP="00F455E4">
      <w:pPr>
        <w:pStyle w:val="Heading2"/>
        <w:contextualSpacing/>
        <w:rPr>
          <w:sz w:val="24"/>
          <w:szCs w:val="24"/>
        </w:rPr>
      </w:pPr>
      <w:r w:rsidRPr="007E7A74">
        <w:rPr>
          <w:sz w:val="24"/>
          <w:szCs w:val="24"/>
        </w:rPr>
        <w:t xml:space="preserve">The </w:t>
      </w:r>
      <w:r w:rsidR="00A32E7F" w:rsidRPr="007E7A74">
        <w:rPr>
          <w:sz w:val="24"/>
          <w:szCs w:val="24"/>
        </w:rPr>
        <w:t>N</w:t>
      </w:r>
      <w:r w:rsidRPr="007E7A74">
        <w:rPr>
          <w:sz w:val="24"/>
          <w:szCs w:val="24"/>
        </w:rPr>
        <w:t xml:space="preserve">atural </w:t>
      </w:r>
      <w:r w:rsidR="00A32E7F" w:rsidRPr="007E7A74">
        <w:rPr>
          <w:sz w:val="24"/>
          <w:szCs w:val="24"/>
        </w:rPr>
        <w:t>C</w:t>
      </w:r>
      <w:r w:rsidRPr="007E7A74">
        <w:rPr>
          <w:sz w:val="24"/>
          <w:szCs w:val="24"/>
        </w:rPr>
        <w:t>lose-</w:t>
      </w:r>
      <w:r w:rsidR="00A32E7F" w:rsidRPr="007E7A74">
        <w:rPr>
          <w:sz w:val="24"/>
          <w:szCs w:val="24"/>
        </w:rPr>
        <w:t>L</w:t>
      </w:r>
      <w:r w:rsidRPr="007E7A74">
        <w:rPr>
          <w:sz w:val="24"/>
          <w:szCs w:val="24"/>
        </w:rPr>
        <w:t>oop</w:t>
      </w:r>
      <w:r w:rsidR="001701DF" w:rsidRPr="007E7A74">
        <w:rPr>
          <w:sz w:val="24"/>
          <w:szCs w:val="24"/>
        </w:rPr>
        <w:t xml:space="preserve"> </w:t>
      </w:r>
      <w:r w:rsidR="00A32E7F" w:rsidRPr="007E7A74">
        <w:rPr>
          <w:sz w:val="24"/>
          <w:szCs w:val="24"/>
        </w:rPr>
        <w:t>C</w:t>
      </w:r>
      <w:r w:rsidR="001701DF" w:rsidRPr="007E7A74">
        <w:rPr>
          <w:sz w:val="24"/>
          <w:szCs w:val="24"/>
        </w:rPr>
        <w:t>ontroller</w:t>
      </w:r>
    </w:p>
    <w:p w14:paraId="4F7EE5D1" w14:textId="61C309BE" w:rsidR="001E0726" w:rsidRPr="007E7A74" w:rsidRDefault="00F361DA" w:rsidP="00F455E4">
      <w:pPr>
        <w:contextualSpacing/>
        <w:rPr>
          <w:rFonts w:asciiTheme="minorHAnsi" w:hAnsiTheme="minorHAnsi" w:cstheme="minorHAnsi"/>
        </w:rPr>
      </w:pPr>
      <w:r w:rsidRPr="007E7A74">
        <w:rPr>
          <w:rFonts w:asciiTheme="minorHAnsi" w:hAnsiTheme="minorHAnsi" w:cstheme="minorHAnsi"/>
        </w:rPr>
        <w:t>Sensory-motor information flows continuously between the brain and the body to produce well-organized, coordinated behaviors. Such behaviors can be studied while focusing on the person’s actions alone, as in a monologue style (</w:t>
      </w:r>
      <w:r w:rsidRPr="007E7A74">
        <w:rPr>
          <w:rFonts w:asciiTheme="minorHAnsi" w:hAnsiTheme="minorHAnsi" w:cstheme="minorHAnsi"/>
          <w:b/>
          <w:bCs/>
        </w:rPr>
        <w:t>Figure 1A</w:t>
      </w:r>
      <w:r w:rsidRPr="007E7A74">
        <w:rPr>
          <w:rFonts w:asciiTheme="minorHAnsi" w:hAnsiTheme="minorHAnsi" w:cstheme="minorHAnsi"/>
        </w:rPr>
        <w:t>), or during complex dynamic actions shared between two agents in a dyad, as in a dialogue style (</w:t>
      </w:r>
      <w:r w:rsidRPr="007E7A74">
        <w:rPr>
          <w:rFonts w:asciiTheme="minorHAnsi" w:hAnsiTheme="minorHAnsi" w:cstheme="minorHAnsi"/>
          <w:b/>
          <w:bCs/>
        </w:rPr>
        <w:t>Figure 1B</w:t>
      </w:r>
      <w:r w:rsidRPr="007E7A74">
        <w:rPr>
          <w:rFonts w:asciiTheme="minorHAnsi" w:hAnsiTheme="minorHAnsi" w:cstheme="minorHAnsi"/>
        </w:rPr>
        <w:t>). Yet, a third option is to assess such complex interactions through a proxy controller, within the context of a human-computer closed loop interface (</w:t>
      </w:r>
      <w:r w:rsidRPr="007E7A74">
        <w:rPr>
          <w:rFonts w:asciiTheme="minorHAnsi" w:hAnsiTheme="minorHAnsi" w:cstheme="minorHAnsi"/>
          <w:b/>
          <w:bCs/>
        </w:rPr>
        <w:t>Figure 1C</w:t>
      </w:r>
      <w:r w:rsidRPr="007E7A74">
        <w:rPr>
          <w:rFonts w:asciiTheme="minorHAnsi" w:hAnsiTheme="minorHAnsi" w:cstheme="minorHAnsi"/>
        </w:rPr>
        <w:t>). Such interface can track the moment-by-moment movements’ fluctuations contributed by each agent in the dyad, and by the type of cohesiveness that self-emerges from their synchronous interactions, helping steer the dyad’s rhythms in desirable ways.</w:t>
      </w:r>
    </w:p>
    <w:p w14:paraId="1259A14E" w14:textId="3F9114C2" w:rsidR="00F361DA" w:rsidRPr="007E7A74" w:rsidRDefault="00F361DA" w:rsidP="00F455E4">
      <w:pPr>
        <w:contextualSpacing/>
        <w:rPr>
          <w:rFonts w:asciiTheme="minorHAnsi" w:hAnsiTheme="minorHAnsi" w:cstheme="minorHAnsi"/>
        </w:rPr>
      </w:pPr>
    </w:p>
    <w:p w14:paraId="3BD61A23" w14:textId="5FACD255" w:rsidR="00285568" w:rsidRPr="007E7A74" w:rsidRDefault="00285568" w:rsidP="00F455E4">
      <w:pPr>
        <w:contextualSpacing/>
        <w:rPr>
          <w:rFonts w:asciiTheme="minorHAnsi" w:hAnsiTheme="minorHAnsi" w:cstheme="minorHAnsi"/>
          <w:b/>
          <w:bCs/>
        </w:rPr>
      </w:pPr>
      <w:r w:rsidRPr="007E7A74">
        <w:rPr>
          <w:rFonts w:asciiTheme="minorHAnsi" w:hAnsiTheme="minorHAnsi" w:cstheme="minorHAnsi"/>
          <w:b/>
          <w:bCs/>
        </w:rPr>
        <w:t>[Figure 1 here]</w:t>
      </w:r>
    </w:p>
    <w:p w14:paraId="040DDEEC" w14:textId="77777777" w:rsidR="00285568" w:rsidRPr="007E7A74" w:rsidRDefault="00285568" w:rsidP="00F455E4">
      <w:pPr>
        <w:contextualSpacing/>
        <w:rPr>
          <w:rFonts w:asciiTheme="minorHAnsi" w:hAnsiTheme="minorHAnsi" w:cstheme="minorHAnsi"/>
        </w:rPr>
      </w:pPr>
    </w:p>
    <w:p w14:paraId="55845ADB" w14:textId="6140BCD2" w:rsidR="00FE5897" w:rsidRPr="007E7A74" w:rsidRDefault="00624741" w:rsidP="00F455E4">
      <w:pPr>
        <w:contextualSpacing/>
      </w:pPr>
      <w:r w:rsidRPr="007E7A74">
        <w:t xml:space="preserve">The overall goal of this method is to </w:t>
      </w:r>
      <w:r w:rsidR="001E0726" w:rsidRPr="007E7A74">
        <w:t xml:space="preserve">show that it is possible to harness, parameterize and re-parameterize the </w:t>
      </w:r>
      <w:r w:rsidR="00C956E5" w:rsidRPr="007E7A74">
        <w:t xml:space="preserve">moment-by-moment fluctuations in </w:t>
      </w:r>
      <w:r w:rsidR="001E0726" w:rsidRPr="007E7A74">
        <w:t xml:space="preserve">biorhythmic activities of bodies in motion, as two agents engage in dyadic exchange that may involve two humans, or a human and his/her </w:t>
      </w:r>
      <w:r w:rsidR="009E03A5" w:rsidRPr="007E7A74">
        <w:t>self-</w:t>
      </w:r>
      <w:r w:rsidR="00FB057E" w:rsidRPr="007E7A74">
        <w:t xml:space="preserve">moving </w:t>
      </w:r>
      <w:r w:rsidR="001E0726" w:rsidRPr="007E7A74">
        <w:t>avatar</w:t>
      </w:r>
      <w:r w:rsidRPr="007E7A74">
        <w:t>.</w:t>
      </w:r>
    </w:p>
    <w:p w14:paraId="7DE638F3" w14:textId="77777777" w:rsidR="00FE5897" w:rsidRPr="007E7A74" w:rsidRDefault="00FE5897" w:rsidP="00F455E4">
      <w:pPr>
        <w:contextualSpacing/>
      </w:pPr>
    </w:p>
    <w:p w14:paraId="5E22E6DF" w14:textId="3CA35A72" w:rsidR="001701DF" w:rsidRPr="007E7A74" w:rsidRDefault="00195CCB" w:rsidP="00F455E4">
      <w:pPr>
        <w:contextualSpacing/>
      </w:pPr>
      <w:r w:rsidRPr="007E7A74">
        <w:t>Investigation</w:t>
      </w:r>
      <w:r w:rsidR="00F361DA" w:rsidRPr="007E7A74">
        <w:t>s</w:t>
      </w:r>
      <w:r w:rsidRPr="007E7A74">
        <w:t xml:space="preserve"> on how the brain may control actions and predict their sensory consequences ha</w:t>
      </w:r>
      <w:r w:rsidR="00F361DA" w:rsidRPr="007E7A74">
        <w:t>ve</w:t>
      </w:r>
      <w:r w:rsidRPr="007E7A74">
        <w:t xml:space="preserve"> generated ma</w:t>
      </w:r>
      <w:r w:rsidR="00DA7CEE" w:rsidRPr="007E7A74">
        <w:t>n</w:t>
      </w:r>
      <w:r w:rsidRPr="007E7A74">
        <w:t>y lines of theoretical enquiries in the past</w:t>
      </w:r>
      <w:r w:rsidR="002C7B52" w:rsidRPr="007E7A74">
        <w:fldChar w:fldCharType="begin">
          <w:fldData xml:space="preserve">PEVuZE5vdGU+PENpdGU+PEF1dGhvcj5LYXdhdG88L0F1dGhvcj48WWVhcj4xOTk4PC9ZZWFyPjxS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</w:fldData>
        </w:fldChar>
      </w:r>
      <w:r w:rsidR="00893775">
        <w:instrText xml:space="preserve"> ADDIN EN.CITE </w:instrText>
      </w:r>
      <w:r w:rsidR="00893775">
        <w:fldChar w:fldCharType="begin">
          <w:fldData xml:space="preserve">PEVuZE5vdGU+PENpdGU+PEF1dGhvcj5LYXdhdG88L0F1dGhvcj48WWVhcj4xOTk4PC9ZZWFyPjxS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</w:fldData>
        </w:fldChar>
      </w:r>
      <w:r w:rsidR="00893775">
        <w:instrText xml:space="preserve"> ADDIN EN.CITE.DATA </w:instrText>
      </w:r>
      <w:r w:rsidR="00893775">
        <w:fldChar w:fldCharType="end"/>
      </w:r>
      <w:r w:rsidR="002C7B52" w:rsidRPr="007E7A74">
        <w:fldChar w:fldCharType="separate"/>
      </w:r>
      <w:r w:rsidR="00EA3923" w:rsidRPr="007E7A74">
        <w:rPr>
          <w:noProof/>
          <w:vertAlign w:val="superscript"/>
        </w:rPr>
        <w:t>1-3</w:t>
      </w:r>
      <w:r w:rsidR="002C7B52" w:rsidRPr="007E7A74">
        <w:fldChar w:fldCharType="end"/>
      </w:r>
      <w:r w:rsidRPr="007E7A74">
        <w:t xml:space="preserve"> and </w:t>
      </w:r>
      <w:r w:rsidR="00FE5897" w:rsidRPr="007E7A74">
        <w:t>produced various</w:t>
      </w:r>
      <w:r w:rsidRPr="007E7A74">
        <w:t xml:space="preserve"> models of neuromotor control</w:t>
      </w:r>
      <w:r w:rsidR="009736EE" w:rsidRPr="007E7A74">
        <w:fldChar w:fldCharType="begin">
          <w:fldData xml:space="preserve">PEVuZE5vdGU+PENpdGU+PEF1dGhvcj5Ub2Rvcm92PC9BdXRob3I+PFllYXI+MjAwMjwvWWVhcj48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</w:fldData>
        </w:fldChar>
      </w:r>
      <w:r w:rsidR="00893775">
        <w:instrText xml:space="preserve"> ADDIN EN.CITE </w:instrText>
      </w:r>
      <w:r w:rsidR="00893775">
        <w:fldChar w:fldCharType="begin">
          <w:fldData xml:space="preserve">PEVuZE5vdGU+PENpdGU+PEF1dGhvcj5Ub2Rvcm92PC9BdXRob3I+PFllYXI+MjAwMjwvWWVhcj48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</w:fldData>
        </w:fldChar>
      </w:r>
      <w:r w:rsidR="00893775">
        <w:instrText xml:space="preserve"> ADDIN EN.CITE.DATA </w:instrText>
      </w:r>
      <w:r w:rsidR="00893775">
        <w:fldChar w:fldCharType="end"/>
      </w:r>
      <w:r w:rsidR="009736EE" w:rsidRPr="007E7A74">
        <w:fldChar w:fldCharType="separate"/>
      </w:r>
      <w:r w:rsidR="00752EFB" w:rsidRPr="007E7A74">
        <w:rPr>
          <w:noProof/>
          <w:vertAlign w:val="superscript"/>
        </w:rPr>
        <w:t>4-8</w:t>
      </w:r>
      <w:r w:rsidR="009736EE" w:rsidRPr="007E7A74">
        <w:fldChar w:fldCharType="end"/>
      </w:r>
      <w:r w:rsidRPr="007E7A74">
        <w:t>. One line of research in th</w:t>
      </w:r>
      <w:r w:rsidR="00844B1A" w:rsidRPr="007E7A74">
        <w:t>is</w:t>
      </w:r>
      <w:r w:rsidRPr="007E7A74">
        <w:t xml:space="preserve"> multi-disciplinary field</w:t>
      </w:r>
      <w:r w:rsidR="00844B1A" w:rsidRPr="007E7A74">
        <w:t xml:space="preserve"> has involved the development of close-loop brain-machine or brain-computer interfaces</w:t>
      </w:r>
      <w:r w:rsidR="003A23E7" w:rsidRPr="007E7A74">
        <w:t xml:space="preserve">. These </w:t>
      </w:r>
      <w:r w:rsidR="009E03A5" w:rsidRPr="007E7A74">
        <w:t xml:space="preserve">types of </w:t>
      </w:r>
      <w:r w:rsidR="003A23E7" w:rsidRPr="007E7A74">
        <w:t>setup</w:t>
      </w:r>
      <w:r w:rsidR="009E03A5" w:rsidRPr="007E7A74">
        <w:t>s</w:t>
      </w:r>
      <w:r w:rsidR="003A23E7" w:rsidRPr="007E7A74">
        <w:t xml:space="preserve"> offer ways to harness and adapt</w:t>
      </w:r>
      <w:r w:rsidR="001701DF" w:rsidRPr="007E7A74">
        <w:t xml:space="preserve"> the CNS</w:t>
      </w:r>
      <w:r w:rsidR="00FE5897" w:rsidRPr="007E7A74">
        <w:t xml:space="preserve"> signals</w:t>
      </w:r>
      <w:r w:rsidR="001701DF" w:rsidRPr="007E7A74">
        <w:t xml:space="preserve"> to control </w:t>
      </w:r>
      <w:r w:rsidR="003A23E7" w:rsidRPr="007E7A74">
        <w:t>an</w:t>
      </w:r>
      <w:r w:rsidR="001701DF" w:rsidRPr="007E7A74">
        <w:t xml:space="preserve"> external device</w:t>
      </w:r>
      <w:r w:rsidR="009E03A5" w:rsidRPr="007E7A74">
        <w:t>, such as a robotic arm</w:t>
      </w:r>
      <w:r w:rsidR="009736EE" w:rsidRPr="007E7A74">
        <w:fldChar w:fldCharType="begin">
          <w:fldData xml:space="preserve">PEVuZE5vdGU+PENpdGU+PEF1dGhvcj5DYXJtZW5hPC9BdXRob3I+PFllYXI+MjAwMzwvWWVhcj48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</w:fldData>
        </w:fldChar>
      </w:r>
      <w:r w:rsidR="00893775">
        <w:instrText xml:space="preserve"> ADDIN EN.CITE </w:instrText>
      </w:r>
      <w:r w:rsidR="00893775">
        <w:fldChar w:fldCharType="begin">
          <w:fldData xml:space="preserve">PEVuZE5vdGU+PENpdGU+PEF1dGhvcj5DYXJtZW5hPC9BdXRob3I+PFllYXI+MjAwMzwvWWVhcj48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</w:fldData>
        </w:fldChar>
      </w:r>
      <w:r w:rsidR="00893775">
        <w:instrText xml:space="preserve"> ADDIN EN.CITE.DATA </w:instrText>
      </w:r>
      <w:r w:rsidR="00893775">
        <w:fldChar w:fldCharType="end"/>
      </w:r>
      <w:r w:rsidR="009736EE" w:rsidRPr="007E7A74">
        <w:fldChar w:fldCharType="separate"/>
      </w:r>
      <w:r w:rsidR="00752EFB" w:rsidRPr="007E7A74">
        <w:rPr>
          <w:noProof/>
          <w:vertAlign w:val="superscript"/>
        </w:rPr>
        <w:t>9-11</w:t>
      </w:r>
      <w:r w:rsidR="009736EE" w:rsidRPr="007E7A74">
        <w:fldChar w:fldCharType="end"/>
      </w:r>
      <w:r w:rsidR="00844B1A" w:rsidRPr="007E7A74">
        <w:t>,</w:t>
      </w:r>
      <w:r w:rsidR="001701DF" w:rsidRPr="007E7A74">
        <w:t xml:space="preserve"> an</w:t>
      </w:r>
      <w:r w:rsidR="00844B1A" w:rsidRPr="007E7A74">
        <w:t xml:space="preserve"> exoskeleton</w:t>
      </w:r>
      <w:r w:rsidR="009736EE" w:rsidRPr="007E7A74">
        <w:fldChar w:fldCharType="begin">
          <w:fldData xml:space="preserve">PEVuZE5vdGU+PENpdGU+PEF1dGhvcj5Db250cmVyYXMtVmlkYWw8L0F1dGhvcj48WWVhcj4yMDE2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</w:fldData>
        </w:fldChar>
      </w:r>
      <w:r w:rsidR="00893775">
        <w:instrText xml:space="preserve"> ADDIN EN.CITE </w:instrText>
      </w:r>
      <w:r w:rsidR="00893775">
        <w:fldChar w:fldCharType="begin">
          <w:fldData xml:space="preserve">PEVuZE5vdGU+PENpdGU+PEF1dGhvcj5Db250cmVyYXMtVmlkYWw8L0F1dGhvcj48WWVhcj4yMDE2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</w:fldData>
        </w:fldChar>
      </w:r>
      <w:r w:rsidR="00893775">
        <w:instrText xml:space="preserve"> ADDIN EN.CITE.DATA </w:instrText>
      </w:r>
      <w:r w:rsidR="00893775">
        <w:fldChar w:fldCharType="end"/>
      </w:r>
      <w:r w:rsidR="009736EE" w:rsidRPr="007E7A74">
        <w:fldChar w:fldCharType="separate"/>
      </w:r>
      <w:r w:rsidR="00752EFB" w:rsidRPr="007E7A74">
        <w:rPr>
          <w:noProof/>
          <w:vertAlign w:val="superscript"/>
        </w:rPr>
        <w:t>12</w:t>
      </w:r>
      <w:r w:rsidR="009736EE" w:rsidRPr="007E7A74">
        <w:fldChar w:fldCharType="end"/>
      </w:r>
      <w:r w:rsidR="001701DF" w:rsidRPr="007E7A74">
        <w:t>, a cursor on a computer screen</w:t>
      </w:r>
      <w:r w:rsidR="00CC2B2E" w:rsidRPr="007E7A74">
        <w:fldChar w:fldCharType="begin">
          <w:fldData xml:space="preserve">PEVuZE5vdGU+PENpdGU+PEF1dGhvcj5DaG9pPC9BdXRob3I+PFllYXI+MjAxNDwvWWVhcj48UmVj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</w:fldData>
        </w:fldChar>
      </w:r>
      <w:r w:rsidR="00893775">
        <w:instrText xml:space="preserve"> ADDIN EN.CITE </w:instrText>
      </w:r>
      <w:r w:rsidR="00893775">
        <w:fldChar w:fldCharType="begin">
          <w:fldData xml:space="preserve">PEVuZE5vdGU+PENpdGU+PEF1dGhvcj5DaG9pPC9BdXRob3I+PFllYXI+MjAxNDwvWWVhcj48UmVj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</w:fldData>
        </w:fldChar>
      </w:r>
      <w:r w:rsidR="00893775">
        <w:instrText xml:space="preserve"> ADDIN EN.CITE.DATA </w:instrText>
      </w:r>
      <w:r w:rsidR="00893775">
        <w:fldChar w:fldCharType="end"/>
      </w:r>
      <w:r w:rsidR="00CC2B2E" w:rsidRPr="007E7A74">
        <w:fldChar w:fldCharType="separate"/>
      </w:r>
      <w:r w:rsidR="00752EFB" w:rsidRPr="007E7A74">
        <w:rPr>
          <w:noProof/>
          <w:vertAlign w:val="superscript"/>
        </w:rPr>
        <w:t>13</w:t>
      </w:r>
      <w:r w:rsidR="00CC2B2E" w:rsidRPr="007E7A74">
        <w:fldChar w:fldCharType="end"/>
      </w:r>
      <w:r w:rsidR="003A23E7" w:rsidRPr="007E7A74">
        <w:t xml:space="preserve"> (among others)</w:t>
      </w:r>
      <w:r w:rsidR="00A82AF3" w:rsidRPr="007E7A74">
        <w:t xml:space="preserve">. </w:t>
      </w:r>
      <w:r w:rsidR="009E03A5" w:rsidRPr="007E7A74">
        <w:t>All</w:t>
      </w:r>
      <w:r w:rsidR="00A82AF3" w:rsidRPr="007E7A74">
        <w:t xml:space="preserve"> these</w:t>
      </w:r>
      <w:r w:rsidR="009E03A5" w:rsidRPr="007E7A74">
        <w:t xml:space="preserve"> external devices share the property that they do not have own intelligence.</w:t>
      </w:r>
      <w:r w:rsidR="00A82AF3" w:rsidRPr="007E7A74">
        <w:t xml:space="preserve"> </w:t>
      </w:r>
      <w:r w:rsidR="00D3741B" w:rsidRPr="007E7A74">
        <w:t>Instead, the brain trying to control them does have, and part of the problem that the brain faces is to learn how to predict the consequences of the motions that it generates in these devices (e.g., the cursor’s motions, the robotic arm’s motions, etc.) while generating other supportive motions that contribute to the overall sensory motor feedback in the form of kinesthetic reafference. Often, the overarching aim of these interfaces has been to help the person behind that brain bypass an injury or disorder, to regain the transformation of his/her intentional thoughts into volitionally controlled physical acts of the external device. Less common however has been the development of interfaces that attempt to steer the movements of bodies in motion.</w:t>
      </w:r>
    </w:p>
    <w:p w14:paraId="19F75FD7" w14:textId="77777777" w:rsidR="00D3741B" w:rsidRPr="007E7A74" w:rsidRDefault="00D3741B" w:rsidP="00F455E4">
      <w:pPr>
        <w:contextualSpacing/>
      </w:pPr>
    </w:p>
    <w:p w14:paraId="4DB3F29A" w14:textId="56F7D3EA" w:rsidR="00E913CB" w:rsidRPr="007E7A74" w:rsidRDefault="00D3741B" w:rsidP="00F455E4">
      <w:pPr>
        <w:contextualSpacing/>
      </w:pPr>
      <w:r w:rsidRPr="007E7A74">
        <w:t>Much of the original research on brain-machine interfaces focus on the control of the central nervous system (CNS) over body parts that can accomplish goal-directed actions</w:t>
      </w:r>
      <w:r w:rsidR="00CE3A7A" w:rsidRPr="007E7A74">
        <w:fldChar w:fldCharType="begin">
          <w:fldData xml:space="preserve">PEVuZE5vdGU+PENpdGU+PEF1dGhvcj5DYXJtZW5hPC9BdXRob3I+PFllYXI+MjAwMzwvWWVhcj48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=
</w:fldData>
        </w:fldChar>
      </w:r>
      <w:r w:rsidR="00A93F33">
        <w:instrText xml:space="preserve"> ADDIN EN.CITE </w:instrText>
      </w:r>
      <w:r w:rsidR="00A93F33">
        <w:fldChar w:fldCharType="begin">
          <w:fldData xml:space="preserve">PEVuZE5vdGU+PENpdGU+PEF1dGhvcj5DYXJtZW5hPC9BdXRob3I+PFllYXI+MjAwMzwvWWVhcj48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=
</w:fldData>
        </w:fldChar>
      </w:r>
      <w:r w:rsidR="00A93F33">
        <w:instrText xml:space="preserve"> ADDIN EN.CITE.DATA </w:instrText>
      </w:r>
      <w:r w:rsidR="00A93F33">
        <w:fldChar w:fldCharType="end"/>
      </w:r>
      <w:r w:rsidR="00CE3A7A" w:rsidRPr="007E7A74">
        <w:fldChar w:fldCharType="separate"/>
      </w:r>
      <w:r w:rsidR="00A93F33" w:rsidRPr="00A93F33">
        <w:rPr>
          <w:noProof/>
          <w:vertAlign w:val="superscript"/>
        </w:rPr>
        <w:t>9,14-17</w:t>
      </w:r>
      <w:r w:rsidR="00CE3A7A" w:rsidRPr="007E7A74">
        <w:fldChar w:fldCharType="end"/>
      </w:r>
      <w:r w:rsidRPr="007E7A74">
        <w:t xml:space="preserve">. There are, however, other situations whereby using the signals derived from activities of the peripheral nervous systems (PNS), including those of the autonomic nervous systems (ANS), </w:t>
      </w:r>
      <w:r w:rsidR="0037588B">
        <w:t>is informative enough</w:t>
      </w:r>
      <w:r w:rsidR="00AD4F41">
        <w:t xml:space="preserve"> </w:t>
      </w:r>
      <w:r w:rsidRPr="007E7A74">
        <w:t xml:space="preserve">to influence and steer the signals of external agents, inclusive of another human or avatar, or even interacting humans (as in </w:t>
      </w:r>
      <w:r w:rsidRPr="007E7A74">
        <w:rPr>
          <w:b/>
          <w:bCs/>
        </w:rPr>
        <w:t>Figure 1C</w:t>
      </w:r>
      <w:r w:rsidRPr="007E7A74">
        <w:t xml:space="preserve">). Unlike with a robotic arm or cursor, the other agent in this case, has intelligence driven by a brain (in the case of the avatar that has been </w:t>
      </w:r>
      <w:r w:rsidRPr="007E7A74">
        <w:lastRenderedPageBreak/>
        <w:t xml:space="preserve">endowed with the person’s motions, or of another agent, in the case of an interacting human dyad). </w:t>
      </w:r>
    </w:p>
    <w:p w14:paraId="5D453B15" w14:textId="77777777" w:rsidR="00D3741B" w:rsidRPr="007E7A74" w:rsidRDefault="00D3741B" w:rsidP="00F455E4">
      <w:pPr>
        <w:contextualSpacing/>
        <w:rPr>
          <w:rFonts w:asciiTheme="minorHAnsi" w:hAnsiTheme="minorHAnsi" w:cstheme="minorHAnsi"/>
        </w:rPr>
      </w:pPr>
    </w:p>
    <w:p w14:paraId="0C28B3DD" w14:textId="0F4AA1BA" w:rsidR="002B1C01" w:rsidRPr="007E7A74" w:rsidRDefault="00E913CB" w:rsidP="00F455E4">
      <w:pPr>
        <w:contextualSpacing/>
        <w:rPr>
          <w:rFonts w:asciiTheme="minorHAnsi" w:hAnsiTheme="minorHAnsi" w:cstheme="minorHAnsi"/>
        </w:rPr>
      </w:pPr>
      <w:r w:rsidRPr="007E7A74">
        <w:rPr>
          <w:rFonts w:asciiTheme="minorHAnsi" w:hAnsiTheme="minorHAnsi" w:cstheme="minorHAnsi"/>
        </w:rPr>
        <w:t xml:space="preserve">A </w:t>
      </w:r>
      <w:r w:rsidR="00045E98" w:rsidRPr="007E7A74">
        <w:rPr>
          <w:rFonts w:asciiTheme="minorHAnsi" w:hAnsiTheme="minorHAnsi" w:cstheme="minorHAnsi"/>
        </w:rPr>
        <w:t>setup</w:t>
      </w:r>
      <w:r w:rsidRPr="007E7A74">
        <w:rPr>
          <w:rFonts w:asciiTheme="minorHAnsi" w:hAnsiTheme="minorHAnsi" w:cstheme="minorHAnsi"/>
        </w:rPr>
        <w:t xml:space="preserve"> </w:t>
      </w:r>
      <w:r w:rsidR="007973BF" w:rsidRPr="007E7A74">
        <w:rPr>
          <w:rFonts w:asciiTheme="minorHAnsi" w:hAnsiTheme="minorHAnsi" w:cstheme="minorHAnsi"/>
        </w:rPr>
        <w:t xml:space="preserve">that </w:t>
      </w:r>
      <w:r w:rsidR="00DB5F90">
        <w:rPr>
          <w:rFonts w:asciiTheme="minorHAnsi" w:hAnsiTheme="minorHAnsi" w:cstheme="minorHAnsi"/>
        </w:rPr>
        <w:t>creates an environment of</w:t>
      </w:r>
      <w:r w:rsidR="00DB5F90" w:rsidRPr="007E7A74">
        <w:rPr>
          <w:rFonts w:asciiTheme="minorHAnsi" w:hAnsiTheme="minorHAnsi" w:cstheme="minorHAnsi"/>
        </w:rPr>
        <w:t xml:space="preserve"> </w:t>
      </w:r>
      <w:r w:rsidR="00DB5F90">
        <w:rPr>
          <w:rFonts w:asciiTheme="minorHAnsi" w:hAnsiTheme="minorHAnsi" w:cstheme="minorHAnsi"/>
        </w:rPr>
        <w:t>a</w:t>
      </w:r>
      <w:r w:rsidR="00DB5F90" w:rsidRPr="007E7A74">
        <w:rPr>
          <w:rFonts w:asciiTheme="minorHAnsi" w:hAnsiTheme="minorHAnsi" w:cstheme="minorHAnsi"/>
        </w:rPr>
        <w:t xml:space="preserve"> </w:t>
      </w:r>
      <w:r w:rsidR="007973BF" w:rsidRPr="007E7A74">
        <w:rPr>
          <w:rFonts w:asciiTheme="minorHAnsi" w:hAnsiTheme="minorHAnsi" w:cstheme="minorHAnsi"/>
        </w:rPr>
        <w:t xml:space="preserve">co-adaptive </w:t>
      </w:r>
      <w:r w:rsidR="00DB5F90" w:rsidRPr="007E7A74">
        <w:rPr>
          <w:rFonts w:asciiTheme="minorHAnsi" w:hAnsiTheme="minorHAnsi" w:cstheme="minorHAnsi"/>
        </w:rPr>
        <w:t>close</w:t>
      </w:r>
      <w:r w:rsidR="00DB5F90">
        <w:rPr>
          <w:rFonts w:asciiTheme="minorHAnsi" w:hAnsiTheme="minorHAnsi" w:cstheme="minorHAnsi"/>
        </w:rPr>
        <w:t>-</w:t>
      </w:r>
      <w:r w:rsidR="007973BF" w:rsidRPr="007E7A74">
        <w:rPr>
          <w:rFonts w:asciiTheme="minorHAnsi" w:hAnsiTheme="minorHAnsi" w:cstheme="minorHAnsi"/>
        </w:rPr>
        <w:t xml:space="preserve">loop interface </w:t>
      </w:r>
      <w:r w:rsidRPr="007E7A74">
        <w:rPr>
          <w:rFonts w:asciiTheme="minorHAnsi" w:hAnsiTheme="minorHAnsi" w:cstheme="minorHAnsi"/>
        </w:rPr>
        <w:t>with dyadic exchange may</w:t>
      </w:r>
      <w:r w:rsidR="0084357F" w:rsidRPr="007E7A74">
        <w:rPr>
          <w:rFonts w:asciiTheme="minorHAnsi" w:hAnsiTheme="minorHAnsi" w:cstheme="minorHAnsi"/>
        </w:rPr>
        <w:t xml:space="preserve"> be of use to intervene in disorders of the nervous systems whereby the brain cannot </w:t>
      </w:r>
      <w:r w:rsidR="00C85179" w:rsidRPr="007E7A74">
        <w:rPr>
          <w:rFonts w:asciiTheme="minorHAnsi" w:hAnsiTheme="minorHAnsi" w:cstheme="minorHAnsi"/>
        </w:rPr>
        <w:t>volitionally</w:t>
      </w:r>
      <w:r w:rsidR="0084357F" w:rsidRPr="007E7A74">
        <w:rPr>
          <w:rFonts w:asciiTheme="minorHAnsi" w:hAnsiTheme="minorHAnsi" w:cstheme="minorHAnsi"/>
        </w:rPr>
        <w:t xml:space="preserve"> control </w:t>
      </w:r>
      <w:r w:rsidRPr="007E7A74">
        <w:rPr>
          <w:rFonts w:asciiTheme="minorHAnsi" w:hAnsiTheme="minorHAnsi" w:cstheme="minorHAnsi"/>
        </w:rPr>
        <w:t xml:space="preserve">one’s own </w:t>
      </w:r>
      <w:r w:rsidR="0084357F" w:rsidRPr="007E7A74">
        <w:rPr>
          <w:rFonts w:asciiTheme="minorHAnsi" w:hAnsiTheme="minorHAnsi" w:cstheme="minorHAnsi"/>
        </w:rPr>
        <w:t xml:space="preserve">body in motion </w:t>
      </w:r>
      <w:r w:rsidR="007973BF" w:rsidRPr="007E7A74">
        <w:rPr>
          <w:rFonts w:asciiTheme="minorHAnsi" w:hAnsiTheme="minorHAnsi" w:cstheme="minorHAnsi"/>
        </w:rPr>
        <w:t>at will</w:t>
      </w:r>
      <w:r w:rsidR="00C95116" w:rsidRPr="007E7A74">
        <w:rPr>
          <w:rFonts w:asciiTheme="minorHAnsi" w:hAnsiTheme="minorHAnsi" w:cstheme="minorHAnsi"/>
        </w:rPr>
        <w:t>, despite not having physically severed the bridge between the CNS and the PNS</w:t>
      </w:r>
      <w:r w:rsidR="007973BF" w:rsidRPr="007E7A74">
        <w:rPr>
          <w:rFonts w:asciiTheme="minorHAnsi" w:hAnsiTheme="minorHAnsi" w:cstheme="minorHAnsi"/>
        </w:rPr>
        <w:t xml:space="preserve">. This may be the case </w:t>
      </w:r>
      <w:r w:rsidR="0084357F" w:rsidRPr="007E7A74">
        <w:rPr>
          <w:rFonts w:asciiTheme="minorHAnsi" w:hAnsiTheme="minorHAnsi" w:cstheme="minorHAnsi"/>
        </w:rPr>
        <w:t xml:space="preserve">owing to noisy peripheral </w:t>
      </w:r>
      <w:r w:rsidR="00C85179" w:rsidRPr="007E7A74">
        <w:rPr>
          <w:rFonts w:asciiTheme="minorHAnsi" w:hAnsiTheme="minorHAnsi" w:cstheme="minorHAnsi"/>
        </w:rPr>
        <w:t>signals</w:t>
      </w:r>
      <w:r w:rsidR="0084357F" w:rsidRPr="007E7A74">
        <w:rPr>
          <w:rFonts w:asciiTheme="minorHAnsi" w:hAnsiTheme="minorHAnsi" w:cstheme="minorHAnsi"/>
        </w:rPr>
        <w:t xml:space="preserve"> whereby the feedback loops to aid the brain continuous</w:t>
      </w:r>
      <w:r w:rsidR="00C85179" w:rsidRPr="007E7A74">
        <w:rPr>
          <w:rFonts w:asciiTheme="minorHAnsi" w:hAnsiTheme="minorHAnsi" w:cstheme="minorHAnsi"/>
        </w:rPr>
        <w:t>ly</w:t>
      </w:r>
      <w:r w:rsidR="0084357F" w:rsidRPr="007E7A74">
        <w:rPr>
          <w:rFonts w:asciiTheme="minorHAnsi" w:hAnsiTheme="minorHAnsi" w:cstheme="minorHAnsi"/>
        </w:rPr>
        <w:t xml:space="preserve"> monitor</w:t>
      </w:r>
      <w:r w:rsidR="00C85179" w:rsidRPr="007E7A74">
        <w:rPr>
          <w:rFonts w:asciiTheme="minorHAnsi" w:hAnsiTheme="minorHAnsi" w:cstheme="minorHAnsi"/>
        </w:rPr>
        <w:t xml:space="preserve"> and adjust its own self-generated biorhythms </w:t>
      </w:r>
      <w:r w:rsidR="007973BF" w:rsidRPr="007E7A74">
        <w:rPr>
          <w:rFonts w:asciiTheme="minorHAnsi" w:hAnsiTheme="minorHAnsi" w:cstheme="minorHAnsi"/>
        </w:rPr>
        <w:t>may have</w:t>
      </w:r>
      <w:r w:rsidR="00356E78" w:rsidRPr="007E7A74">
        <w:rPr>
          <w:rFonts w:asciiTheme="minorHAnsi" w:hAnsiTheme="minorHAnsi" w:cstheme="minorHAnsi"/>
        </w:rPr>
        <w:t xml:space="preserve"> been disrupted</w:t>
      </w:r>
      <w:r w:rsidR="00C85179" w:rsidRPr="007E7A74">
        <w:rPr>
          <w:rFonts w:asciiTheme="minorHAnsi" w:hAnsiTheme="minorHAnsi" w:cstheme="minorHAnsi"/>
        </w:rPr>
        <w:t xml:space="preserve">. This </w:t>
      </w:r>
      <w:r w:rsidR="00C95116" w:rsidRPr="007E7A74">
        <w:rPr>
          <w:rFonts w:asciiTheme="minorHAnsi" w:hAnsiTheme="minorHAnsi" w:cstheme="minorHAnsi"/>
        </w:rPr>
        <w:t>scenario arises</w:t>
      </w:r>
      <w:r w:rsidR="00C85179" w:rsidRPr="007E7A74">
        <w:rPr>
          <w:rFonts w:asciiTheme="minorHAnsi" w:hAnsiTheme="minorHAnsi" w:cstheme="minorHAnsi"/>
        </w:rPr>
        <w:t xml:space="preserve"> in patients</w:t>
      </w:r>
      <w:r w:rsidR="002B1C01" w:rsidRPr="007E7A74">
        <w:rPr>
          <w:rFonts w:asciiTheme="minorHAnsi" w:hAnsiTheme="minorHAnsi" w:cstheme="minorHAnsi"/>
        </w:rPr>
        <w:t xml:space="preserve"> with Parkinson’s disease</w:t>
      </w:r>
      <w:r w:rsidR="002B1C01" w:rsidRPr="007E7A74">
        <w:rPr>
          <w:rFonts w:asciiTheme="minorHAnsi" w:hAnsiTheme="minorHAnsi" w:cstheme="minorHAnsi"/>
        </w:rPr>
        <w:fldChar w:fldCharType="begin">
          <w:fldData xml:space="preserve">PEVuZE5vdGU+PENpdGU+PEF1dGhvcj5ZYW5vdmljaDwvQXV0aG9yPjxZZWFyPjIwMTM8L1llYXI+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</w:fldData>
        </w:fldChar>
      </w:r>
      <w:r w:rsidR="00893775">
        <w:rPr>
          <w:rFonts w:asciiTheme="minorHAnsi" w:hAnsiTheme="minorHAnsi" w:cstheme="minorHAnsi"/>
        </w:rPr>
        <w:instrText xml:space="preserve"> ADDIN EN.CITE </w:instrText>
      </w:r>
      <w:r w:rsidR="00893775">
        <w:rPr>
          <w:rFonts w:asciiTheme="minorHAnsi" w:hAnsiTheme="minorHAnsi" w:cstheme="minorHAnsi"/>
        </w:rPr>
        <w:fldChar w:fldCharType="begin">
          <w:fldData xml:space="preserve">PEVuZE5vdGU+PENpdGU+PEF1dGhvcj5ZYW5vdmljaDwvQXV0aG9yPjxZZWFyPjIwMTM8L1llYXI+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</w:fldData>
        </w:fldChar>
      </w:r>
      <w:r w:rsidR="00893775">
        <w:rPr>
          <w:rFonts w:asciiTheme="minorHAnsi" w:hAnsiTheme="minorHAnsi" w:cstheme="minorHAnsi"/>
        </w:rPr>
        <w:instrText xml:space="preserve"> ADDIN EN.CITE.DATA </w:instrText>
      </w:r>
      <w:r w:rsidR="00893775">
        <w:rPr>
          <w:rFonts w:asciiTheme="minorHAnsi" w:hAnsiTheme="minorHAnsi" w:cstheme="minorHAnsi"/>
        </w:rPr>
      </w:r>
      <w:r w:rsidR="00893775">
        <w:rPr>
          <w:rFonts w:asciiTheme="minorHAnsi" w:hAnsiTheme="minorHAnsi" w:cstheme="minorHAnsi"/>
        </w:rPr>
        <w:fldChar w:fldCharType="end"/>
      </w:r>
      <w:r w:rsidR="002B1C01" w:rsidRPr="007E7A74">
        <w:rPr>
          <w:rFonts w:asciiTheme="minorHAnsi" w:hAnsiTheme="minorHAnsi" w:cstheme="minorHAnsi"/>
        </w:rPr>
      </w:r>
      <w:r w:rsidR="002B1C01"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18,19</w:t>
      </w:r>
      <w:r w:rsidR="002B1C01" w:rsidRPr="007E7A74">
        <w:rPr>
          <w:rFonts w:asciiTheme="minorHAnsi" w:hAnsiTheme="minorHAnsi" w:cstheme="minorHAnsi"/>
        </w:rPr>
        <w:fldChar w:fldCharType="end"/>
      </w:r>
      <w:r w:rsidR="002B1C01" w:rsidRPr="007E7A74">
        <w:rPr>
          <w:rFonts w:asciiTheme="minorHAnsi" w:hAnsiTheme="minorHAnsi" w:cstheme="minorHAnsi"/>
        </w:rPr>
        <w:t>,</w:t>
      </w:r>
      <w:r w:rsidR="008F65BB" w:rsidRPr="007E7A74">
        <w:rPr>
          <w:rFonts w:asciiTheme="minorHAnsi" w:hAnsiTheme="minorHAnsi" w:cstheme="minorHAnsi"/>
        </w:rPr>
        <w:t xml:space="preserve"> or </w:t>
      </w:r>
      <w:r w:rsidR="00C95116" w:rsidRPr="007E7A74">
        <w:rPr>
          <w:rFonts w:asciiTheme="minorHAnsi" w:hAnsiTheme="minorHAnsi" w:cstheme="minorHAnsi"/>
        </w:rPr>
        <w:t xml:space="preserve">in </w:t>
      </w:r>
      <w:r w:rsidR="008F65BB" w:rsidRPr="007E7A74">
        <w:rPr>
          <w:rFonts w:asciiTheme="minorHAnsi" w:hAnsiTheme="minorHAnsi" w:cstheme="minorHAnsi"/>
        </w:rPr>
        <w:t>participants with autism spectrum disorders</w:t>
      </w:r>
      <w:r w:rsidR="0084327D" w:rsidRPr="007E7A74">
        <w:rPr>
          <w:rFonts w:asciiTheme="minorHAnsi" w:hAnsiTheme="minorHAnsi" w:cstheme="minorHAnsi"/>
        </w:rPr>
        <w:t xml:space="preserve"> with excess noise in their motor output</w:t>
      </w:r>
      <w:r w:rsidR="00C85179" w:rsidRPr="007E7A74">
        <w:rPr>
          <w:rFonts w:asciiTheme="minorHAnsi" w:hAnsiTheme="minorHAnsi" w:cstheme="minorHAnsi"/>
        </w:rPr>
        <w:t>. In</w:t>
      </w:r>
      <w:r w:rsidR="0084327D" w:rsidRPr="007E7A74">
        <w:rPr>
          <w:rFonts w:asciiTheme="minorHAnsi" w:hAnsiTheme="minorHAnsi" w:cstheme="minorHAnsi"/>
        </w:rPr>
        <w:t>deed, in</w:t>
      </w:r>
      <w:r w:rsidR="00C85179" w:rsidRPr="007E7A74">
        <w:rPr>
          <w:rFonts w:asciiTheme="minorHAnsi" w:hAnsiTheme="minorHAnsi" w:cstheme="minorHAnsi"/>
        </w:rPr>
        <w:t xml:space="preserve"> both cases, we have quantified </w:t>
      </w:r>
      <w:r w:rsidR="008F65BB" w:rsidRPr="007E7A74">
        <w:rPr>
          <w:rFonts w:asciiTheme="minorHAnsi" w:hAnsiTheme="minorHAnsi" w:cstheme="minorHAnsi"/>
        </w:rPr>
        <w:t xml:space="preserve">high levels of noise-to-signal ratio in the returning kinesthetic signals derived from the speed of their </w:t>
      </w:r>
      <w:r w:rsidR="002B1C01" w:rsidRPr="007E7A74">
        <w:rPr>
          <w:rFonts w:asciiTheme="minorHAnsi" w:hAnsiTheme="minorHAnsi" w:cstheme="minorHAnsi"/>
        </w:rPr>
        <w:t xml:space="preserve">intended </w:t>
      </w:r>
      <w:r w:rsidR="008F65BB" w:rsidRPr="007E7A74">
        <w:rPr>
          <w:rFonts w:asciiTheme="minorHAnsi" w:hAnsiTheme="minorHAnsi" w:cstheme="minorHAnsi"/>
        </w:rPr>
        <w:t>movements</w:t>
      </w:r>
      <w:r w:rsidR="00CC2B2E" w:rsidRPr="007E7A74">
        <w:rPr>
          <w:rFonts w:asciiTheme="minorHAnsi" w:hAnsiTheme="minorHAnsi" w:cstheme="minorHAnsi"/>
        </w:rPr>
        <w:fldChar w:fldCharType="begin">
          <w:fldData xml:space="preserve">PEVuZE5vdGU+PENpdGU+PEF1dGhvcj5Ub3JyZXM8L0F1dGhvcj48WWVhcj4yMDE2PC9ZZWFyPjxS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</w:fldData>
        </w:fldChar>
      </w:r>
      <w:r w:rsidR="00893775">
        <w:rPr>
          <w:rFonts w:asciiTheme="minorHAnsi" w:hAnsiTheme="minorHAnsi" w:cstheme="minorHAnsi"/>
        </w:rPr>
        <w:instrText xml:space="preserve"> ADDIN EN.CITE </w:instrText>
      </w:r>
      <w:r w:rsidR="00893775">
        <w:rPr>
          <w:rFonts w:asciiTheme="minorHAnsi" w:hAnsiTheme="minorHAnsi" w:cstheme="minorHAnsi"/>
        </w:rPr>
        <w:fldChar w:fldCharType="begin">
          <w:fldData xml:space="preserve">PEVuZE5vdGU+PENpdGU+PEF1dGhvcj5Ub3JyZXM8L0F1dGhvcj48WWVhcj4yMDE2PC9ZZWFyPjxS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</w:fldData>
        </w:fldChar>
      </w:r>
      <w:r w:rsidR="00893775">
        <w:rPr>
          <w:rFonts w:asciiTheme="minorHAnsi" w:hAnsiTheme="minorHAnsi" w:cstheme="minorHAnsi"/>
        </w:rPr>
        <w:instrText xml:space="preserve"> ADDIN EN.CITE.DATA </w:instrText>
      </w:r>
      <w:r w:rsidR="00893775">
        <w:rPr>
          <w:rFonts w:asciiTheme="minorHAnsi" w:hAnsiTheme="minorHAnsi" w:cstheme="minorHAnsi"/>
        </w:rPr>
      </w:r>
      <w:r w:rsidR="00893775">
        <w:rPr>
          <w:rFonts w:asciiTheme="minorHAnsi" w:hAnsiTheme="minorHAnsi" w:cstheme="minorHAnsi"/>
        </w:rPr>
        <w:fldChar w:fldCharType="end"/>
      </w:r>
      <w:r w:rsidR="00CC2B2E" w:rsidRPr="007E7A74">
        <w:rPr>
          <w:rFonts w:asciiTheme="minorHAnsi" w:hAnsiTheme="minorHAnsi" w:cstheme="minorHAnsi"/>
        </w:rPr>
      </w:r>
      <w:r w:rsidR="00CC2B2E"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20-22</w:t>
      </w:r>
      <w:r w:rsidR="00CC2B2E" w:rsidRPr="007E7A74">
        <w:rPr>
          <w:rFonts w:asciiTheme="minorHAnsi" w:hAnsiTheme="minorHAnsi" w:cstheme="minorHAnsi"/>
        </w:rPr>
        <w:fldChar w:fldCharType="end"/>
      </w:r>
      <w:r w:rsidRPr="007E7A74">
        <w:rPr>
          <w:rFonts w:asciiTheme="minorHAnsi" w:hAnsiTheme="minorHAnsi" w:cstheme="minorHAnsi"/>
        </w:rPr>
        <w:t xml:space="preserve"> and from the heart</w:t>
      </w:r>
      <w:r w:rsidRPr="007E7A74">
        <w:rPr>
          <w:rFonts w:asciiTheme="minorHAnsi" w:hAnsiTheme="minorHAnsi" w:cstheme="minorHAnsi"/>
        </w:rPr>
        <w:fldChar w:fldCharType="begin"/>
      </w:r>
      <w:r w:rsidR="00893775">
        <w:rPr>
          <w:rFonts w:asciiTheme="minorHAnsi" w:hAnsiTheme="minorHAnsi" w:cstheme="minorHAnsi"/>
        </w:rPr>
        <w:instrText xml:space="preserve"> ADDIN EN.CITE &lt;EndNote&gt;&lt;Cite&gt;&lt;Author&gt;Ryu&lt;/Author&gt;&lt;Year&gt;2017&lt;/Year&gt;&lt;RecNum&gt;18&lt;/RecNum&gt;&lt;DisplayText&gt;&lt;style face="superscript"&gt;23&lt;/style&gt;&lt;/DisplayText&gt;&lt;record&gt;&lt;rec-number&gt;18&lt;/rec-number&gt;&lt;foreign-keys&gt;&lt;key app="EN" db-id="frxse9vtjxvdffeaptvxwwsbz5502z5wvvva" timestamp="1597873596"&gt;18&lt;/key&gt;&lt;/foreign-keys&gt;&lt;ref-type name="Conference Proceedings"&gt;10&lt;/ref-type&gt;&lt;contributors&gt;&lt;authors&gt;&lt;author&gt;Ryu, J.,&lt;/author&gt;&lt;author&gt;Vero, J.,&lt;/author&gt;&lt;author&gt;Torres, E B.&lt;/author&gt;&lt;/authors&gt;&lt;/contributors&gt;&lt;titles&gt;&lt;title&gt;Methods for Tracking Dynamically Coupled Brain-Body Activities during Natural Movement&lt;/title&gt;&lt;secondary-title&gt;MOCO &amp;apos;17: Proceedings of the 4th International Conference on Movement Computing&lt;/secondary-title&gt;&lt;/titles&gt;&lt;pages&gt;1-8&lt;/pages&gt;&lt;volume&gt;Article No.: 2&lt;/volume&gt;&lt;dates&gt;&lt;year&gt;2017&lt;/year&gt;&lt;pub-dates&gt;&lt;date&gt;June 2017&lt;/date&gt;&lt;/pub-dates&gt;&lt;/dates&gt;&lt;pub-location&gt;London, UK&lt;/pub-location&gt;&lt;publisher&gt;ACM&lt;/publisher&gt;&lt;urls&gt;&lt;/urls&gt;&lt;electronic-resource-num&gt;https://doi.org/10.1145/3077981.3078054&lt;/electronic-resource-num&gt;&lt;/record&gt;&lt;/Cite&gt;&lt;/EndNote&gt;</w:instrText>
      </w:r>
      <w:r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23</w:t>
      </w:r>
      <w:r w:rsidRPr="007E7A74">
        <w:rPr>
          <w:rFonts w:asciiTheme="minorHAnsi" w:hAnsiTheme="minorHAnsi" w:cstheme="minorHAnsi"/>
        </w:rPr>
        <w:fldChar w:fldCharType="end"/>
      </w:r>
      <w:r w:rsidR="008F65BB" w:rsidRPr="007E7A74">
        <w:rPr>
          <w:rFonts w:asciiTheme="minorHAnsi" w:hAnsiTheme="minorHAnsi" w:cstheme="minorHAnsi"/>
        </w:rPr>
        <w:t xml:space="preserve">. In such cases, trying to </w:t>
      </w:r>
      <w:r w:rsidR="003A23E7" w:rsidRPr="007E7A74">
        <w:rPr>
          <w:rFonts w:asciiTheme="minorHAnsi" w:hAnsiTheme="minorHAnsi" w:cstheme="minorHAnsi"/>
        </w:rPr>
        <w:t>master the brain-</w:t>
      </w:r>
      <w:r w:rsidR="008F65BB" w:rsidRPr="007E7A74">
        <w:rPr>
          <w:rFonts w:asciiTheme="minorHAnsi" w:hAnsiTheme="minorHAnsi" w:cstheme="minorHAnsi"/>
        </w:rPr>
        <w:t xml:space="preserve">control </w:t>
      </w:r>
      <w:r w:rsidR="003A23E7" w:rsidRPr="007E7A74">
        <w:rPr>
          <w:rFonts w:asciiTheme="minorHAnsi" w:hAnsiTheme="minorHAnsi" w:cstheme="minorHAnsi"/>
        </w:rPr>
        <w:t xml:space="preserve">of </w:t>
      </w:r>
      <w:r w:rsidR="008F65BB" w:rsidRPr="007E7A74">
        <w:rPr>
          <w:rFonts w:asciiTheme="minorHAnsi" w:hAnsiTheme="minorHAnsi" w:cstheme="minorHAnsi"/>
        </w:rPr>
        <w:t xml:space="preserve">external </w:t>
      </w:r>
      <w:r w:rsidR="00C85179" w:rsidRPr="007E7A74">
        <w:rPr>
          <w:rFonts w:asciiTheme="minorHAnsi" w:hAnsiTheme="minorHAnsi" w:cstheme="minorHAnsi"/>
        </w:rPr>
        <w:t>signals</w:t>
      </w:r>
      <w:r w:rsidR="003A23E7" w:rsidRPr="007E7A74">
        <w:rPr>
          <w:rFonts w:asciiTheme="minorHAnsi" w:hAnsiTheme="minorHAnsi" w:cstheme="minorHAnsi"/>
        </w:rPr>
        <w:t>,</w:t>
      </w:r>
      <w:r w:rsidR="008F65BB" w:rsidRPr="007E7A74">
        <w:rPr>
          <w:rFonts w:asciiTheme="minorHAnsi" w:hAnsiTheme="minorHAnsi" w:cstheme="minorHAnsi"/>
        </w:rPr>
        <w:t xml:space="preserve"> while also trying to control the body in motion, may result in a </w:t>
      </w:r>
      <w:r w:rsidRPr="007E7A74">
        <w:rPr>
          <w:rFonts w:asciiTheme="minorHAnsi" w:hAnsiTheme="minorHAnsi" w:cstheme="minorHAnsi"/>
        </w:rPr>
        <w:t>self-</w:t>
      </w:r>
      <w:r w:rsidR="008F65BB" w:rsidRPr="007E7A74">
        <w:rPr>
          <w:rFonts w:asciiTheme="minorHAnsi" w:hAnsiTheme="minorHAnsi" w:cstheme="minorHAnsi"/>
        </w:rPr>
        <w:t>reactive signal from the</w:t>
      </w:r>
      <w:r w:rsidR="000037AD" w:rsidRPr="007E7A74">
        <w:rPr>
          <w:rFonts w:asciiTheme="minorHAnsi" w:hAnsiTheme="minorHAnsi" w:cstheme="minorHAnsi"/>
        </w:rPr>
        <w:t xml:space="preserve"> </w:t>
      </w:r>
      <w:r w:rsidR="003A23E7" w:rsidRPr="007E7A74">
        <w:rPr>
          <w:rFonts w:asciiTheme="minorHAnsi" w:hAnsiTheme="minorHAnsi" w:cstheme="minorHAnsi"/>
        </w:rPr>
        <w:t>re-entrant (</w:t>
      </w:r>
      <w:r w:rsidR="002177EF" w:rsidRPr="007E7A74">
        <w:rPr>
          <w:rFonts w:asciiTheme="minorHAnsi" w:hAnsiTheme="minorHAnsi" w:cstheme="minorHAnsi"/>
        </w:rPr>
        <w:t>re-</w:t>
      </w:r>
      <w:r w:rsidR="003A23E7" w:rsidRPr="007E7A74">
        <w:rPr>
          <w:rFonts w:asciiTheme="minorHAnsi" w:hAnsiTheme="minorHAnsi" w:cstheme="minorHAnsi"/>
        </w:rPr>
        <w:t xml:space="preserve">afferent) </w:t>
      </w:r>
      <w:r w:rsidR="000037AD" w:rsidRPr="007E7A74">
        <w:rPr>
          <w:rFonts w:asciiTheme="minorHAnsi" w:hAnsiTheme="minorHAnsi" w:cstheme="minorHAnsi"/>
        </w:rPr>
        <w:t>stream of information that the brain receives</w:t>
      </w:r>
      <w:r w:rsidR="003A23E7" w:rsidRPr="007E7A74">
        <w:rPr>
          <w:rFonts w:asciiTheme="minorHAnsi" w:hAnsiTheme="minorHAnsi" w:cstheme="minorHAnsi"/>
        </w:rPr>
        <w:t xml:space="preserve"> from</w:t>
      </w:r>
      <w:r w:rsidR="00C0634B" w:rsidRPr="007E7A74">
        <w:rPr>
          <w:rFonts w:asciiTheme="minorHAnsi" w:hAnsiTheme="minorHAnsi" w:cstheme="minorHAnsi"/>
        </w:rPr>
        <w:t xml:space="preserve"> the</w:t>
      </w:r>
      <w:r w:rsidR="00C95116" w:rsidRPr="007E7A74">
        <w:rPr>
          <w:rFonts w:asciiTheme="minorHAnsi" w:hAnsiTheme="minorHAnsi" w:cstheme="minorHAnsi"/>
        </w:rPr>
        <w:t xml:space="preserve"> continuous (efferent) motor </w:t>
      </w:r>
      <w:r w:rsidR="00414C46" w:rsidRPr="007E7A74">
        <w:rPr>
          <w:rFonts w:asciiTheme="minorHAnsi" w:hAnsiTheme="minorHAnsi" w:cstheme="minorHAnsi"/>
        </w:rPr>
        <w:t>stream</w:t>
      </w:r>
      <w:r w:rsidR="00C95116" w:rsidRPr="007E7A74">
        <w:rPr>
          <w:rFonts w:asciiTheme="minorHAnsi" w:hAnsiTheme="minorHAnsi" w:cstheme="minorHAnsi"/>
        </w:rPr>
        <w:t xml:space="preserve"> at the</w:t>
      </w:r>
      <w:r w:rsidR="00C0634B" w:rsidRPr="007E7A74">
        <w:rPr>
          <w:rFonts w:asciiTheme="minorHAnsi" w:hAnsiTheme="minorHAnsi" w:cstheme="minorHAnsi"/>
        </w:rPr>
        <w:t xml:space="preserve"> </w:t>
      </w:r>
      <w:r w:rsidR="006D2B97" w:rsidRPr="007E7A74">
        <w:rPr>
          <w:rFonts w:asciiTheme="minorHAnsi" w:hAnsiTheme="minorHAnsi" w:cstheme="minorHAnsi"/>
        </w:rPr>
        <w:t>periphery</w:t>
      </w:r>
      <w:r w:rsidR="00C85179" w:rsidRPr="007E7A74">
        <w:rPr>
          <w:rFonts w:asciiTheme="minorHAnsi" w:hAnsiTheme="minorHAnsi" w:cstheme="minorHAnsi"/>
        </w:rPr>
        <w:t xml:space="preserve">. </w:t>
      </w:r>
      <w:r w:rsidR="000037AD" w:rsidRPr="007E7A74">
        <w:rPr>
          <w:rFonts w:asciiTheme="minorHAnsi" w:hAnsiTheme="minorHAnsi" w:cstheme="minorHAnsi"/>
        </w:rPr>
        <w:t xml:space="preserve">Indeed, the moment-by-moment fluctuations present in such self-generated efferent motor stream contain important information </w:t>
      </w:r>
      <w:r w:rsidR="00C85179" w:rsidRPr="007E7A74">
        <w:rPr>
          <w:rFonts w:asciiTheme="minorHAnsi" w:hAnsiTheme="minorHAnsi" w:cstheme="minorHAnsi"/>
        </w:rPr>
        <w:t xml:space="preserve">useful </w:t>
      </w:r>
      <w:r w:rsidR="00C0634B" w:rsidRPr="007E7A74">
        <w:rPr>
          <w:rFonts w:asciiTheme="minorHAnsi" w:hAnsiTheme="minorHAnsi" w:cstheme="minorHAnsi"/>
        </w:rPr>
        <w:t>to aid the prediction of the sensory consequences of purposeful actions</w:t>
      </w:r>
      <w:r w:rsidR="006D2B97" w:rsidRPr="007E7A74">
        <w:rPr>
          <w:rFonts w:asciiTheme="minorHAnsi" w:hAnsiTheme="minorHAnsi" w:cstheme="minorHAnsi"/>
        </w:rPr>
        <w:fldChar w:fldCharType="begin"/>
      </w:r>
      <w:r w:rsidR="00893775">
        <w:rPr>
          <w:rFonts w:asciiTheme="minorHAnsi" w:hAnsiTheme="minorHAnsi" w:cstheme="minorHAnsi"/>
        </w:rPr>
        <w:instrText xml:space="preserve"> ADDIN EN.CITE &lt;EndNote&gt;&lt;Cite&gt;&lt;Author&gt;Brincker&lt;/Author&gt;&lt;Year&gt;2013&lt;/Year&gt;&lt;RecNum&gt;19&lt;/RecNum&gt;&lt;DisplayText&gt;&lt;style face="superscript"&gt;24&lt;/style&gt;&lt;/DisplayText&gt;&lt;record&gt;&lt;rec-number&gt;19&lt;/rec-number&gt;&lt;foreign-keys&gt;&lt;key app="EN" db-id="frxse9vtjxvdffeaptvxwwsbz5502z5wvvva" timestamp="1597873596"&gt;19&lt;/key&gt;&lt;/foreign-keys&gt;&lt;ref-type name="Journal Article"&gt;17&lt;/ref-type&gt;&lt;contributors&gt;&lt;authors&gt;&lt;author&gt;Brincker, M.&lt;/author&gt;&lt;author&gt;Torres, E. B.&lt;/author&gt;&lt;/authors&gt;&lt;/contributors&gt;&lt;auth-address&gt;Philosophy Department, University of Massachusetts Boston, MA, USA.&lt;/auth-address&gt;&lt;titles&gt;&lt;title&gt;Noise from the periphery in autism&lt;/title&gt;&lt;secondary-title&gt;Frontiers in integrative neuroscience&lt;/secondary-title&gt;&lt;/titles&gt;&lt;periodical&gt;&lt;full-title&gt;Frontiers in integrative neuroscience&lt;/full-title&gt;&lt;/periodical&gt;&lt;pages&gt;34&lt;/pages&gt;&lt;volume&gt;7&lt;/volume&gt;&lt;edition&gt;2013/07/31&lt;/edition&gt;&lt;dates&gt;&lt;year&gt;2013&lt;/year&gt;&lt;/dates&gt;&lt;isbn&gt;1662-5145 (Print)&amp;#xD;1662-5145 (Linking)&lt;/isbn&gt;&lt;accession-num&gt;23898242&lt;/accession-num&gt;&lt;urls&gt;&lt;related-urls&gt;&lt;url&gt;https://www.ncbi.nlm.nih.gov/pubmed/23898242&lt;/url&gt;&lt;/related-urls&gt;&lt;/urls&gt;&lt;custom2&gt;PMC3721435&lt;/custom2&gt;&lt;electronic-resource-num&gt;10.3389/fnint.2013.00034&lt;/electronic-resource-num&gt;&lt;/record&gt;&lt;/Cite&gt;&lt;/EndNote&gt;</w:instrText>
      </w:r>
      <w:r w:rsidR="006D2B97"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24</w:t>
      </w:r>
      <w:r w:rsidR="006D2B97" w:rsidRPr="007E7A74">
        <w:rPr>
          <w:rFonts w:asciiTheme="minorHAnsi" w:hAnsiTheme="minorHAnsi" w:cstheme="minorHAnsi"/>
        </w:rPr>
        <w:fldChar w:fldCharType="end"/>
      </w:r>
      <w:r w:rsidR="000037AD" w:rsidRPr="007E7A74">
        <w:rPr>
          <w:rFonts w:asciiTheme="minorHAnsi" w:hAnsiTheme="minorHAnsi" w:cstheme="minorHAnsi"/>
        </w:rPr>
        <w:t xml:space="preserve">. </w:t>
      </w:r>
      <w:r w:rsidR="00356E78" w:rsidRPr="007E7A74">
        <w:rPr>
          <w:rFonts w:asciiTheme="minorHAnsi" w:hAnsiTheme="minorHAnsi" w:cstheme="minorHAnsi"/>
        </w:rPr>
        <w:t xml:space="preserve">When </w:t>
      </w:r>
      <w:r w:rsidRPr="007E7A74">
        <w:rPr>
          <w:rFonts w:asciiTheme="minorHAnsi" w:hAnsiTheme="minorHAnsi" w:cstheme="minorHAnsi"/>
        </w:rPr>
        <w:t xml:space="preserve">this </w:t>
      </w:r>
      <w:r w:rsidR="00356E78" w:rsidRPr="007E7A74">
        <w:rPr>
          <w:rFonts w:asciiTheme="minorHAnsi" w:hAnsiTheme="minorHAnsi" w:cstheme="minorHAnsi"/>
        </w:rPr>
        <w:t>feedback is corrupted by noise, it becomes difficult to predictably update the control signals</w:t>
      </w:r>
      <w:r w:rsidR="00414C46" w:rsidRPr="007E7A74">
        <w:rPr>
          <w:rFonts w:asciiTheme="minorHAnsi" w:hAnsiTheme="minorHAnsi" w:cstheme="minorHAnsi"/>
        </w:rPr>
        <w:t xml:space="preserve"> and bridge intentional plans with physical acts</w:t>
      </w:r>
      <w:r w:rsidR="00356E78" w:rsidRPr="007E7A74">
        <w:rPr>
          <w:rFonts w:asciiTheme="minorHAnsi" w:hAnsiTheme="minorHAnsi" w:cstheme="minorHAnsi"/>
        </w:rPr>
        <w:t>.</w:t>
      </w:r>
    </w:p>
    <w:p w14:paraId="456B574E" w14:textId="1FE0CDA8" w:rsidR="00E913CB" w:rsidRPr="007E7A74" w:rsidRDefault="00E913CB" w:rsidP="00F455E4">
      <w:pPr>
        <w:contextualSpacing/>
        <w:rPr>
          <w:rFonts w:asciiTheme="minorHAnsi" w:hAnsiTheme="minorHAnsi" w:cstheme="minorHAnsi"/>
        </w:rPr>
      </w:pPr>
    </w:p>
    <w:p w14:paraId="70FA0AE6" w14:textId="26B95B5D" w:rsidR="00FE3070" w:rsidRPr="007E7A74" w:rsidRDefault="00E913CB" w:rsidP="00F455E4">
      <w:pPr>
        <w:contextualSpacing/>
        <w:rPr>
          <w:rFonts w:asciiTheme="minorHAnsi" w:hAnsiTheme="minorHAnsi" w:cstheme="minorHAnsi"/>
        </w:rPr>
      </w:pPr>
      <w:r w:rsidRPr="007E7A74">
        <w:rPr>
          <w:rFonts w:asciiTheme="minorHAnsi" w:hAnsiTheme="minorHAnsi" w:cstheme="minorHAnsi"/>
        </w:rPr>
        <w:t>If we were to extend such feedback loop to another agent and control the person and agent’s interactions through a third party</w:t>
      </w:r>
      <w:r w:rsidR="00252C7A" w:rsidRPr="007E7A74">
        <w:rPr>
          <w:rFonts w:asciiTheme="minorHAnsi" w:hAnsiTheme="minorHAnsi" w:cstheme="minorHAnsi"/>
        </w:rPr>
        <w:t xml:space="preserve"> (</w:t>
      </w:r>
      <w:r w:rsidR="00252C7A" w:rsidRPr="007E7A74">
        <w:rPr>
          <w:rFonts w:asciiTheme="minorHAnsi" w:hAnsiTheme="minorHAnsi" w:cstheme="minorHAnsi"/>
          <w:b/>
          <w:bCs/>
        </w:rPr>
        <w:t>Figure 1C</w:t>
      </w:r>
      <w:r w:rsidR="00252C7A" w:rsidRPr="007E7A74">
        <w:rPr>
          <w:rFonts w:asciiTheme="minorHAnsi" w:hAnsiTheme="minorHAnsi" w:cstheme="minorHAnsi"/>
        </w:rPr>
        <w:t>)</w:t>
      </w:r>
      <w:r w:rsidRPr="007E7A74">
        <w:rPr>
          <w:rFonts w:asciiTheme="minorHAnsi" w:hAnsiTheme="minorHAnsi" w:cstheme="minorHAnsi"/>
        </w:rPr>
        <w:t xml:space="preserve">, we may have a chance to steer each other’s performances in near real time. This would provide us with the proof of concept that we would need to extend </w:t>
      </w:r>
      <w:r w:rsidR="00414C46" w:rsidRPr="007E7A74">
        <w:rPr>
          <w:rFonts w:asciiTheme="minorHAnsi" w:hAnsiTheme="minorHAnsi" w:cstheme="minorHAnsi"/>
        </w:rPr>
        <w:t>the notion of co-adaptive</w:t>
      </w:r>
      <w:r w:rsidRPr="007E7A74">
        <w:rPr>
          <w:rFonts w:asciiTheme="minorHAnsi" w:hAnsiTheme="minorHAnsi" w:cstheme="minorHAnsi"/>
        </w:rPr>
        <w:t xml:space="preserve"> </w:t>
      </w:r>
      <w:r w:rsidR="00414C46" w:rsidRPr="007E7A74">
        <w:rPr>
          <w:rFonts w:asciiTheme="minorHAnsi" w:hAnsiTheme="minorHAnsi" w:cstheme="minorHAnsi"/>
        </w:rPr>
        <w:t xml:space="preserve">brain-body or brain-machine </w:t>
      </w:r>
      <w:r w:rsidRPr="007E7A74">
        <w:rPr>
          <w:rFonts w:asciiTheme="minorHAnsi" w:hAnsiTheme="minorHAnsi" w:cstheme="minorHAnsi"/>
        </w:rPr>
        <w:t>interface</w:t>
      </w:r>
      <w:r w:rsidR="00414C46" w:rsidRPr="007E7A74">
        <w:rPr>
          <w:rFonts w:asciiTheme="minorHAnsi" w:hAnsiTheme="minorHAnsi" w:cstheme="minorHAnsi"/>
        </w:rPr>
        <w:t>s</w:t>
      </w:r>
      <w:r w:rsidRPr="007E7A74">
        <w:rPr>
          <w:rFonts w:asciiTheme="minorHAnsi" w:hAnsiTheme="minorHAnsi" w:cstheme="minorHAnsi"/>
        </w:rPr>
        <w:t xml:space="preserve"> to treat disorders of the nervous systems that result in poor realization of physical volition from mental intent.</w:t>
      </w:r>
    </w:p>
    <w:p w14:paraId="7F789E4F" w14:textId="77777777" w:rsidR="00FE3070" w:rsidRPr="007E7A74" w:rsidRDefault="00FE3070" w:rsidP="00F455E4">
      <w:pPr>
        <w:contextualSpacing/>
        <w:rPr>
          <w:rFonts w:asciiTheme="minorHAnsi" w:hAnsiTheme="minorHAnsi" w:cstheme="minorHAnsi"/>
        </w:rPr>
      </w:pPr>
    </w:p>
    <w:p w14:paraId="025C8A51" w14:textId="71DF0DA3" w:rsidR="00DA7CEE" w:rsidRPr="007E7A74" w:rsidRDefault="007F4DAE" w:rsidP="00F455E4">
      <w:pPr>
        <w:contextualSpacing/>
        <w:rPr>
          <w:rFonts w:asciiTheme="minorHAnsi" w:hAnsiTheme="minorHAnsi" w:cstheme="minorHAnsi"/>
        </w:rPr>
      </w:pPr>
      <w:r w:rsidRPr="007E7A74">
        <w:rPr>
          <w:rFonts w:asciiTheme="minorHAnsi" w:hAnsiTheme="minorHAnsi" w:cstheme="minorHAnsi"/>
        </w:rPr>
        <w:t xml:space="preserve">Purposeful actions have consequences, </w:t>
      </w:r>
      <w:r w:rsidR="00DB5F90">
        <w:rPr>
          <w:rFonts w:asciiTheme="minorHAnsi" w:hAnsiTheme="minorHAnsi" w:cstheme="minorHAnsi"/>
        </w:rPr>
        <w:t>which are</w:t>
      </w:r>
      <w:r w:rsidR="00AD4F41">
        <w:rPr>
          <w:rFonts w:asciiTheme="minorHAnsi" w:hAnsiTheme="minorHAnsi" w:cstheme="minorHAnsi"/>
        </w:rPr>
        <w:t xml:space="preserve"> </w:t>
      </w:r>
      <w:r w:rsidRPr="007E7A74">
        <w:rPr>
          <w:rFonts w:asciiTheme="minorHAnsi" w:hAnsiTheme="minorHAnsi" w:cstheme="minorHAnsi"/>
        </w:rPr>
        <w:t xml:space="preserve">precisely characterized </w:t>
      </w:r>
      <w:r w:rsidR="00DB5F90">
        <w:rPr>
          <w:rFonts w:asciiTheme="minorHAnsi" w:hAnsiTheme="minorHAnsi" w:cstheme="minorHAnsi"/>
        </w:rPr>
        <w:t xml:space="preserve">by </w:t>
      </w:r>
      <w:r w:rsidRPr="007E7A74">
        <w:rPr>
          <w:rFonts w:asciiTheme="minorHAnsi" w:hAnsiTheme="minorHAnsi" w:cstheme="minorHAnsi"/>
        </w:rPr>
        <w:t xml:space="preserve">motor </w:t>
      </w:r>
      <w:r w:rsidR="00FC2133">
        <w:rPr>
          <w:rFonts w:asciiTheme="minorHAnsi" w:hAnsiTheme="minorHAnsi" w:cstheme="minorHAnsi"/>
        </w:rPr>
        <w:t xml:space="preserve">stochastic </w:t>
      </w:r>
      <w:r w:rsidRPr="007E7A74">
        <w:rPr>
          <w:rFonts w:asciiTheme="minorHAnsi" w:hAnsiTheme="minorHAnsi" w:cstheme="minorHAnsi"/>
        </w:rPr>
        <w:t>signatures</w:t>
      </w:r>
      <w:r w:rsidR="00C85179" w:rsidRPr="007E7A74">
        <w:rPr>
          <w:rFonts w:asciiTheme="minorHAnsi" w:hAnsiTheme="minorHAnsi" w:cstheme="minorHAnsi"/>
        </w:rPr>
        <w:t xml:space="preserve"> that are context-dependent and enable inference of levels of </w:t>
      </w:r>
      <w:r w:rsidR="009F4EB4" w:rsidRPr="007E7A74">
        <w:rPr>
          <w:rFonts w:asciiTheme="minorHAnsi" w:hAnsiTheme="minorHAnsi" w:cstheme="minorHAnsi"/>
        </w:rPr>
        <w:t xml:space="preserve">mental </w:t>
      </w:r>
      <w:r w:rsidR="00C85179" w:rsidRPr="007E7A74">
        <w:rPr>
          <w:rFonts w:asciiTheme="minorHAnsi" w:hAnsiTheme="minorHAnsi" w:cstheme="minorHAnsi"/>
        </w:rPr>
        <w:t>intent</w:t>
      </w:r>
      <w:r w:rsidR="00356E78" w:rsidRPr="007E7A74">
        <w:rPr>
          <w:rFonts w:asciiTheme="minorHAnsi" w:hAnsiTheme="minorHAnsi" w:cstheme="minorHAnsi"/>
        </w:rPr>
        <w:t xml:space="preserve"> with high certainty</w:t>
      </w:r>
      <w:r w:rsidR="00477FC4" w:rsidRPr="007E7A74">
        <w:rPr>
          <w:rFonts w:asciiTheme="minorHAnsi" w:hAnsiTheme="minorHAnsi" w:cstheme="minorHAnsi"/>
        </w:rPr>
        <w:fldChar w:fldCharType="begin">
          <w:fldData xml:space="preserve">PEVuZE5vdGU+PENpdGU+PEF1dGhvcj5Ub3JyZXM8L0F1dGhvcj48WWVhcj4yMDExPC9ZZWFyPjxS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</w:fldData>
        </w:fldChar>
      </w:r>
      <w:r w:rsidR="00893775">
        <w:rPr>
          <w:rFonts w:asciiTheme="minorHAnsi" w:hAnsiTheme="minorHAnsi" w:cstheme="minorHAnsi"/>
        </w:rPr>
        <w:instrText xml:space="preserve"> ADDIN EN.CITE </w:instrText>
      </w:r>
      <w:r w:rsidR="00893775">
        <w:rPr>
          <w:rFonts w:asciiTheme="minorHAnsi" w:hAnsiTheme="minorHAnsi" w:cstheme="minorHAnsi"/>
        </w:rPr>
        <w:fldChar w:fldCharType="begin">
          <w:fldData xml:space="preserve">PEVuZE5vdGU+PENpdGU+PEF1dGhvcj5Ub3JyZXM8L0F1dGhvcj48WWVhcj4yMDExPC9ZZWFyPjxS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</w:fldData>
        </w:fldChar>
      </w:r>
      <w:r w:rsidR="00893775">
        <w:rPr>
          <w:rFonts w:asciiTheme="minorHAnsi" w:hAnsiTheme="minorHAnsi" w:cstheme="minorHAnsi"/>
        </w:rPr>
        <w:instrText xml:space="preserve"> ADDIN EN.CITE.DATA </w:instrText>
      </w:r>
      <w:r w:rsidR="00893775">
        <w:rPr>
          <w:rFonts w:asciiTheme="minorHAnsi" w:hAnsiTheme="minorHAnsi" w:cstheme="minorHAnsi"/>
        </w:rPr>
      </w:r>
      <w:r w:rsidR="00893775">
        <w:rPr>
          <w:rFonts w:asciiTheme="minorHAnsi" w:hAnsiTheme="minorHAnsi" w:cstheme="minorHAnsi"/>
        </w:rPr>
        <w:fldChar w:fldCharType="end"/>
      </w:r>
      <w:r w:rsidR="00477FC4" w:rsidRPr="007E7A74">
        <w:rPr>
          <w:rFonts w:asciiTheme="minorHAnsi" w:hAnsiTheme="minorHAnsi" w:cstheme="minorHAnsi"/>
        </w:rPr>
      </w:r>
      <w:r w:rsidR="00477FC4"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25,26</w:t>
      </w:r>
      <w:r w:rsidR="00477FC4" w:rsidRPr="007E7A74">
        <w:rPr>
          <w:rFonts w:asciiTheme="minorHAnsi" w:hAnsiTheme="minorHAnsi" w:cstheme="minorHAnsi"/>
        </w:rPr>
        <w:fldChar w:fldCharType="end"/>
      </w:r>
      <w:r w:rsidRPr="007E7A74">
        <w:rPr>
          <w:rFonts w:asciiTheme="minorHAnsi" w:hAnsiTheme="minorHAnsi" w:cstheme="minorHAnsi"/>
        </w:rPr>
        <w:t xml:space="preserve">. </w:t>
      </w:r>
      <w:r w:rsidR="00624741" w:rsidRPr="007E7A74">
        <w:rPr>
          <w:rFonts w:asciiTheme="minorHAnsi" w:hAnsiTheme="minorHAnsi" w:cstheme="minorHAnsi"/>
        </w:rPr>
        <w:t xml:space="preserve">Thus, an advantage of </w:t>
      </w:r>
      <w:r w:rsidR="00E913CB" w:rsidRPr="007E7A74">
        <w:rPr>
          <w:rFonts w:asciiTheme="minorHAnsi" w:hAnsiTheme="minorHAnsi" w:cstheme="minorHAnsi"/>
        </w:rPr>
        <w:t>a new method that leverages dyadic exchange</w:t>
      </w:r>
      <w:r w:rsidR="00624741" w:rsidRPr="007E7A74">
        <w:rPr>
          <w:rFonts w:asciiTheme="minorHAnsi" w:hAnsiTheme="minorHAnsi" w:cstheme="minorHAnsi"/>
        </w:rPr>
        <w:t xml:space="preserve"> over prior </w:t>
      </w:r>
      <w:r w:rsidR="00E913CB" w:rsidRPr="007E7A74">
        <w:rPr>
          <w:rFonts w:asciiTheme="minorHAnsi" w:hAnsiTheme="minorHAnsi" w:cstheme="minorHAnsi"/>
        </w:rPr>
        <w:t xml:space="preserve">person-centered </w:t>
      </w:r>
      <w:r w:rsidR="00CB05EF" w:rsidRPr="007E7A74">
        <w:rPr>
          <w:rFonts w:asciiTheme="minorHAnsi" w:hAnsiTheme="minorHAnsi" w:cstheme="minorHAnsi"/>
        </w:rPr>
        <w:t>approaches to the brain machine or brain computer interfaces,</w:t>
      </w:r>
      <w:r w:rsidR="0037588B">
        <w:rPr>
          <w:rFonts w:asciiTheme="minorHAnsi" w:hAnsiTheme="minorHAnsi" w:cstheme="minorHAnsi"/>
        </w:rPr>
        <w:t xml:space="preserve"> is</w:t>
      </w:r>
      <w:r w:rsidR="00CB05EF" w:rsidRPr="007E7A74">
        <w:rPr>
          <w:rFonts w:asciiTheme="minorHAnsi" w:hAnsiTheme="minorHAnsi" w:cstheme="minorHAnsi"/>
        </w:rPr>
        <w:t xml:space="preserve"> that we can augment the control</w:t>
      </w:r>
      <w:r w:rsidR="005E765D" w:rsidRPr="007E7A74">
        <w:rPr>
          <w:rFonts w:asciiTheme="minorHAnsi" w:hAnsiTheme="minorHAnsi" w:cstheme="minorHAnsi"/>
        </w:rPr>
        <w:t xml:space="preserve"> signals to include the bodily </w:t>
      </w:r>
      <w:r w:rsidR="00C85179" w:rsidRPr="007E7A74">
        <w:rPr>
          <w:rFonts w:asciiTheme="minorHAnsi" w:hAnsiTheme="minorHAnsi" w:cstheme="minorHAnsi"/>
        </w:rPr>
        <w:t xml:space="preserve">and heart </w:t>
      </w:r>
      <w:r w:rsidR="005E765D" w:rsidRPr="007E7A74">
        <w:rPr>
          <w:rFonts w:asciiTheme="minorHAnsi" w:hAnsiTheme="minorHAnsi" w:cstheme="minorHAnsi"/>
        </w:rPr>
        <w:t>biorhythms that transpire largely beneath the person’s awareness</w:t>
      </w:r>
      <w:r w:rsidR="00C85179" w:rsidRPr="007E7A74">
        <w:rPr>
          <w:rFonts w:asciiTheme="minorHAnsi" w:hAnsiTheme="minorHAnsi" w:cstheme="minorHAnsi"/>
        </w:rPr>
        <w:t>, under different levels of intent</w:t>
      </w:r>
      <w:r w:rsidR="005E765D" w:rsidRPr="007E7A74">
        <w:rPr>
          <w:rFonts w:asciiTheme="minorHAnsi" w:hAnsiTheme="minorHAnsi" w:cstheme="minorHAnsi"/>
        </w:rPr>
        <w:t>. In this way</w:t>
      </w:r>
      <w:r w:rsidR="00477FC4" w:rsidRPr="007E7A74">
        <w:rPr>
          <w:rFonts w:asciiTheme="minorHAnsi" w:hAnsiTheme="minorHAnsi" w:cstheme="minorHAnsi"/>
        </w:rPr>
        <w:t>,</w:t>
      </w:r>
      <w:r w:rsidR="005E765D" w:rsidRPr="007E7A74">
        <w:rPr>
          <w:rFonts w:asciiTheme="minorHAnsi" w:hAnsiTheme="minorHAnsi" w:cstheme="minorHAnsi"/>
        </w:rPr>
        <w:t xml:space="preserve"> we dampen reactive interference that conscious control tends to evoke in the process of adapting brain-cursor control</w:t>
      </w:r>
      <w:r w:rsidR="009B3457" w:rsidRPr="007E7A74">
        <w:rPr>
          <w:rFonts w:asciiTheme="minorHAnsi" w:hAnsiTheme="minorHAnsi" w:cstheme="minorHAnsi"/>
        </w:rPr>
        <w:fldChar w:fldCharType="begin">
          <w:fldData xml:space="preserve">PEVuZE5vdGU+PENpdGU+PEF1dGhvcj5DaG9pPC9BdXRob3I+PFllYXI+MjAxNDwvWWVhcj48UmVj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</w:fldData>
        </w:fldChar>
      </w:r>
      <w:r w:rsidR="00A93F33">
        <w:rPr>
          <w:rFonts w:asciiTheme="minorHAnsi" w:hAnsiTheme="minorHAnsi" w:cstheme="minorHAnsi"/>
        </w:rPr>
        <w:instrText xml:space="preserve"> ADDIN EN.CITE </w:instrText>
      </w:r>
      <w:r w:rsidR="00A93F33">
        <w:rPr>
          <w:rFonts w:asciiTheme="minorHAnsi" w:hAnsiTheme="minorHAnsi" w:cstheme="minorHAnsi"/>
        </w:rPr>
        <w:fldChar w:fldCharType="begin">
          <w:fldData xml:space="preserve">PEVuZE5vdGU+PENpdGU+PEF1dGhvcj5DaG9pPC9BdXRob3I+PFllYXI+MjAxNDwvWWVhcj48UmVj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</w:fldData>
        </w:fldChar>
      </w:r>
      <w:r w:rsidR="00A93F33">
        <w:rPr>
          <w:rFonts w:asciiTheme="minorHAnsi" w:hAnsiTheme="minorHAnsi" w:cstheme="minorHAnsi"/>
        </w:rPr>
        <w:instrText xml:space="preserve"> ADDIN EN.CITE.DATA </w:instrText>
      </w:r>
      <w:r w:rsidR="00A93F33">
        <w:rPr>
          <w:rFonts w:asciiTheme="minorHAnsi" w:hAnsiTheme="minorHAnsi" w:cstheme="minorHAnsi"/>
        </w:rPr>
      </w:r>
      <w:r w:rsidR="00A93F33">
        <w:rPr>
          <w:rFonts w:asciiTheme="minorHAnsi" w:hAnsiTheme="minorHAnsi" w:cstheme="minorHAnsi"/>
        </w:rPr>
        <w:fldChar w:fldCharType="end"/>
      </w:r>
      <w:r w:rsidR="009B3457" w:rsidRPr="007E7A74">
        <w:rPr>
          <w:rFonts w:asciiTheme="minorHAnsi" w:hAnsiTheme="minorHAnsi" w:cstheme="minorHAnsi"/>
        </w:rPr>
      </w:r>
      <w:r w:rsidR="009B3457"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17</w:t>
      </w:r>
      <w:r w:rsidR="009B3457" w:rsidRPr="007E7A74">
        <w:rPr>
          <w:rFonts w:asciiTheme="minorHAnsi" w:hAnsiTheme="minorHAnsi" w:cstheme="minorHAnsi"/>
        </w:rPr>
        <w:fldChar w:fldCharType="end"/>
      </w:r>
      <w:r w:rsidR="009F4EB4" w:rsidRPr="007E7A74">
        <w:rPr>
          <w:rFonts w:asciiTheme="minorHAnsi" w:hAnsiTheme="minorHAnsi" w:cstheme="minorHAnsi"/>
        </w:rPr>
        <w:t>. We can</w:t>
      </w:r>
      <w:r w:rsidR="00E913CB" w:rsidRPr="007E7A74">
        <w:rPr>
          <w:rFonts w:asciiTheme="minorHAnsi" w:hAnsiTheme="minorHAnsi" w:cstheme="minorHAnsi"/>
        </w:rPr>
        <w:t xml:space="preserve"> add more certainty to the predictive process</w:t>
      </w:r>
      <w:r w:rsidR="009F4EB4" w:rsidRPr="007E7A74">
        <w:rPr>
          <w:rFonts w:asciiTheme="minorHAnsi" w:hAnsiTheme="minorHAnsi" w:cstheme="minorHAnsi"/>
        </w:rPr>
        <w:t xml:space="preserve"> by parameterizing the various signals that we </w:t>
      </w:r>
      <w:r w:rsidR="00346BF1" w:rsidRPr="007E7A74">
        <w:rPr>
          <w:rFonts w:asciiTheme="minorHAnsi" w:hAnsiTheme="minorHAnsi" w:cstheme="minorHAnsi"/>
        </w:rPr>
        <w:t xml:space="preserve">can </w:t>
      </w:r>
      <w:r w:rsidR="009F4EB4" w:rsidRPr="007E7A74">
        <w:rPr>
          <w:rFonts w:asciiTheme="minorHAnsi" w:hAnsiTheme="minorHAnsi" w:cstheme="minorHAnsi"/>
        </w:rPr>
        <w:t>access</w:t>
      </w:r>
      <w:r w:rsidR="00E913CB" w:rsidRPr="007E7A74">
        <w:rPr>
          <w:rFonts w:asciiTheme="minorHAnsi" w:hAnsiTheme="minorHAnsi" w:cstheme="minorHAnsi"/>
        </w:rPr>
        <w:t>.</w:t>
      </w:r>
      <w:r w:rsidR="005E765D" w:rsidRPr="007E7A74">
        <w:rPr>
          <w:rFonts w:asciiTheme="minorHAnsi" w:hAnsiTheme="minorHAnsi" w:cstheme="minorHAnsi"/>
        </w:rPr>
        <w:t xml:space="preserve"> Along those lines, prior work </w:t>
      </w:r>
      <w:r w:rsidR="00356E78" w:rsidRPr="007E7A74">
        <w:rPr>
          <w:rFonts w:asciiTheme="minorHAnsi" w:hAnsiTheme="minorHAnsi" w:cstheme="minorHAnsi"/>
        </w:rPr>
        <w:t xml:space="preserve">exists </w:t>
      </w:r>
      <w:r w:rsidR="005E765D" w:rsidRPr="007E7A74">
        <w:rPr>
          <w:rFonts w:asciiTheme="minorHAnsi" w:hAnsiTheme="minorHAnsi" w:cstheme="minorHAnsi"/>
        </w:rPr>
        <w:t xml:space="preserve">using </w:t>
      </w:r>
      <w:r w:rsidR="00356E78" w:rsidRPr="007E7A74">
        <w:rPr>
          <w:rFonts w:asciiTheme="minorHAnsi" w:hAnsiTheme="minorHAnsi" w:cstheme="minorHAnsi"/>
        </w:rPr>
        <w:t xml:space="preserve">brain and </w:t>
      </w:r>
      <w:r w:rsidR="005E765D" w:rsidRPr="007E7A74">
        <w:rPr>
          <w:rFonts w:asciiTheme="minorHAnsi" w:hAnsiTheme="minorHAnsi" w:cstheme="minorHAnsi"/>
        </w:rPr>
        <w:t>bodily signals</w:t>
      </w:r>
      <w:r w:rsidR="00356E78" w:rsidRPr="007E7A74">
        <w:rPr>
          <w:rFonts w:asciiTheme="minorHAnsi" w:hAnsiTheme="minorHAnsi" w:cstheme="minorHAnsi"/>
        </w:rPr>
        <w:t xml:space="preserve"> in tandem</w:t>
      </w:r>
      <w:r w:rsidR="00356E78" w:rsidRPr="007E7A74">
        <w:rPr>
          <w:rFonts w:asciiTheme="minorHAnsi" w:hAnsiTheme="minorHAnsi" w:cstheme="minorHAnsi"/>
        </w:rPr>
        <w:fldChar w:fldCharType="begin">
          <w:fldData xml:space="preserve">PEVuZE5vdGU+PENpdGU+PEF1dGhvcj5HcmFtYW5uPC9BdXRob3I+PFllYXI+MjAxMTwvWWVhcj48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</w:fldData>
        </w:fldChar>
      </w:r>
      <w:r w:rsidR="00893775">
        <w:rPr>
          <w:rFonts w:asciiTheme="minorHAnsi" w:hAnsiTheme="minorHAnsi" w:cstheme="minorHAnsi"/>
        </w:rPr>
        <w:instrText xml:space="preserve"> ADDIN EN.CITE </w:instrText>
      </w:r>
      <w:r w:rsidR="00893775">
        <w:rPr>
          <w:rFonts w:asciiTheme="minorHAnsi" w:hAnsiTheme="minorHAnsi" w:cstheme="minorHAnsi"/>
        </w:rPr>
        <w:fldChar w:fldCharType="begin">
          <w:fldData xml:space="preserve">PEVuZE5vdGU+PENpdGU+PEF1dGhvcj5HcmFtYW5uPC9BdXRob3I+PFllYXI+MjAxMTwvWWVhcj48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</w:fldData>
        </w:fldChar>
      </w:r>
      <w:r w:rsidR="00893775">
        <w:rPr>
          <w:rFonts w:asciiTheme="minorHAnsi" w:hAnsiTheme="minorHAnsi" w:cstheme="minorHAnsi"/>
        </w:rPr>
        <w:instrText xml:space="preserve"> ADDIN EN.CITE.DATA </w:instrText>
      </w:r>
      <w:r w:rsidR="00893775">
        <w:rPr>
          <w:rFonts w:asciiTheme="minorHAnsi" w:hAnsiTheme="minorHAnsi" w:cstheme="minorHAnsi"/>
        </w:rPr>
      </w:r>
      <w:r w:rsidR="00893775">
        <w:rPr>
          <w:rFonts w:asciiTheme="minorHAnsi" w:hAnsiTheme="minorHAnsi" w:cstheme="minorHAnsi"/>
        </w:rPr>
        <w:fldChar w:fldCharType="end"/>
      </w:r>
      <w:r w:rsidR="00356E78" w:rsidRPr="007E7A74">
        <w:rPr>
          <w:rFonts w:asciiTheme="minorHAnsi" w:hAnsiTheme="minorHAnsi" w:cstheme="minorHAnsi"/>
        </w:rPr>
      </w:r>
      <w:r w:rsidR="00356E78"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27-29</w:t>
      </w:r>
      <w:r w:rsidR="00356E78" w:rsidRPr="007E7A74">
        <w:rPr>
          <w:rFonts w:asciiTheme="minorHAnsi" w:hAnsiTheme="minorHAnsi" w:cstheme="minorHAnsi"/>
        </w:rPr>
        <w:fldChar w:fldCharType="end"/>
      </w:r>
      <w:r w:rsidR="00356E78" w:rsidRPr="007E7A74">
        <w:rPr>
          <w:rFonts w:asciiTheme="minorHAnsi" w:hAnsiTheme="minorHAnsi" w:cstheme="minorHAnsi"/>
        </w:rPr>
        <w:t>; but work involving dyadic interactions captured by brain-bodily signals remains scar</w:t>
      </w:r>
      <w:r w:rsidR="009F4EB4" w:rsidRPr="007E7A74">
        <w:rPr>
          <w:rFonts w:asciiTheme="minorHAnsi" w:hAnsiTheme="minorHAnsi" w:cstheme="minorHAnsi"/>
        </w:rPr>
        <w:t>c</w:t>
      </w:r>
      <w:r w:rsidR="00356E78" w:rsidRPr="007E7A74">
        <w:rPr>
          <w:rFonts w:asciiTheme="minorHAnsi" w:hAnsiTheme="minorHAnsi" w:cstheme="minorHAnsi"/>
        </w:rPr>
        <w:t>e. Further, the extant literature has yet to</w:t>
      </w:r>
      <w:r w:rsidR="005E765D" w:rsidRPr="007E7A74">
        <w:rPr>
          <w:rFonts w:asciiTheme="minorHAnsi" w:hAnsiTheme="minorHAnsi" w:cstheme="minorHAnsi"/>
        </w:rPr>
        <w:t xml:space="preserve"> delineate the distinction between deliberate segments of the action performed under full awareness </w:t>
      </w:r>
      <w:r w:rsidR="00356E78" w:rsidRPr="007E7A74">
        <w:rPr>
          <w:rFonts w:asciiTheme="minorHAnsi" w:hAnsiTheme="minorHAnsi" w:cstheme="minorHAnsi"/>
        </w:rPr>
        <w:t>and</w:t>
      </w:r>
      <w:r w:rsidR="005E765D" w:rsidRPr="007E7A74">
        <w:rPr>
          <w:rFonts w:asciiTheme="minorHAnsi" w:hAnsiTheme="minorHAnsi" w:cstheme="minorHAnsi"/>
        </w:rPr>
        <w:t xml:space="preserve"> transitional motions that spontaneously occur as the consequence of the deliberate ones</w:t>
      </w:r>
      <w:r w:rsidR="00776A43" w:rsidRPr="007E7A74">
        <w:rPr>
          <w:rFonts w:asciiTheme="minorHAnsi" w:hAnsiTheme="minorHAnsi" w:cstheme="minorHAnsi"/>
        </w:rPr>
        <w:fldChar w:fldCharType="begin">
          <w:fldData xml:space="preserve">PEVuZE5vdGU+PENpdGU+PEF1dGhvcj5DYXNhZGlvPC9BdXRob3I+PFllYXI+MjAxMTwvWWVhcj48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</w:fldData>
        </w:fldChar>
      </w:r>
      <w:r w:rsidR="00893775">
        <w:rPr>
          <w:rFonts w:asciiTheme="minorHAnsi" w:hAnsiTheme="minorHAnsi" w:cstheme="minorHAnsi"/>
        </w:rPr>
        <w:instrText xml:space="preserve"> ADDIN EN.CITE </w:instrText>
      </w:r>
      <w:r w:rsidR="00893775">
        <w:rPr>
          <w:rFonts w:asciiTheme="minorHAnsi" w:hAnsiTheme="minorHAnsi" w:cstheme="minorHAnsi"/>
        </w:rPr>
        <w:fldChar w:fldCharType="begin">
          <w:fldData xml:space="preserve">PEVuZE5vdGU+PENpdGU+PEF1dGhvcj5DYXNhZGlvPC9BdXRob3I+PFllYXI+MjAxMTwvWWVhcj48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</w:fldData>
        </w:fldChar>
      </w:r>
      <w:r w:rsidR="00893775">
        <w:rPr>
          <w:rFonts w:asciiTheme="minorHAnsi" w:hAnsiTheme="minorHAnsi" w:cstheme="minorHAnsi"/>
        </w:rPr>
        <w:instrText xml:space="preserve"> ADDIN EN.CITE.DATA </w:instrText>
      </w:r>
      <w:r w:rsidR="00893775">
        <w:rPr>
          <w:rFonts w:asciiTheme="minorHAnsi" w:hAnsiTheme="minorHAnsi" w:cstheme="minorHAnsi"/>
        </w:rPr>
      </w:r>
      <w:r w:rsidR="00893775">
        <w:rPr>
          <w:rFonts w:asciiTheme="minorHAnsi" w:hAnsiTheme="minorHAnsi" w:cstheme="minorHAnsi"/>
        </w:rPr>
        <w:fldChar w:fldCharType="end"/>
      </w:r>
      <w:r w:rsidR="00776A43" w:rsidRPr="007E7A74">
        <w:rPr>
          <w:rFonts w:asciiTheme="minorHAnsi" w:hAnsiTheme="minorHAnsi" w:cstheme="minorHAnsi"/>
        </w:rPr>
      </w:r>
      <w:r w:rsidR="00776A43"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30,31</w:t>
      </w:r>
      <w:r w:rsidR="00776A43" w:rsidRPr="007E7A74">
        <w:rPr>
          <w:rFonts w:asciiTheme="minorHAnsi" w:hAnsiTheme="minorHAnsi" w:cstheme="minorHAnsi"/>
        </w:rPr>
        <w:fldChar w:fldCharType="end"/>
      </w:r>
      <w:r w:rsidR="005E765D" w:rsidRPr="007E7A74">
        <w:rPr>
          <w:rFonts w:asciiTheme="minorHAnsi" w:hAnsiTheme="minorHAnsi" w:cstheme="minorHAnsi"/>
        </w:rPr>
        <w:t xml:space="preserve">. Here we make that distinction </w:t>
      </w:r>
      <w:r w:rsidR="00356E78" w:rsidRPr="007E7A74">
        <w:rPr>
          <w:rFonts w:asciiTheme="minorHAnsi" w:hAnsiTheme="minorHAnsi" w:cstheme="minorHAnsi"/>
        </w:rPr>
        <w:t xml:space="preserve">in the context of dyadic exchange, </w:t>
      </w:r>
      <w:r w:rsidR="005E765D" w:rsidRPr="007E7A74">
        <w:rPr>
          <w:rFonts w:asciiTheme="minorHAnsi" w:hAnsiTheme="minorHAnsi" w:cstheme="minorHAnsi"/>
        </w:rPr>
        <w:t>and offer new ways to study this dichotomy</w:t>
      </w:r>
      <w:r w:rsidR="00477FC4" w:rsidRPr="007E7A74">
        <w:rPr>
          <w:rFonts w:asciiTheme="minorHAnsi" w:hAnsiTheme="minorHAnsi" w:cstheme="minorHAnsi"/>
        </w:rPr>
        <w:fldChar w:fldCharType="begin"/>
      </w:r>
      <w:r w:rsidR="00A93F33">
        <w:rPr>
          <w:rFonts w:asciiTheme="minorHAnsi" w:hAnsiTheme="minorHAnsi" w:cstheme="minorHAnsi"/>
        </w:rPr>
        <w:instrText xml:space="preserve"> ADDIN EN.CITE &lt;EndNote&gt;&lt;Cite&gt;&lt;Author&gt;Torres&lt;/Author&gt;&lt;Year&gt;2011&lt;/Year&gt;&lt;RecNum&gt;241&lt;/RecNum&gt;&lt;DisplayText&gt;&lt;style face="superscript"&gt;32&lt;/style&gt;&lt;/DisplayText&gt;&lt;record&gt;&lt;rec-number&gt;241&lt;/rec-number&gt;&lt;foreign-keys&gt;&lt;key app="EN" db-id="dpzvd29epv9wx3er20nvww2p2tvdtw502d0t" timestamp="1569074443"&gt;241&lt;/key&gt;&lt;/foreign-keys&gt;&lt;ref-type name="Journal Article"&gt;17&lt;/ref-type&gt;&lt;contributors&gt;&lt;authors&gt;&lt;author&gt;Torres, E. B.&lt;/author&gt;&lt;/authors&gt;&lt;/contributors&gt;&lt;auth-address&gt;Psychology Department (Busch Campus), Rutgers University, 152 Frelinghuysen Rd, Piscataway, NJ 08854, USA. ebtorres@rci.rutgers.edu&lt;/auth-address&gt;&lt;titles&gt;&lt;title&gt;Two classes of movements in motor control&lt;/title&gt;&lt;secondary-title&gt;Exp Brain Res&lt;/secondary-title&gt;&lt;/titles&gt;&lt;periodical&gt;&lt;full-title&gt;Exp Brain Res&lt;/full-title&gt;&lt;/periodical&gt;&lt;pages&gt;269-83&lt;/pages&gt;&lt;volume&gt;215&lt;/volume&gt;&lt;number&gt;3-4&lt;/number&gt;&lt;edition&gt;2011/11/01&lt;/edition&gt;&lt;keywords&gt;&lt;keyword&gt;Athletic Performance/*physiology&lt;/keyword&gt;&lt;keyword&gt;Humans&lt;/keyword&gt;&lt;keyword&gt;Male&lt;/keyword&gt;&lt;keyword&gt;Martial Arts/*physiology&lt;/keyword&gt;&lt;keyword&gt;Motor Skills/*physiology&lt;/keyword&gt;&lt;keyword&gt;Movement/*physiology&lt;/keyword&gt;&lt;keyword&gt;Reaction Time/*physiology&lt;/keyword&gt;&lt;keyword&gt;Young Adult&lt;/keyword&gt;&lt;/keywords&gt;&lt;dates&gt;&lt;year&gt;2011&lt;/year&gt;&lt;pub-dates&gt;&lt;date&gt;Dec&lt;/date&gt;&lt;/pub-dates&gt;&lt;/dates&gt;&lt;isbn&gt;1432-1106 (Electronic)&amp;#xD;0014-4819 (Linking)&lt;/isbn&gt;&lt;accession-num&gt;22038712&lt;/accession-num&gt;&lt;urls&gt;&lt;related-urls&gt;&lt;url&gt;https://www.ncbi.nlm.nih.gov/pubmed/22038712&lt;/url&gt;&lt;/related-urls&gt;&lt;/urls&gt;&lt;electronic-resource-num&gt;10.1007/s00221-011-2892-8&lt;/electronic-resource-num&gt;&lt;/record&gt;&lt;/Cite&gt;&lt;/EndNote&gt;</w:instrText>
      </w:r>
      <w:r w:rsidR="00477FC4"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32</w:t>
      </w:r>
      <w:r w:rsidR="00477FC4" w:rsidRPr="007E7A74">
        <w:rPr>
          <w:rFonts w:asciiTheme="minorHAnsi" w:hAnsiTheme="minorHAnsi" w:cstheme="minorHAnsi"/>
        </w:rPr>
        <w:fldChar w:fldCharType="end"/>
      </w:r>
      <w:r w:rsidR="00477FC4" w:rsidRPr="007E7A74">
        <w:rPr>
          <w:rFonts w:asciiTheme="minorHAnsi" w:hAnsiTheme="minorHAnsi" w:cstheme="minorHAnsi"/>
        </w:rPr>
        <w:t xml:space="preserve">, </w:t>
      </w:r>
      <w:r w:rsidR="005E765D" w:rsidRPr="007E7A74">
        <w:rPr>
          <w:rFonts w:asciiTheme="minorHAnsi" w:hAnsiTheme="minorHAnsi" w:cstheme="minorHAnsi"/>
        </w:rPr>
        <w:t xml:space="preserve">while providing examples of choreographed (deliberate) </w:t>
      </w:r>
      <w:r w:rsidR="005E765D" w:rsidRPr="007E7A74">
        <w:rPr>
          <w:rFonts w:asciiTheme="minorHAnsi" w:hAnsiTheme="minorHAnsi" w:cstheme="minorHAnsi"/>
          <w:i/>
          <w:iCs/>
        </w:rPr>
        <w:t>vs</w:t>
      </w:r>
      <w:r w:rsidR="00E913CB" w:rsidRPr="007E7A74">
        <w:rPr>
          <w:rFonts w:asciiTheme="minorHAnsi" w:hAnsiTheme="minorHAnsi" w:cstheme="minorHAnsi"/>
          <w:i/>
          <w:iCs/>
        </w:rPr>
        <w:t>.</w:t>
      </w:r>
      <w:r w:rsidR="005E765D" w:rsidRPr="007E7A74">
        <w:rPr>
          <w:rFonts w:asciiTheme="minorHAnsi" w:hAnsiTheme="minorHAnsi" w:cstheme="minorHAnsi"/>
          <w:i/>
          <w:iCs/>
        </w:rPr>
        <w:t xml:space="preserve"> </w:t>
      </w:r>
      <w:r w:rsidR="005E765D" w:rsidRPr="007E7A74">
        <w:rPr>
          <w:rFonts w:asciiTheme="minorHAnsi" w:hAnsiTheme="minorHAnsi" w:cstheme="minorHAnsi"/>
        </w:rPr>
        <w:t>improvised (spontaneous) motions in the dance space.</w:t>
      </w:r>
    </w:p>
    <w:p w14:paraId="3E80373A" w14:textId="77777777" w:rsidR="00DA7CEE" w:rsidRPr="007E7A74" w:rsidRDefault="00DA7CEE" w:rsidP="00F455E4">
      <w:pPr>
        <w:contextualSpacing/>
        <w:rPr>
          <w:rFonts w:asciiTheme="minorHAnsi" w:hAnsiTheme="minorHAnsi" w:cstheme="minorHAnsi"/>
        </w:rPr>
      </w:pPr>
    </w:p>
    <w:p w14:paraId="0F7036AA" w14:textId="3BB9A400" w:rsidR="000037AD" w:rsidRPr="007E7A74" w:rsidRDefault="000037AD" w:rsidP="00F455E4">
      <w:pPr>
        <w:contextualSpacing/>
        <w:rPr>
          <w:rFonts w:asciiTheme="minorHAnsi" w:hAnsiTheme="minorHAnsi" w:cstheme="minorHAnsi"/>
        </w:rPr>
      </w:pPr>
      <w:r w:rsidRPr="007E7A74">
        <w:rPr>
          <w:rFonts w:asciiTheme="minorHAnsi" w:hAnsiTheme="minorHAnsi" w:cstheme="minorHAnsi"/>
        </w:rPr>
        <w:lastRenderedPageBreak/>
        <w:t xml:space="preserve">Because </w:t>
      </w:r>
      <w:r w:rsidR="00DA7CEE" w:rsidRPr="007E7A74">
        <w:rPr>
          <w:rFonts w:asciiTheme="minorHAnsi" w:hAnsiTheme="minorHAnsi" w:cstheme="minorHAnsi"/>
        </w:rPr>
        <w:t xml:space="preserve">of the </w:t>
      </w:r>
      <w:r w:rsidRPr="007E7A74">
        <w:rPr>
          <w:rFonts w:asciiTheme="minorHAnsi" w:hAnsiTheme="minorHAnsi" w:cstheme="minorHAnsi"/>
        </w:rPr>
        <w:t>transduction and transmission delays in the sensory-motor integration and transformation processes</w:t>
      </w:r>
      <w:r w:rsidR="006D2B97" w:rsidRPr="007E7A74">
        <w:rPr>
          <w:rFonts w:asciiTheme="minorHAnsi" w:hAnsiTheme="minorHAnsi" w:cstheme="minorHAnsi"/>
        </w:rPr>
        <w:fldChar w:fldCharType="begin"/>
      </w:r>
      <w:r w:rsidR="00893775">
        <w:rPr>
          <w:rFonts w:asciiTheme="minorHAnsi" w:hAnsiTheme="minorHAnsi" w:cstheme="minorHAnsi"/>
        </w:rPr>
        <w:instrText xml:space="preserve"> ADDIN EN.CITE &lt;EndNote&gt;&lt;Cite&gt;&lt;Author&gt;Purves&lt;/Author&gt;&lt;Year&gt;2018&lt;/Year&gt;&lt;RecNum&gt;27&lt;/RecNum&gt;&lt;DisplayText&gt;&lt;style face="superscript"&gt;33&lt;/style&gt;&lt;/DisplayText&gt;&lt;record&gt;&lt;rec-number&gt;27&lt;/rec-number&gt;&lt;foreign-keys&gt;&lt;key app="EN" db-id="frxse9vtjxvdffeaptvxwwsbz5502z5wvvva" timestamp="1597873596"&gt;27&lt;/key&gt;&lt;/foreign-keys&gt;&lt;ref-type name="Book"&gt;6&lt;/ref-type&gt;&lt;contributors&gt;&lt;authors&gt;&lt;author&gt;Purves, Dale&lt;/author&gt;&lt;/authors&gt;&lt;/contributors&gt;&lt;titles&gt;&lt;title&gt;Neuroscience&lt;/title&gt;&lt;/titles&gt;&lt;pages&gt;1 volume (various pagings)&lt;/pages&gt;&lt;edition&gt;Sixth edition.&lt;/edition&gt;&lt;keywords&gt;&lt;keyword&gt;Neurosciences.&lt;/keyword&gt;&lt;/keywords&gt;&lt;dates&gt;&lt;year&gt;2018&lt;/year&gt;&lt;/dates&gt;&lt;pub-location&gt;New York&lt;/pub-location&gt;&lt;publisher&gt;Oxford University Press&lt;/publisher&gt;&lt;isbn&gt;9781605353807 (casebound)&amp;#xD;1605353809 (casebound)&lt;/isbn&gt;&lt;accession-num&gt;19700205&lt;/accession-num&gt;&lt;call-num&gt;QP355.2 .N487 2018&lt;/call-num&gt;&lt;urls&gt;&lt;/urls&gt;&lt;/record&gt;&lt;/Cite&gt;&lt;/EndNote&gt;</w:instrText>
      </w:r>
      <w:r w:rsidR="006D2B97"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33</w:t>
      </w:r>
      <w:r w:rsidR="006D2B97" w:rsidRPr="007E7A74">
        <w:rPr>
          <w:rFonts w:asciiTheme="minorHAnsi" w:hAnsiTheme="minorHAnsi" w:cstheme="minorHAnsi"/>
        </w:rPr>
        <w:fldChar w:fldCharType="end"/>
      </w:r>
      <w:r w:rsidRPr="007E7A74">
        <w:rPr>
          <w:rFonts w:asciiTheme="minorHAnsi" w:hAnsiTheme="minorHAnsi" w:cstheme="minorHAnsi"/>
        </w:rPr>
        <w:t xml:space="preserve">, it is </w:t>
      </w:r>
      <w:r w:rsidR="0030186C" w:rsidRPr="007E7A74">
        <w:rPr>
          <w:rFonts w:asciiTheme="minorHAnsi" w:hAnsiTheme="minorHAnsi" w:cstheme="minorHAnsi"/>
        </w:rPr>
        <w:t>necessary</w:t>
      </w:r>
      <w:r w:rsidRPr="007E7A74">
        <w:rPr>
          <w:rFonts w:asciiTheme="minorHAnsi" w:hAnsiTheme="minorHAnsi" w:cstheme="minorHAnsi"/>
        </w:rPr>
        <w:t xml:space="preserve"> to have such predictive code in place</w:t>
      </w:r>
      <w:r w:rsidR="00624741" w:rsidRPr="007E7A74">
        <w:rPr>
          <w:rFonts w:asciiTheme="minorHAnsi" w:hAnsiTheme="minorHAnsi" w:cstheme="minorHAnsi"/>
        </w:rPr>
        <w:t xml:space="preserve">, to learn </w:t>
      </w:r>
      <w:r w:rsidR="00776A43" w:rsidRPr="007E7A74">
        <w:rPr>
          <w:rFonts w:asciiTheme="minorHAnsi" w:hAnsiTheme="minorHAnsi" w:cstheme="minorHAnsi"/>
        </w:rPr>
        <w:t xml:space="preserve">to </w:t>
      </w:r>
      <w:r w:rsidR="00624741" w:rsidRPr="007E7A74">
        <w:rPr>
          <w:rFonts w:asciiTheme="minorHAnsi" w:hAnsiTheme="minorHAnsi" w:cstheme="minorHAnsi"/>
        </w:rPr>
        <w:t>anticipate upcoming sensory input with high certainty</w:t>
      </w:r>
      <w:r w:rsidR="005D570C" w:rsidRPr="007E7A74">
        <w:rPr>
          <w:rFonts w:asciiTheme="minorHAnsi" w:hAnsiTheme="minorHAnsi" w:cstheme="minorHAnsi"/>
        </w:rPr>
        <w:t>. To</w:t>
      </w:r>
      <w:r w:rsidRPr="007E7A74">
        <w:rPr>
          <w:rFonts w:asciiTheme="minorHAnsi" w:hAnsiTheme="minorHAnsi" w:cstheme="minorHAnsi"/>
        </w:rPr>
        <w:t xml:space="preserve"> that end, it is important to be able to </w:t>
      </w:r>
      <w:r w:rsidR="00DA7CEE" w:rsidRPr="007E7A74">
        <w:rPr>
          <w:rFonts w:asciiTheme="minorHAnsi" w:hAnsiTheme="minorHAnsi" w:cstheme="minorHAnsi"/>
        </w:rPr>
        <w:t>characterize</w:t>
      </w:r>
      <w:r w:rsidRPr="007E7A74">
        <w:rPr>
          <w:rFonts w:asciiTheme="minorHAnsi" w:hAnsiTheme="minorHAnsi" w:cstheme="minorHAnsi"/>
        </w:rPr>
        <w:t xml:space="preserve"> the </w:t>
      </w:r>
      <w:r w:rsidR="0014436A" w:rsidRPr="007E7A74">
        <w:rPr>
          <w:rFonts w:asciiTheme="minorHAnsi" w:hAnsiTheme="minorHAnsi" w:cstheme="minorHAnsi"/>
        </w:rPr>
        <w:t xml:space="preserve">evolution of the </w:t>
      </w:r>
      <w:r w:rsidRPr="007E7A74">
        <w:rPr>
          <w:rFonts w:asciiTheme="minorHAnsi" w:hAnsiTheme="minorHAnsi" w:cstheme="minorHAnsi"/>
        </w:rPr>
        <w:t>noise</w:t>
      </w:r>
      <w:r w:rsidR="0014436A" w:rsidRPr="007E7A74">
        <w:rPr>
          <w:rFonts w:asciiTheme="minorHAnsi" w:hAnsiTheme="minorHAnsi" w:cstheme="minorHAnsi"/>
        </w:rPr>
        <w:t>-to-signal ratio</w:t>
      </w:r>
      <w:r w:rsidRPr="007E7A74">
        <w:rPr>
          <w:rFonts w:asciiTheme="minorHAnsi" w:hAnsiTheme="minorHAnsi" w:cstheme="minorHAnsi"/>
        </w:rPr>
        <w:t xml:space="preserve"> </w:t>
      </w:r>
      <w:r w:rsidR="001659E2" w:rsidRPr="007E7A74">
        <w:rPr>
          <w:rFonts w:asciiTheme="minorHAnsi" w:hAnsiTheme="minorHAnsi" w:cstheme="minorHAnsi"/>
        </w:rPr>
        <w:t xml:space="preserve">derived from signals </w:t>
      </w:r>
      <w:r w:rsidRPr="007E7A74">
        <w:rPr>
          <w:rFonts w:asciiTheme="minorHAnsi" w:hAnsiTheme="minorHAnsi" w:cstheme="minorHAnsi"/>
        </w:rPr>
        <w:t xml:space="preserve">in the </w:t>
      </w:r>
      <w:r w:rsidR="009B3457" w:rsidRPr="007E7A74">
        <w:rPr>
          <w:rFonts w:asciiTheme="minorHAnsi" w:hAnsiTheme="minorHAnsi" w:cstheme="minorHAnsi"/>
        </w:rPr>
        <w:t xml:space="preserve">continuously updating </w:t>
      </w:r>
      <w:r w:rsidRPr="007E7A74">
        <w:rPr>
          <w:rFonts w:asciiTheme="minorHAnsi" w:hAnsiTheme="minorHAnsi" w:cstheme="minorHAnsi"/>
        </w:rPr>
        <w:t xml:space="preserve">kinesthetic reafferent stream. </w:t>
      </w:r>
      <w:r w:rsidR="005D570C" w:rsidRPr="007E7A74">
        <w:rPr>
          <w:rFonts w:asciiTheme="minorHAnsi" w:hAnsiTheme="minorHAnsi" w:cstheme="minorHAnsi"/>
        </w:rPr>
        <w:t>We then need</w:t>
      </w:r>
      <w:r w:rsidRPr="007E7A74">
        <w:rPr>
          <w:rFonts w:asciiTheme="minorHAnsi" w:hAnsiTheme="minorHAnsi" w:cstheme="minorHAnsi"/>
        </w:rPr>
        <w:t xml:space="preserve"> protocols in place </w:t>
      </w:r>
      <w:r w:rsidR="005D570C" w:rsidRPr="007E7A74">
        <w:rPr>
          <w:rFonts w:asciiTheme="minorHAnsi" w:hAnsiTheme="minorHAnsi" w:cstheme="minorHAnsi"/>
        </w:rPr>
        <w:t xml:space="preserve">to systematically </w:t>
      </w:r>
      <w:r w:rsidR="005571DD" w:rsidRPr="007E7A74">
        <w:rPr>
          <w:rFonts w:asciiTheme="minorHAnsi" w:hAnsiTheme="minorHAnsi" w:cstheme="minorHAnsi"/>
        </w:rPr>
        <w:t>measure</w:t>
      </w:r>
      <w:r w:rsidRPr="007E7A74">
        <w:rPr>
          <w:rFonts w:asciiTheme="minorHAnsi" w:hAnsiTheme="minorHAnsi" w:cstheme="minorHAnsi"/>
        </w:rPr>
        <w:t xml:space="preserve"> change </w:t>
      </w:r>
      <w:r w:rsidR="005D570C" w:rsidRPr="007E7A74">
        <w:rPr>
          <w:rFonts w:asciiTheme="minorHAnsi" w:hAnsiTheme="minorHAnsi" w:cstheme="minorHAnsi"/>
        </w:rPr>
        <w:t>in motor</w:t>
      </w:r>
      <w:r w:rsidR="0014436A" w:rsidRPr="007E7A74">
        <w:rPr>
          <w:rFonts w:asciiTheme="minorHAnsi" w:hAnsiTheme="minorHAnsi" w:cstheme="minorHAnsi"/>
        </w:rPr>
        <w:t xml:space="preserve"> variability</w:t>
      </w:r>
      <w:r w:rsidR="005D570C" w:rsidRPr="007E7A74">
        <w:rPr>
          <w:rFonts w:asciiTheme="minorHAnsi" w:hAnsiTheme="minorHAnsi" w:cstheme="minorHAnsi"/>
        </w:rPr>
        <w:t>. Variability is</w:t>
      </w:r>
      <w:r w:rsidR="0014436A" w:rsidRPr="007E7A74">
        <w:rPr>
          <w:rFonts w:asciiTheme="minorHAnsi" w:hAnsiTheme="minorHAnsi" w:cstheme="minorHAnsi"/>
        </w:rPr>
        <w:t xml:space="preserve"> inherently present in </w:t>
      </w:r>
      <w:r w:rsidRPr="007E7A74">
        <w:rPr>
          <w:rFonts w:asciiTheme="minorHAnsi" w:hAnsiTheme="minorHAnsi" w:cstheme="minorHAnsi"/>
        </w:rPr>
        <w:t xml:space="preserve">the moment-by-moment fluctuations of the </w:t>
      </w:r>
      <w:r w:rsidR="005571DD" w:rsidRPr="007E7A74">
        <w:rPr>
          <w:rFonts w:asciiTheme="minorHAnsi" w:hAnsiTheme="minorHAnsi" w:cstheme="minorHAnsi"/>
        </w:rPr>
        <w:t>outgoing</w:t>
      </w:r>
      <w:r w:rsidR="0014436A" w:rsidRPr="007E7A74">
        <w:rPr>
          <w:rFonts w:asciiTheme="minorHAnsi" w:hAnsiTheme="minorHAnsi" w:cstheme="minorHAnsi"/>
        </w:rPr>
        <w:t xml:space="preserve"> efferent</w:t>
      </w:r>
      <w:r w:rsidR="005571DD" w:rsidRPr="007E7A74">
        <w:rPr>
          <w:rFonts w:asciiTheme="minorHAnsi" w:hAnsiTheme="minorHAnsi" w:cstheme="minorHAnsi"/>
        </w:rPr>
        <w:t xml:space="preserve"> </w:t>
      </w:r>
      <w:r w:rsidR="0014436A" w:rsidRPr="007E7A74">
        <w:rPr>
          <w:rFonts w:asciiTheme="minorHAnsi" w:hAnsiTheme="minorHAnsi" w:cstheme="minorHAnsi"/>
        </w:rPr>
        <w:t xml:space="preserve">motor </w:t>
      </w:r>
      <w:r w:rsidR="005571DD" w:rsidRPr="007E7A74">
        <w:rPr>
          <w:rFonts w:asciiTheme="minorHAnsi" w:hAnsiTheme="minorHAnsi" w:cstheme="minorHAnsi"/>
        </w:rPr>
        <w:t>stream</w:t>
      </w:r>
      <w:r w:rsidR="00CC2B2E" w:rsidRPr="007E7A74">
        <w:rPr>
          <w:rFonts w:asciiTheme="minorHAnsi" w:hAnsiTheme="minorHAnsi" w:cstheme="minorHAnsi"/>
        </w:rPr>
        <w:fldChar w:fldCharType="begin"/>
      </w:r>
      <w:r w:rsidR="00A93F33">
        <w:rPr>
          <w:rFonts w:asciiTheme="minorHAnsi" w:hAnsiTheme="minorHAnsi" w:cstheme="minorHAnsi"/>
        </w:rPr>
        <w:instrText xml:space="preserve"> ADDIN EN.CITE &lt;EndNote&gt;&lt;Cite&gt;&lt;Author&gt;Torres&lt;/Author&gt;&lt;Year&gt;2013&lt;/Year&gt;&lt;RecNum&gt;594&lt;/RecNum&gt;&lt;DisplayText&gt;&lt;style face="superscript"&gt;34&lt;/style&gt;&lt;/DisplayText&gt;&lt;record&gt;&lt;rec-number&gt;594&lt;/rec-number&gt;&lt;foreign-keys&gt;&lt;key app="EN" db-id="dpzvd29epv9wx3er20nvww2p2tvdtw502d0t" timestamp="1580001265"&gt;594&lt;/key&gt;&lt;/foreign-keys&gt;&lt;ref-type name="Journal Article"&gt;17&lt;/ref-type&gt;&lt;contributors&gt;&lt;authors&gt;&lt;author&gt;Torres, E. B.&lt;/author&gt;&lt;/authors&gt;&lt;/contributors&gt;&lt;auth-address&gt;Psychology Department, Rutgers Center for Cognitive Science, Rutgers Computational Biomedicine Imaging and Modeling Center, Rutgers University, 152 Frelinghuysen Rd, Piscataway, NJ 08854, USA. ebtorres@rci.rutgers.edu&lt;/auth-address&gt;&lt;titles&gt;&lt;title&gt;Signatures of movement variability anticipate hand speed according to levels of intent&lt;/title&gt;&lt;secondary-title&gt;Behav Brain Funct&lt;/secondary-title&gt;&lt;/titles&gt;&lt;periodical&gt;&lt;full-title&gt;Behav Brain Funct&lt;/full-title&gt;&lt;/periodical&gt;&lt;pages&gt;10&lt;/pages&gt;&lt;volume&gt;9&lt;/volume&gt;&lt;edition&gt;2013/03/19&lt;/edition&gt;&lt;keywords&gt;&lt;keyword&gt;Adult&lt;/keyword&gt;&lt;keyword&gt;Algorithms&lt;/keyword&gt;&lt;keyword&gt;Anticipation, Psychological&lt;/keyword&gt;&lt;keyword&gt;Biomechanical Phenomena&lt;/keyword&gt;&lt;keyword&gt;Computer Simulation&lt;/keyword&gt;&lt;keyword&gt;Electromyography&lt;/keyword&gt;&lt;keyword&gt;Fatigue/psychology&lt;/keyword&gt;&lt;keyword&gt;Female&lt;/keyword&gt;&lt;keyword&gt;Hand/*physiology&lt;/keyword&gt;&lt;keyword&gt;Humans&lt;/keyword&gt;&lt;keyword&gt;Intention&lt;/keyword&gt;&lt;keyword&gt;Male&lt;/keyword&gt;&lt;keyword&gt;Martial Arts/*psychology&lt;/keyword&gt;&lt;keyword&gt;Motor Skills&lt;/keyword&gt;&lt;keyword&gt;Movement/*physiology&lt;/keyword&gt;&lt;keyword&gt;Psychomotor Performance&lt;/keyword&gt;&lt;keyword&gt;Stochastic Processes&lt;/keyword&gt;&lt;keyword&gt;Young Adult&lt;/keyword&gt;&lt;/keywords&gt;&lt;dates&gt;&lt;year&gt;2013&lt;/year&gt;&lt;pub-dates&gt;&lt;date&gt;Mar 6&lt;/date&gt;&lt;/pub-dates&gt;&lt;/dates&gt;&lt;isbn&gt;1744-9081 (Electronic)&amp;#xD;1744-9081 (Linking)&lt;/isbn&gt;&lt;accession-num&gt;23497360&lt;/accession-num&gt;&lt;urls&gt;&lt;related-urls&gt;&lt;url&gt;https://www.ncbi.nlm.nih.gov/pubmed/23497360&lt;/url&gt;&lt;/related-urls&gt;&lt;/urls&gt;&lt;custom2&gt;PMC3635904&lt;/custom2&gt;&lt;electronic-resource-num&gt;10.1186/1744-9081-9-10&lt;/electronic-resource-num&gt;&lt;/record&gt;&lt;/Cite&gt;&lt;/EndNote&gt;</w:instrText>
      </w:r>
      <w:r w:rsidR="00CC2B2E"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34</w:t>
      </w:r>
      <w:r w:rsidR="00CC2B2E" w:rsidRPr="007E7A74">
        <w:rPr>
          <w:rFonts w:asciiTheme="minorHAnsi" w:hAnsiTheme="minorHAnsi" w:cstheme="minorHAnsi"/>
        </w:rPr>
        <w:fldChar w:fldCharType="end"/>
      </w:r>
      <w:r w:rsidR="001659E2" w:rsidRPr="007E7A74">
        <w:rPr>
          <w:rFonts w:asciiTheme="minorHAnsi" w:hAnsiTheme="minorHAnsi" w:cstheme="minorHAnsi"/>
        </w:rPr>
        <w:t>. Since these signals are non-stationary and sensitive to contextual variations</w:t>
      </w:r>
      <w:r w:rsidR="00CC2B2E" w:rsidRPr="007E7A74">
        <w:rPr>
          <w:rFonts w:asciiTheme="minorHAnsi" w:hAnsiTheme="minorHAnsi" w:cstheme="minorHAnsi"/>
        </w:rPr>
        <w:fldChar w:fldCharType="begin">
          <w:fldData xml:space="preserve">PEVuZE5vdGU+PENpdGU+PEF1dGhvcj5Ub3JyZXM8L0F1dGhvcj48WWVhcj4yMDEzPC9ZZWFyPjxS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</w:fldData>
        </w:fldChar>
      </w:r>
      <w:r w:rsidR="00893775">
        <w:rPr>
          <w:rFonts w:asciiTheme="minorHAnsi" w:hAnsiTheme="minorHAnsi" w:cstheme="minorHAnsi"/>
        </w:rPr>
        <w:instrText xml:space="preserve"> ADDIN EN.CITE </w:instrText>
      </w:r>
      <w:r w:rsidR="00893775">
        <w:rPr>
          <w:rFonts w:asciiTheme="minorHAnsi" w:hAnsiTheme="minorHAnsi" w:cstheme="minorHAnsi"/>
        </w:rPr>
        <w:fldChar w:fldCharType="begin">
          <w:fldData xml:space="preserve">PEVuZE5vdGU+PENpdGU+PEF1dGhvcj5Ub3JyZXM8L0F1dGhvcj48WWVhcj4yMDEzPC9ZZWFyPjxS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</w:fldData>
        </w:fldChar>
      </w:r>
      <w:r w:rsidR="00893775">
        <w:rPr>
          <w:rFonts w:asciiTheme="minorHAnsi" w:hAnsiTheme="minorHAnsi" w:cstheme="minorHAnsi"/>
        </w:rPr>
        <w:instrText xml:space="preserve"> ADDIN EN.CITE.DATA </w:instrText>
      </w:r>
      <w:r w:rsidR="00893775">
        <w:rPr>
          <w:rFonts w:asciiTheme="minorHAnsi" w:hAnsiTheme="minorHAnsi" w:cstheme="minorHAnsi"/>
        </w:rPr>
      </w:r>
      <w:r w:rsidR="00893775">
        <w:rPr>
          <w:rFonts w:asciiTheme="minorHAnsi" w:hAnsiTheme="minorHAnsi" w:cstheme="minorHAnsi"/>
        </w:rPr>
        <w:fldChar w:fldCharType="end"/>
      </w:r>
      <w:r w:rsidR="00CC2B2E" w:rsidRPr="007E7A74">
        <w:rPr>
          <w:rFonts w:asciiTheme="minorHAnsi" w:hAnsiTheme="minorHAnsi" w:cstheme="minorHAnsi"/>
        </w:rPr>
      </w:r>
      <w:r w:rsidR="00CC2B2E"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35,36</w:t>
      </w:r>
      <w:r w:rsidR="00CC2B2E" w:rsidRPr="007E7A74">
        <w:rPr>
          <w:rFonts w:asciiTheme="minorHAnsi" w:hAnsiTheme="minorHAnsi" w:cstheme="minorHAnsi"/>
        </w:rPr>
        <w:fldChar w:fldCharType="end"/>
      </w:r>
      <w:r w:rsidR="001659E2" w:rsidRPr="007E7A74">
        <w:rPr>
          <w:rFonts w:asciiTheme="minorHAnsi" w:hAnsiTheme="minorHAnsi" w:cstheme="minorHAnsi"/>
        </w:rPr>
        <w:t xml:space="preserve">, it is </w:t>
      </w:r>
      <w:r w:rsidR="005D570C" w:rsidRPr="007E7A74">
        <w:rPr>
          <w:rFonts w:asciiTheme="minorHAnsi" w:hAnsiTheme="minorHAnsi" w:cstheme="minorHAnsi"/>
        </w:rPr>
        <w:t xml:space="preserve">possible to parameterize </w:t>
      </w:r>
      <w:r w:rsidR="001659E2" w:rsidRPr="007E7A74">
        <w:rPr>
          <w:rFonts w:asciiTheme="minorHAnsi" w:hAnsiTheme="minorHAnsi" w:cstheme="minorHAnsi"/>
        </w:rPr>
        <w:t>change</w:t>
      </w:r>
      <w:r w:rsidR="00B936DE">
        <w:rPr>
          <w:rFonts w:asciiTheme="minorHAnsi" w:hAnsiTheme="minorHAnsi" w:cstheme="minorHAnsi"/>
        </w:rPr>
        <w:t>s</w:t>
      </w:r>
      <w:r w:rsidR="001659E2" w:rsidRPr="007E7A74">
        <w:rPr>
          <w:rFonts w:asciiTheme="minorHAnsi" w:hAnsiTheme="minorHAnsi" w:cstheme="minorHAnsi"/>
        </w:rPr>
        <w:t xml:space="preserve"> that occur with alterations of the tasks’ context</w:t>
      </w:r>
      <w:r w:rsidR="005571DD" w:rsidRPr="007E7A74">
        <w:rPr>
          <w:rFonts w:asciiTheme="minorHAnsi" w:hAnsiTheme="minorHAnsi" w:cstheme="minorHAnsi"/>
        </w:rPr>
        <w:t xml:space="preserve">. To minimize interference from reactive signals that emerge from conscious CNS </w:t>
      </w:r>
      <w:r w:rsidR="001659E2" w:rsidRPr="007E7A74">
        <w:rPr>
          <w:rFonts w:asciiTheme="minorHAnsi" w:hAnsiTheme="minorHAnsi" w:cstheme="minorHAnsi"/>
        </w:rPr>
        <w:t>control,</w:t>
      </w:r>
      <w:r w:rsidR="005571DD" w:rsidRPr="007E7A74">
        <w:rPr>
          <w:rFonts w:asciiTheme="minorHAnsi" w:hAnsiTheme="minorHAnsi" w:cstheme="minorHAnsi"/>
        </w:rPr>
        <w:t xml:space="preserve"> and </w:t>
      </w:r>
      <w:r w:rsidR="0014436A" w:rsidRPr="007E7A74">
        <w:rPr>
          <w:rFonts w:asciiTheme="minorHAnsi" w:hAnsiTheme="minorHAnsi" w:cstheme="minorHAnsi"/>
        </w:rPr>
        <w:t xml:space="preserve">to </w:t>
      </w:r>
      <w:r w:rsidR="005571DD" w:rsidRPr="007E7A74">
        <w:rPr>
          <w:rFonts w:asciiTheme="minorHAnsi" w:hAnsiTheme="minorHAnsi" w:cstheme="minorHAnsi"/>
        </w:rPr>
        <w:t xml:space="preserve">evoke quantifiable changes in the efferent </w:t>
      </w:r>
      <w:r w:rsidR="00624741" w:rsidRPr="007E7A74">
        <w:rPr>
          <w:rFonts w:asciiTheme="minorHAnsi" w:hAnsiTheme="minorHAnsi" w:cstheme="minorHAnsi"/>
        </w:rPr>
        <w:t xml:space="preserve">PNS </w:t>
      </w:r>
      <w:r w:rsidR="005571DD" w:rsidRPr="007E7A74">
        <w:rPr>
          <w:rFonts w:asciiTheme="minorHAnsi" w:hAnsiTheme="minorHAnsi" w:cstheme="minorHAnsi"/>
        </w:rPr>
        <w:t xml:space="preserve">motor stream, we introduce here a proxy close-loop interface that </w:t>
      </w:r>
      <w:r w:rsidR="001659E2" w:rsidRPr="007E7A74">
        <w:rPr>
          <w:rFonts w:asciiTheme="minorHAnsi" w:hAnsiTheme="minorHAnsi" w:cstheme="minorHAnsi"/>
        </w:rPr>
        <w:t xml:space="preserve">indirectly </w:t>
      </w:r>
      <w:r w:rsidR="005571DD" w:rsidRPr="007E7A74">
        <w:rPr>
          <w:rFonts w:asciiTheme="minorHAnsi" w:hAnsiTheme="minorHAnsi" w:cstheme="minorHAnsi"/>
        </w:rPr>
        <w:t>alters the sensory feedback</w:t>
      </w:r>
      <w:r w:rsidR="0014436A" w:rsidRPr="007E7A74">
        <w:rPr>
          <w:rFonts w:asciiTheme="minorHAnsi" w:hAnsiTheme="minorHAnsi" w:cstheme="minorHAnsi"/>
        </w:rPr>
        <w:t>, by</w:t>
      </w:r>
      <w:r w:rsidR="005571DD" w:rsidRPr="007E7A74">
        <w:rPr>
          <w:rFonts w:asciiTheme="minorHAnsi" w:hAnsiTheme="minorHAnsi" w:cstheme="minorHAnsi"/>
        </w:rPr>
        <w:t xml:space="preserve"> </w:t>
      </w:r>
      <w:r w:rsidR="0014436A" w:rsidRPr="007E7A74">
        <w:rPr>
          <w:rFonts w:asciiTheme="minorHAnsi" w:hAnsiTheme="minorHAnsi" w:cstheme="minorHAnsi"/>
        </w:rPr>
        <w:t>recruiting</w:t>
      </w:r>
      <w:r w:rsidR="005571DD" w:rsidRPr="007E7A74">
        <w:rPr>
          <w:rFonts w:asciiTheme="minorHAnsi" w:hAnsiTheme="minorHAnsi" w:cstheme="minorHAnsi"/>
        </w:rPr>
        <w:t xml:space="preserve"> the peripheral signal </w:t>
      </w:r>
      <w:r w:rsidR="006D2B97" w:rsidRPr="007E7A74">
        <w:rPr>
          <w:rFonts w:asciiTheme="minorHAnsi" w:hAnsiTheme="minorHAnsi" w:cstheme="minorHAnsi"/>
        </w:rPr>
        <w:t xml:space="preserve">that is </w:t>
      </w:r>
      <w:r w:rsidR="001659E2" w:rsidRPr="007E7A74">
        <w:rPr>
          <w:rFonts w:asciiTheme="minorHAnsi" w:hAnsiTheme="minorHAnsi" w:cstheme="minorHAnsi"/>
        </w:rPr>
        <w:t>changing</w:t>
      </w:r>
      <w:r w:rsidR="005571DD" w:rsidRPr="007E7A74">
        <w:rPr>
          <w:rFonts w:asciiTheme="minorHAnsi" w:hAnsiTheme="minorHAnsi" w:cstheme="minorHAnsi"/>
        </w:rPr>
        <w:t xml:space="preserve"> largely beneath the person’s self-awareness. We then show ways to systematically measure the change that ensues the sensory manipulations</w:t>
      </w:r>
      <w:r w:rsidR="0014436A" w:rsidRPr="007E7A74">
        <w:rPr>
          <w:rFonts w:asciiTheme="minorHAnsi" w:hAnsiTheme="minorHAnsi" w:cstheme="minorHAnsi"/>
        </w:rPr>
        <w:t>, using stochastic analyses amenable to visualize the process that the proxy close loop interface indirectly evokes</w:t>
      </w:r>
      <w:r w:rsidR="00803742" w:rsidRPr="007E7A74">
        <w:rPr>
          <w:rFonts w:asciiTheme="minorHAnsi" w:hAnsiTheme="minorHAnsi" w:cstheme="minorHAnsi"/>
        </w:rPr>
        <w:t xml:space="preserve"> in both agents</w:t>
      </w:r>
      <w:r w:rsidR="005571DD" w:rsidRPr="007E7A74">
        <w:rPr>
          <w:rFonts w:asciiTheme="minorHAnsi" w:hAnsiTheme="minorHAnsi" w:cstheme="minorHAnsi"/>
        </w:rPr>
        <w:t>.</w:t>
      </w:r>
    </w:p>
    <w:p w14:paraId="22ACDD0E" w14:textId="5DF46ECE" w:rsidR="00796CB9" w:rsidRPr="007E7A74" w:rsidRDefault="00796CB9" w:rsidP="00F455E4">
      <w:pPr>
        <w:contextualSpacing/>
        <w:rPr>
          <w:rFonts w:asciiTheme="minorHAnsi" w:hAnsiTheme="minorHAnsi" w:cstheme="minorHAnsi"/>
        </w:rPr>
      </w:pPr>
    </w:p>
    <w:p w14:paraId="0E2F0775" w14:textId="18CE1655" w:rsidR="001701DF" w:rsidRPr="007E7A74" w:rsidRDefault="001701DF" w:rsidP="00F455E4">
      <w:pPr>
        <w:pStyle w:val="Heading2"/>
        <w:contextualSpacing/>
        <w:rPr>
          <w:sz w:val="24"/>
          <w:szCs w:val="24"/>
        </w:rPr>
      </w:pPr>
      <w:bookmarkStart w:id="0" w:name="_Hlk31311253"/>
      <w:r w:rsidRPr="007E7A74">
        <w:rPr>
          <w:sz w:val="24"/>
          <w:szCs w:val="24"/>
        </w:rPr>
        <w:t xml:space="preserve">Introducing a Proxy </w:t>
      </w:r>
      <w:r w:rsidR="00A32792" w:rsidRPr="007E7A74">
        <w:rPr>
          <w:sz w:val="24"/>
          <w:szCs w:val="24"/>
        </w:rPr>
        <w:t>C</w:t>
      </w:r>
      <w:r w:rsidRPr="007E7A74">
        <w:rPr>
          <w:sz w:val="24"/>
          <w:szCs w:val="24"/>
        </w:rPr>
        <w:t>lose-</w:t>
      </w:r>
      <w:r w:rsidR="00A32792" w:rsidRPr="007E7A74">
        <w:rPr>
          <w:sz w:val="24"/>
          <w:szCs w:val="24"/>
        </w:rPr>
        <w:t>L</w:t>
      </w:r>
      <w:r w:rsidRPr="007E7A74">
        <w:rPr>
          <w:sz w:val="24"/>
          <w:szCs w:val="24"/>
        </w:rPr>
        <w:t xml:space="preserve">oop </w:t>
      </w:r>
      <w:r w:rsidR="00A32792" w:rsidRPr="007E7A74">
        <w:rPr>
          <w:sz w:val="24"/>
          <w:szCs w:val="24"/>
        </w:rPr>
        <w:t>C</w:t>
      </w:r>
      <w:r w:rsidRPr="007E7A74">
        <w:rPr>
          <w:sz w:val="24"/>
          <w:szCs w:val="24"/>
        </w:rPr>
        <w:t>ontroller</w:t>
      </w:r>
    </w:p>
    <w:p w14:paraId="32DD6E51" w14:textId="49A54BB1" w:rsidR="0059133A" w:rsidRPr="007E7A74" w:rsidRDefault="00BD2B08" w:rsidP="00F455E4">
      <w:pPr>
        <w:contextualSpacing/>
        <w:rPr>
          <w:rFonts w:asciiTheme="minorHAnsi" w:hAnsiTheme="minorHAnsi" w:cstheme="minorHAnsi"/>
        </w:rPr>
      </w:pPr>
      <w:r w:rsidRPr="007E7A74">
        <w:rPr>
          <w:rFonts w:asciiTheme="minorHAnsi" w:hAnsiTheme="minorHAnsi" w:cstheme="minorHAnsi"/>
        </w:rPr>
        <w:t xml:space="preserve">The sensory-motor variability present in </w:t>
      </w:r>
      <w:r w:rsidR="005571DD" w:rsidRPr="007E7A74">
        <w:rPr>
          <w:rFonts w:asciiTheme="minorHAnsi" w:hAnsiTheme="minorHAnsi" w:cstheme="minorHAnsi"/>
        </w:rPr>
        <w:t>the peripheral</w:t>
      </w:r>
      <w:r w:rsidRPr="007E7A74">
        <w:rPr>
          <w:rFonts w:asciiTheme="minorHAnsi" w:hAnsiTheme="minorHAnsi" w:cstheme="minorHAnsi"/>
        </w:rPr>
        <w:t xml:space="preserve"> signals constitute a rich source of information to guide the performance of the </w:t>
      </w:r>
      <w:r w:rsidR="005571DD" w:rsidRPr="007E7A74">
        <w:rPr>
          <w:rFonts w:asciiTheme="minorHAnsi" w:hAnsiTheme="minorHAnsi" w:cstheme="minorHAnsi"/>
        </w:rPr>
        <w:t xml:space="preserve">nervous </w:t>
      </w:r>
      <w:r w:rsidRPr="007E7A74">
        <w:rPr>
          <w:rFonts w:asciiTheme="minorHAnsi" w:hAnsiTheme="minorHAnsi" w:cstheme="minorHAnsi"/>
        </w:rPr>
        <w:t xml:space="preserve">systems while learning, adaptation and generalization </w:t>
      </w:r>
      <w:r w:rsidR="001659E2" w:rsidRPr="007E7A74">
        <w:rPr>
          <w:rFonts w:asciiTheme="minorHAnsi" w:hAnsiTheme="minorHAnsi" w:cstheme="minorHAnsi"/>
        </w:rPr>
        <w:t>take place across different contexts</w:t>
      </w:r>
      <w:r w:rsidR="00776A43" w:rsidRPr="007E7A74">
        <w:rPr>
          <w:rFonts w:asciiTheme="minorHAnsi" w:hAnsiTheme="minorHAnsi" w:cstheme="minorHAnsi"/>
        </w:rPr>
        <w:fldChar w:fldCharType="begin"/>
      </w:r>
      <w:r w:rsidR="00893775">
        <w:rPr>
          <w:rFonts w:asciiTheme="minorHAnsi" w:hAnsiTheme="minorHAnsi" w:cstheme="minorHAnsi"/>
        </w:rPr>
        <w:instrText xml:space="preserve"> ADDIN EN.CITE &lt;EndNote&gt;&lt;Cite&gt;&lt;Author&gt;Torres&lt;/Author&gt;&lt;Year&gt;2016&lt;/Year&gt;&lt;RecNum&gt;30&lt;/RecNum&gt;&lt;DisplayText&gt;&lt;style face="superscript"&gt;37&lt;/style&gt;&lt;/DisplayText&gt;&lt;record&gt;&lt;rec-number&gt;30&lt;/rec-number&gt;&lt;foreign-keys&gt;&lt;key app="EN" db-id="frxse9vtjxvdffeaptvxwwsbz5502z5wvvva" timestamp="1597873596"&gt;30&lt;/key&gt;&lt;/foreign-keys&gt;&lt;ref-type name="Book Section"&gt;5&lt;/ref-type&gt;&lt;contributors&gt;&lt;authors&gt;&lt;author&gt;Torres, E. B.&lt;/author&gt;&lt;/authors&gt;&lt;/contributors&gt;&lt;titles&gt;&lt;title&gt;Rethinking the Study of Volition for Clinical Use&lt;/title&gt;&lt;secondary-title&gt;Progress in Motor Control&lt;/secondary-title&gt;&lt;/titles&gt;&lt;pages&gt;229-254&lt;/pages&gt;&lt;dates&gt;&lt;year&gt;2016&lt;/year&gt;&lt;/dates&gt;&lt;publisher&gt;Springer&lt;/publisher&gt;&lt;urls&gt;&lt;/urls&gt;&lt;/record&gt;&lt;/Cite&gt;&lt;/EndNote&gt;</w:instrText>
      </w:r>
      <w:r w:rsidR="00776A43"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37</w:t>
      </w:r>
      <w:r w:rsidR="00776A43" w:rsidRPr="007E7A74">
        <w:rPr>
          <w:rFonts w:asciiTheme="minorHAnsi" w:hAnsiTheme="minorHAnsi" w:cstheme="minorHAnsi"/>
        </w:rPr>
        <w:fldChar w:fldCharType="end"/>
      </w:r>
      <w:r w:rsidRPr="007E7A74">
        <w:rPr>
          <w:rFonts w:asciiTheme="minorHAnsi" w:hAnsiTheme="minorHAnsi" w:cstheme="minorHAnsi"/>
        </w:rPr>
        <w:t>.</w:t>
      </w:r>
      <w:r w:rsidR="00046653" w:rsidRPr="007E7A74">
        <w:rPr>
          <w:rFonts w:asciiTheme="minorHAnsi" w:hAnsiTheme="minorHAnsi" w:cstheme="minorHAnsi"/>
        </w:rPr>
        <w:t xml:space="preserve"> These signals</w:t>
      </w:r>
      <w:r w:rsidR="004118F3" w:rsidRPr="007E7A74">
        <w:rPr>
          <w:rFonts w:asciiTheme="minorHAnsi" w:hAnsiTheme="minorHAnsi" w:cstheme="minorHAnsi"/>
        </w:rPr>
        <w:t xml:space="preserve"> partly</w:t>
      </w:r>
      <w:r w:rsidR="00046653" w:rsidRPr="007E7A74">
        <w:rPr>
          <w:rFonts w:asciiTheme="minorHAnsi" w:hAnsiTheme="minorHAnsi" w:cstheme="minorHAnsi"/>
        </w:rPr>
        <w:t xml:space="preserve"> </w:t>
      </w:r>
      <w:r w:rsidR="005571DD" w:rsidRPr="007E7A74">
        <w:rPr>
          <w:rFonts w:asciiTheme="minorHAnsi" w:hAnsiTheme="minorHAnsi" w:cstheme="minorHAnsi"/>
        </w:rPr>
        <w:t xml:space="preserve">emerge as a byproduct of the CNS trying to </w:t>
      </w:r>
      <w:r w:rsidR="00776A43" w:rsidRPr="007E7A74">
        <w:rPr>
          <w:rFonts w:asciiTheme="minorHAnsi" w:hAnsiTheme="minorHAnsi" w:cstheme="minorHAnsi"/>
        </w:rPr>
        <w:t xml:space="preserve">volitionally </w:t>
      </w:r>
      <w:r w:rsidR="005571DD" w:rsidRPr="007E7A74">
        <w:rPr>
          <w:rFonts w:asciiTheme="minorHAnsi" w:hAnsiTheme="minorHAnsi" w:cstheme="minorHAnsi"/>
        </w:rPr>
        <w:t xml:space="preserve">control </w:t>
      </w:r>
      <w:r w:rsidR="004118F3" w:rsidRPr="007E7A74">
        <w:rPr>
          <w:rFonts w:asciiTheme="minorHAnsi" w:hAnsiTheme="minorHAnsi" w:cstheme="minorHAnsi"/>
        </w:rPr>
        <w:t>actions but</w:t>
      </w:r>
      <w:r w:rsidR="005571DD" w:rsidRPr="007E7A74">
        <w:rPr>
          <w:rFonts w:asciiTheme="minorHAnsi" w:hAnsiTheme="minorHAnsi" w:cstheme="minorHAnsi"/>
        </w:rPr>
        <w:t xml:space="preserve"> are not the direct goal of the controller. As the person naturally interacts with others, the peripheral signals </w:t>
      </w:r>
      <w:r w:rsidR="00046653" w:rsidRPr="007E7A74">
        <w:rPr>
          <w:rFonts w:asciiTheme="minorHAnsi" w:hAnsiTheme="minorHAnsi" w:cstheme="minorHAnsi"/>
        </w:rPr>
        <w:t xml:space="preserve">can be </w:t>
      </w:r>
      <w:r w:rsidR="005571DD" w:rsidRPr="007E7A74">
        <w:rPr>
          <w:rFonts w:asciiTheme="minorHAnsi" w:hAnsiTheme="minorHAnsi" w:cstheme="minorHAnsi"/>
        </w:rPr>
        <w:t xml:space="preserve">harnessed, </w:t>
      </w:r>
      <w:r w:rsidR="00046653" w:rsidRPr="007E7A74">
        <w:rPr>
          <w:rFonts w:asciiTheme="minorHAnsi" w:hAnsiTheme="minorHAnsi" w:cstheme="minorHAnsi"/>
        </w:rPr>
        <w:t xml:space="preserve">standardized and </w:t>
      </w:r>
      <w:r w:rsidR="005571DD" w:rsidRPr="007E7A74">
        <w:rPr>
          <w:rFonts w:asciiTheme="minorHAnsi" w:hAnsiTheme="minorHAnsi" w:cstheme="minorHAnsi"/>
        </w:rPr>
        <w:t>re-</w:t>
      </w:r>
      <w:r w:rsidR="00046653" w:rsidRPr="007E7A74">
        <w:rPr>
          <w:rFonts w:asciiTheme="minorHAnsi" w:hAnsiTheme="minorHAnsi" w:cstheme="minorHAnsi"/>
        </w:rPr>
        <w:t>parameterized</w:t>
      </w:r>
      <w:r w:rsidR="00531EF9" w:rsidRPr="007E7A74">
        <w:rPr>
          <w:rFonts w:asciiTheme="minorHAnsi" w:hAnsiTheme="minorHAnsi" w:cstheme="minorHAnsi"/>
        </w:rPr>
        <w:t xml:space="preserve">; meaning that their variations can be parameterized and systematically </w:t>
      </w:r>
      <w:r w:rsidR="004118F3" w:rsidRPr="007E7A74">
        <w:rPr>
          <w:rFonts w:asciiTheme="minorHAnsi" w:hAnsiTheme="minorHAnsi" w:cstheme="minorHAnsi"/>
        </w:rPr>
        <w:t>shifted</w:t>
      </w:r>
      <w:r w:rsidR="00531EF9" w:rsidRPr="007E7A74">
        <w:rPr>
          <w:rFonts w:asciiTheme="minorHAnsi" w:hAnsiTheme="minorHAnsi" w:cstheme="minorHAnsi"/>
        </w:rPr>
        <w:t>, as one alters the efferent motor stream that</w:t>
      </w:r>
      <w:r w:rsidR="00FA5B4C" w:rsidRPr="007E7A74">
        <w:rPr>
          <w:rFonts w:asciiTheme="minorHAnsi" w:hAnsiTheme="minorHAnsi" w:cstheme="minorHAnsi"/>
        </w:rPr>
        <w:t xml:space="preserve"> continuously</w:t>
      </w:r>
      <w:r w:rsidR="00531EF9" w:rsidRPr="007E7A74">
        <w:rPr>
          <w:rFonts w:asciiTheme="minorHAnsi" w:hAnsiTheme="minorHAnsi" w:cstheme="minorHAnsi"/>
        </w:rPr>
        <w:t xml:space="preserve"> re-enters the system as kinesthetic reafference</w:t>
      </w:r>
      <w:r w:rsidR="00FA5B4C" w:rsidRPr="007E7A74">
        <w:rPr>
          <w:rFonts w:asciiTheme="minorHAnsi" w:hAnsiTheme="minorHAnsi" w:cstheme="minorHAnsi"/>
        </w:rPr>
        <w:t>. In such settings, we can</w:t>
      </w:r>
      <w:r w:rsidR="00531EF9" w:rsidRPr="007E7A74">
        <w:rPr>
          <w:rFonts w:asciiTheme="minorHAnsi" w:hAnsiTheme="minorHAnsi" w:cstheme="minorHAnsi"/>
        </w:rPr>
        <w:t xml:space="preserve"> visualize the </w:t>
      </w:r>
      <w:r w:rsidR="00AE37A4" w:rsidRPr="007E7A74">
        <w:rPr>
          <w:rFonts w:asciiTheme="minorHAnsi" w:hAnsiTheme="minorHAnsi" w:cstheme="minorHAnsi"/>
        </w:rPr>
        <w:t>stochastic shifts</w:t>
      </w:r>
      <w:r w:rsidR="00FA5B4C" w:rsidRPr="007E7A74">
        <w:rPr>
          <w:rFonts w:asciiTheme="minorHAnsi" w:hAnsiTheme="minorHAnsi" w:cstheme="minorHAnsi"/>
        </w:rPr>
        <w:t>, capturing with high precision a rich signal that is otherwise lost to the types of grand averaging that more traditional techniques perform.</w:t>
      </w:r>
    </w:p>
    <w:bookmarkEnd w:id="0"/>
    <w:p w14:paraId="17FE7B36" w14:textId="77777777" w:rsidR="0059133A" w:rsidRPr="007E7A74" w:rsidRDefault="0059133A" w:rsidP="00F455E4">
      <w:pPr>
        <w:contextualSpacing/>
        <w:rPr>
          <w:rFonts w:asciiTheme="minorHAnsi" w:hAnsiTheme="minorHAnsi" w:cstheme="minorHAnsi"/>
        </w:rPr>
      </w:pPr>
    </w:p>
    <w:p w14:paraId="23822DEB" w14:textId="0E0AD0F6" w:rsidR="00D01E6F" w:rsidRPr="007E7A74" w:rsidRDefault="0059133A" w:rsidP="00F455E4">
      <w:pPr>
        <w:contextualSpacing/>
        <w:rPr>
          <w:rFonts w:asciiTheme="minorHAnsi" w:hAnsiTheme="minorHAnsi" w:cstheme="minorHAnsi"/>
        </w:rPr>
      </w:pPr>
      <w:r w:rsidRPr="007E7A74">
        <w:rPr>
          <w:rFonts w:asciiTheme="minorHAnsi" w:hAnsiTheme="minorHAnsi" w:cstheme="minorHAnsi"/>
        </w:rPr>
        <w:t xml:space="preserve">To </w:t>
      </w:r>
      <w:r w:rsidR="005571DD" w:rsidRPr="007E7A74">
        <w:rPr>
          <w:rFonts w:asciiTheme="minorHAnsi" w:hAnsiTheme="minorHAnsi" w:cstheme="minorHAnsi"/>
        </w:rPr>
        <w:t>achieve th</w:t>
      </w:r>
      <w:r w:rsidR="0014436A" w:rsidRPr="007E7A74">
        <w:rPr>
          <w:rFonts w:asciiTheme="minorHAnsi" w:hAnsiTheme="minorHAnsi" w:cstheme="minorHAnsi"/>
        </w:rPr>
        <w:t xml:space="preserve">e characterization of </w:t>
      </w:r>
      <w:r w:rsidR="0014436A" w:rsidRPr="007E7A74">
        <w:rPr>
          <w:rFonts w:asciiTheme="minorHAnsi" w:hAnsiTheme="minorHAnsi" w:cstheme="minorHAnsi"/>
          <w:bCs/>
        </w:rPr>
        <w:t>change</w:t>
      </w:r>
      <w:r w:rsidR="00FA5B4C" w:rsidRPr="007E7A74">
        <w:rPr>
          <w:rFonts w:asciiTheme="minorHAnsi" w:hAnsiTheme="minorHAnsi" w:cstheme="minorHAnsi"/>
        </w:rPr>
        <w:t xml:space="preserve"> under </w:t>
      </w:r>
      <w:r w:rsidR="00AD4F41">
        <w:rPr>
          <w:rFonts w:asciiTheme="minorHAnsi" w:hAnsiTheme="minorHAnsi" w:cstheme="minorHAnsi"/>
        </w:rPr>
        <w:t>the</w:t>
      </w:r>
      <w:r w:rsidR="00FA5B4C" w:rsidRPr="007E7A74">
        <w:rPr>
          <w:rFonts w:asciiTheme="minorHAnsi" w:hAnsiTheme="minorHAnsi" w:cstheme="minorHAnsi"/>
        </w:rPr>
        <w:t xml:space="preserve"> new statistical platform,</w:t>
      </w:r>
      <w:r w:rsidRPr="007E7A74">
        <w:rPr>
          <w:rFonts w:asciiTheme="minorHAnsi" w:hAnsiTheme="minorHAnsi" w:cstheme="minorHAnsi"/>
        </w:rPr>
        <w:t xml:space="preserve"> we here introduce</w:t>
      </w:r>
      <w:r w:rsidR="00CB05EF" w:rsidRPr="007E7A74">
        <w:rPr>
          <w:rFonts w:asciiTheme="minorHAnsi" w:hAnsiTheme="minorHAnsi" w:cstheme="minorHAnsi"/>
        </w:rPr>
        <w:t xml:space="preserve"> </w:t>
      </w:r>
      <w:r w:rsidRPr="007E7A74">
        <w:rPr>
          <w:rFonts w:asciiTheme="minorHAnsi" w:hAnsiTheme="minorHAnsi" w:cstheme="minorHAnsi"/>
        </w:rPr>
        <w:t>protocols,</w:t>
      </w:r>
      <w:r w:rsidR="00CB05EF" w:rsidRPr="007E7A74">
        <w:rPr>
          <w:rFonts w:asciiTheme="minorHAnsi" w:hAnsiTheme="minorHAnsi" w:cstheme="minorHAnsi"/>
        </w:rPr>
        <w:t xml:space="preserve"> </w:t>
      </w:r>
      <w:r w:rsidRPr="007E7A74">
        <w:rPr>
          <w:rFonts w:asciiTheme="minorHAnsi" w:hAnsiTheme="minorHAnsi" w:cstheme="minorHAnsi"/>
        </w:rPr>
        <w:t xml:space="preserve">standardized data types and analytics that permit the integration of external sensory input </w:t>
      </w:r>
      <w:r w:rsidR="004118F3" w:rsidRPr="007E7A74">
        <w:rPr>
          <w:rFonts w:asciiTheme="minorHAnsi" w:hAnsiTheme="minorHAnsi" w:cstheme="minorHAnsi"/>
        </w:rPr>
        <w:t xml:space="preserve">(auditory and visual) </w:t>
      </w:r>
      <w:r w:rsidRPr="007E7A74">
        <w:rPr>
          <w:rFonts w:asciiTheme="minorHAnsi" w:hAnsiTheme="minorHAnsi" w:cstheme="minorHAnsi"/>
        </w:rPr>
        <w:t xml:space="preserve">with internally self-generated </w:t>
      </w:r>
      <w:r w:rsidR="00FA5B4C" w:rsidRPr="007E7A74">
        <w:rPr>
          <w:rFonts w:asciiTheme="minorHAnsi" w:hAnsiTheme="minorHAnsi" w:cstheme="minorHAnsi"/>
        </w:rPr>
        <w:t xml:space="preserve">motor </w:t>
      </w:r>
      <w:r w:rsidR="00046653" w:rsidRPr="007E7A74">
        <w:rPr>
          <w:rFonts w:asciiTheme="minorHAnsi" w:hAnsiTheme="minorHAnsi" w:cstheme="minorHAnsi"/>
        </w:rPr>
        <w:t>signals</w:t>
      </w:r>
      <w:r w:rsidR="005571DD" w:rsidRPr="007E7A74">
        <w:rPr>
          <w:rFonts w:asciiTheme="minorHAnsi" w:hAnsiTheme="minorHAnsi" w:cstheme="minorHAnsi"/>
        </w:rPr>
        <w:t>, while the person naturally interacts with another person</w:t>
      </w:r>
      <w:r w:rsidR="00531EF9" w:rsidRPr="007E7A74">
        <w:rPr>
          <w:rFonts w:asciiTheme="minorHAnsi" w:hAnsiTheme="minorHAnsi" w:cstheme="minorHAnsi"/>
        </w:rPr>
        <w:t>, or with an avatar version of the person</w:t>
      </w:r>
      <w:r w:rsidR="005571DD" w:rsidRPr="007E7A74">
        <w:rPr>
          <w:rFonts w:asciiTheme="minorHAnsi" w:hAnsiTheme="minorHAnsi" w:cstheme="minorHAnsi"/>
        </w:rPr>
        <w:t xml:space="preserve">. In this sense, because we are </w:t>
      </w:r>
      <w:r w:rsidR="00D01E6F" w:rsidRPr="007E7A74">
        <w:rPr>
          <w:rFonts w:asciiTheme="minorHAnsi" w:hAnsiTheme="minorHAnsi" w:cstheme="minorHAnsi"/>
        </w:rPr>
        <w:t>aiming at controlling the peripheral signals (rather than modifying the CNS signals to directly control the external device or media), we coin this a proxy close</w:t>
      </w:r>
      <w:r w:rsidR="00C25FFC" w:rsidRPr="007E7A74">
        <w:rPr>
          <w:rFonts w:asciiTheme="minorHAnsi" w:hAnsiTheme="minorHAnsi" w:cstheme="minorHAnsi"/>
        </w:rPr>
        <w:t>-</w:t>
      </w:r>
      <w:r w:rsidR="00D01E6F" w:rsidRPr="007E7A74">
        <w:rPr>
          <w:rFonts w:asciiTheme="minorHAnsi" w:hAnsiTheme="minorHAnsi" w:cstheme="minorHAnsi"/>
        </w:rPr>
        <w:t>loop interface (</w:t>
      </w:r>
      <w:r w:rsidR="00D01E6F" w:rsidRPr="007E7A74">
        <w:rPr>
          <w:rFonts w:asciiTheme="minorHAnsi" w:hAnsiTheme="minorHAnsi" w:cstheme="minorHAnsi"/>
          <w:b/>
        </w:rPr>
        <w:t>Figure 2</w:t>
      </w:r>
      <w:r w:rsidR="00D01E6F" w:rsidRPr="007E7A74">
        <w:rPr>
          <w:rFonts w:asciiTheme="minorHAnsi" w:hAnsiTheme="minorHAnsi" w:cstheme="minorHAnsi"/>
        </w:rPr>
        <w:t>)</w:t>
      </w:r>
      <w:r w:rsidR="005D11FA" w:rsidRPr="007E7A74">
        <w:rPr>
          <w:rFonts w:asciiTheme="minorHAnsi" w:hAnsiTheme="minorHAnsi" w:cstheme="minorHAnsi"/>
        </w:rPr>
        <w:t>. We</w:t>
      </w:r>
      <w:r w:rsidR="00D01E6F" w:rsidRPr="007E7A74">
        <w:rPr>
          <w:rFonts w:asciiTheme="minorHAnsi" w:hAnsiTheme="minorHAnsi" w:cstheme="minorHAnsi"/>
        </w:rPr>
        <w:t xml:space="preserve"> aim at characterizing the changes in the stochastic signals of the PNS</w:t>
      </w:r>
      <w:r w:rsidR="0014436A" w:rsidRPr="007E7A74">
        <w:rPr>
          <w:rFonts w:asciiTheme="minorHAnsi" w:hAnsiTheme="minorHAnsi" w:cstheme="minorHAnsi"/>
        </w:rPr>
        <w:t>, as they impact those in the CNS.</w:t>
      </w:r>
      <w:r w:rsidR="00046653" w:rsidRPr="007E7A74">
        <w:rPr>
          <w:rFonts w:asciiTheme="minorHAnsi" w:hAnsiTheme="minorHAnsi" w:cstheme="minorHAnsi"/>
        </w:rPr>
        <w:t xml:space="preserve"> </w:t>
      </w:r>
    </w:p>
    <w:p w14:paraId="5C08DFE3" w14:textId="39706F58" w:rsidR="00CC2B2E" w:rsidRPr="007E7A74" w:rsidRDefault="00CC2B2E" w:rsidP="00F455E4">
      <w:pPr>
        <w:contextualSpacing/>
        <w:rPr>
          <w:rFonts w:asciiTheme="minorHAnsi" w:hAnsiTheme="minorHAnsi" w:cstheme="minorHAnsi"/>
        </w:rPr>
      </w:pPr>
    </w:p>
    <w:p w14:paraId="596FDDDF" w14:textId="7C48014C" w:rsidR="006879DF" w:rsidRPr="007E7A74" w:rsidRDefault="00CB05EF" w:rsidP="00F455E4">
      <w:pPr>
        <w:contextualSpacing/>
        <w:rPr>
          <w:b/>
          <w:bCs/>
        </w:rPr>
      </w:pPr>
      <w:r w:rsidRPr="007E7A74">
        <w:rPr>
          <w:b/>
          <w:bCs/>
        </w:rPr>
        <w:t>[</w:t>
      </w:r>
      <w:r w:rsidR="00EA62CC" w:rsidRPr="007E7A74">
        <w:rPr>
          <w:b/>
          <w:bCs/>
        </w:rPr>
        <w:t>F</w:t>
      </w:r>
      <w:r w:rsidR="00796CB9" w:rsidRPr="007E7A74">
        <w:rPr>
          <w:b/>
          <w:bCs/>
        </w:rPr>
        <w:t>igure 2 here</w:t>
      </w:r>
      <w:r w:rsidRPr="007E7A74">
        <w:rPr>
          <w:b/>
          <w:bCs/>
        </w:rPr>
        <w:t>]</w:t>
      </w:r>
    </w:p>
    <w:p w14:paraId="50570F7E" w14:textId="77777777" w:rsidR="00796CB9" w:rsidRPr="007E7A74" w:rsidRDefault="00796CB9" w:rsidP="00F455E4">
      <w:pPr>
        <w:contextualSpacing/>
        <w:rPr>
          <w:rFonts w:asciiTheme="minorHAnsi" w:hAnsiTheme="minorHAnsi" w:cstheme="minorHAnsi"/>
          <w:color w:val="1F497D" w:themeColor="text2"/>
        </w:rPr>
      </w:pPr>
    </w:p>
    <w:p w14:paraId="6FC89D6F" w14:textId="5266C03E" w:rsidR="00D01E6F" w:rsidRPr="007E7A74" w:rsidRDefault="00D01E6F" w:rsidP="00F455E4">
      <w:pPr>
        <w:contextualSpacing/>
        <w:rPr>
          <w:rFonts w:asciiTheme="minorHAnsi" w:hAnsiTheme="minorHAnsi" w:cstheme="minorHAnsi"/>
        </w:rPr>
      </w:pPr>
      <w:r w:rsidRPr="007E7A74">
        <w:rPr>
          <w:rFonts w:asciiTheme="minorHAnsi" w:hAnsiTheme="minorHAnsi" w:cstheme="minorHAnsi"/>
        </w:rPr>
        <w:t>The PNS</w:t>
      </w:r>
      <w:r w:rsidR="00046653" w:rsidRPr="007E7A74">
        <w:rPr>
          <w:rFonts w:asciiTheme="minorHAnsi" w:hAnsiTheme="minorHAnsi" w:cstheme="minorHAnsi"/>
        </w:rPr>
        <w:t xml:space="preserve"> signals </w:t>
      </w:r>
      <w:r w:rsidRPr="007E7A74">
        <w:rPr>
          <w:rFonts w:asciiTheme="minorHAnsi" w:hAnsiTheme="minorHAnsi" w:cstheme="minorHAnsi"/>
        </w:rPr>
        <w:t>can be</w:t>
      </w:r>
      <w:r w:rsidR="0059133A" w:rsidRPr="007E7A74">
        <w:rPr>
          <w:rFonts w:asciiTheme="minorHAnsi" w:hAnsiTheme="minorHAnsi" w:cstheme="minorHAnsi"/>
        </w:rPr>
        <w:t xml:space="preserve"> harnessed non-invasively with wearable sensing technolog</w:t>
      </w:r>
      <w:r w:rsidR="00046653" w:rsidRPr="007E7A74">
        <w:rPr>
          <w:rFonts w:asciiTheme="minorHAnsi" w:hAnsiTheme="minorHAnsi" w:cstheme="minorHAnsi"/>
        </w:rPr>
        <w:t>ies</w:t>
      </w:r>
      <w:r w:rsidR="0059133A" w:rsidRPr="007E7A74">
        <w:rPr>
          <w:rFonts w:asciiTheme="minorHAnsi" w:hAnsiTheme="minorHAnsi" w:cstheme="minorHAnsi"/>
        </w:rPr>
        <w:t xml:space="preserve"> that co-register multi-modal </w:t>
      </w:r>
      <w:r w:rsidRPr="007E7A74">
        <w:rPr>
          <w:rFonts w:asciiTheme="minorHAnsi" w:hAnsiTheme="minorHAnsi" w:cstheme="minorHAnsi"/>
        </w:rPr>
        <w:t>efferent streams</w:t>
      </w:r>
      <w:r w:rsidR="0059133A" w:rsidRPr="007E7A74">
        <w:rPr>
          <w:rFonts w:asciiTheme="minorHAnsi" w:hAnsiTheme="minorHAnsi" w:cstheme="minorHAnsi"/>
        </w:rPr>
        <w:t xml:space="preserve"> from different </w:t>
      </w:r>
      <w:r w:rsidR="00F13875" w:rsidRPr="007E7A74">
        <w:rPr>
          <w:rFonts w:asciiTheme="minorHAnsi" w:hAnsiTheme="minorHAnsi" w:cstheme="minorHAnsi"/>
        </w:rPr>
        <w:t xml:space="preserve">functional </w:t>
      </w:r>
      <w:r w:rsidR="0059133A" w:rsidRPr="007E7A74">
        <w:rPr>
          <w:rFonts w:asciiTheme="minorHAnsi" w:hAnsiTheme="minorHAnsi" w:cstheme="minorHAnsi"/>
        </w:rPr>
        <w:t>layers of the nervous systems</w:t>
      </w:r>
      <w:r w:rsidR="00A8135B" w:rsidRPr="007E7A74">
        <w:rPr>
          <w:rFonts w:asciiTheme="minorHAnsi" w:hAnsiTheme="minorHAnsi" w:cstheme="minorHAnsi"/>
        </w:rPr>
        <w:t>, ranging from autonomic to voluntary</w:t>
      </w:r>
      <w:r w:rsidR="00A8135B" w:rsidRPr="007E7A74">
        <w:rPr>
          <w:rFonts w:asciiTheme="minorHAnsi" w:hAnsiTheme="minorHAnsi" w:cstheme="minorHAnsi"/>
        </w:rPr>
        <w:fldChar w:fldCharType="begin"/>
      </w:r>
      <w:r w:rsidR="00A93F33">
        <w:rPr>
          <w:rFonts w:asciiTheme="minorHAnsi" w:hAnsiTheme="minorHAnsi" w:cstheme="minorHAnsi"/>
        </w:rPr>
        <w:instrText xml:space="preserve"> ADDIN EN.CITE &lt;EndNote&gt;&lt;Cite&gt;&lt;Author&gt;Torres&lt;/Author&gt;&lt;Year&gt;2011&lt;/Year&gt;&lt;RecNum&gt;241&lt;/RecNum&gt;&lt;DisplayText&gt;&lt;style face="superscript"&gt;32&lt;/style&gt;&lt;/DisplayText&gt;&lt;record&gt;&lt;rec-number&gt;241&lt;/rec-number&gt;&lt;foreign-keys&gt;&lt;key app="EN" db-id="dpzvd29epv9wx3er20nvww2p2tvdtw502d0t" timestamp="1569074443"&gt;241&lt;/key&gt;&lt;/foreign-keys&gt;&lt;ref-type name="Journal Article"&gt;17&lt;/ref-type&gt;&lt;contributors&gt;&lt;authors&gt;&lt;author&gt;Torres, E. B.&lt;/author&gt;&lt;/authors&gt;&lt;/contributors&gt;&lt;auth-address&gt;Psychology Department (Busch Campus), Rutgers University, 152 Frelinghuysen Rd, Piscataway, NJ 08854, USA. ebtorres@rci.rutgers.edu&lt;/auth-address&gt;&lt;titles&gt;&lt;title&gt;Two classes of movements in motor control&lt;/title&gt;&lt;secondary-title&gt;Exp Brain Res&lt;/secondary-title&gt;&lt;/titles&gt;&lt;periodical&gt;&lt;full-title&gt;Exp Brain Res&lt;/full-title&gt;&lt;/periodical&gt;&lt;pages&gt;269-83&lt;/pages&gt;&lt;volume&gt;215&lt;/volume&gt;&lt;number&gt;3-4&lt;/number&gt;&lt;edition&gt;2011/11/01&lt;/edition&gt;&lt;keywords&gt;&lt;keyword&gt;Athletic Performance/*physiology&lt;/keyword&gt;&lt;keyword&gt;Humans&lt;/keyword&gt;&lt;keyword&gt;Male&lt;/keyword&gt;&lt;keyword&gt;Martial Arts/*physiology&lt;/keyword&gt;&lt;keyword&gt;Motor Skills/*physiology&lt;/keyword&gt;&lt;keyword&gt;Movement/*physiology&lt;/keyword&gt;&lt;keyword&gt;Reaction Time/*physiology&lt;/keyword&gt;&lt;keyword&gt;Young Adult&lt;/keyword&gt;&lt;/keywords&gt;&lt;dates&gt;&lt;year&gt;2011&lt;/year&gt;&lt;pub-dates&gt;&lt;date&gt;Dec&lt;/date&gt;&lt;/pub-dates&gt;&lt;/dates&gt;&lt;isbn&gt;1432-1106 (Electronic)&amp;#xD;0014-4819 (Linking)&lt;/isbn&gt;&lt;accession-num&gt;22038712&lt;/accession-num&gt;&lt;urls&gt;&lt;related-urls&gt;&lt;url&gt;https://www.ncbi.nlm.nih.gov/pubmed/22038712&lt;/url&gt;&lt;/related-urls&gt;&lt;/urls&gt;&lt;electronic-resource-num&gt;10.1007/s00221-011-2892-8&lt;/electronic-resource-num&gt;&lt;/record&gt;&lt;/Cite&gt;&lt;/EndNote&gt;</w:instrText>
      </w:r>
      <w:r w:rsidR="00A8135B"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32</w:t>
      </w:r>
      <w:r w:rsidR="00A8135B" w:rsidRPr="007E7A74">
        <w:rPr>
          <w:rFonts w:asciiTheme="minorHAnsi" w:hAnsiTheme="minorHAnsi" w:cstheme="minorHAnsi"/>
        </w:rPr>
        <w:fldChar w:fldCharType="end"/>
      </w:r>
      <w:r w:rsidR="0059133A" w:rsidRPr="007E7A74">
        <w:rPr>
          <w:rFonts w:asciiTheme="minorHAnsi" w:hAnsiTheme="minorHAnsi" w:cstheme="minorHAnsi"/>
        </w:rPr>
        <w:t>.</w:t>
      </w:r>
      <w:r w:rsidR="0031458B" w:rsidRPr="007E7A74">
        <w:rPr>
          <w:rFonts w:asciiTheme="minorHAnsi" w:hAnsiTheme="minorHAnsi" w:cstheme="minorHAnsi"/>
        </w:rPr>
        <w:t xml:space="preserve"> </w:t>
      </w:r>
      <w:r w:rsidRPr="007E7A74">
        <w:rPr>
          <w:rFonts w:asciiTheme="minorHAnsi" w:hAnsiTheme="minorHAnsi" w:cstheme="minorHAnsi"/>
        </w:rPr>
        <w:t xml:space="preserve">We can then measure </w:t>
      </w:r>
      <w:r w:rsidR="00F13875" w:rsidRPr="007E7A74">
        <w:rPr>
          <w:rFonts w:asciiTheme="minorHAnsi" w:hAnsiTheme="minorHAnsi" w:cstheme="minorHAnsi"/>
        </w:rPr>
        <w:t xml:space="preserve">in </w:t>
      </w:r>
      <w:r w:rsidR="00A8135B" w:rsidRPr="007E7A74">
        <w:rPr>
          <w:rFonts w:asciiTheme="minorHAnsi" w:hAnsiTheme="minorHAnsi" w:cstheme="minorHAnsi"/>
        </w:rPr>
        <w:t xml:space="preserve">near </w:t>
      </w:r>
      <w:r w:rsidR="00F13875" w:rsidRPr="007E7A74">
        <w:rPr>
          <w:rFonts w:asciiTheme="minorHAnsi" w:hAnsiTheme="minorHAnsi" w:cstheme="minorHAnsi"/>
        </w:rPr>
        <w:t>real</w:t>
      </w:r>
      <w:r w:rsidR="00A526B7" w:rsidRPr="007E7A74">
        <w:rPr>
          <w:rFonts w:asciiTheme="minorHAnsi" w:hAnsiTheme="minorHAnsi" w:cstheme="minorHAnsi"/>
        </w:rPr>
        <w:t xml:space="preserve"> </w:t>
      </w:r>
      <w:r w:rsidR="00F13875" w:rsidRPr="007E7A74">
        <w:rPr>
          <w:rFonts w:asciiTheme="minorHAnsi" w:hAnsiTheme="minorHAnsi" w:cstheme="minorHAnsi"/>
        </w:rPr>
        <w:t xml:space="preserve">time </w:t>
      </w:r>
      <w:r w:rsidRPr="007E7A74">
        <w:rPr>
          <w:rFonts w:asciiTheme="minorHAnsi" w:hAnsiTheme="minorHAnsi" w:cstheme="minorHAnsi"/>
        </w:rPr>
        <w:t xml:space="preserve">the changes in such streams and </w:t>
      </w:r>
      <w:r w:rsidR="00DA7CEE" w:rsidRPr="007E7A74">
        <w:rPr>
          <w:rFonts w:asciiTheme="minorHAnsi" w:hAnsiTheme="minorHAnsi" w:cstheme="minorHAnsi"/>
        </w:rPr>
        <w:t>select</w:t>
      </w:r>
      <w:r w:rsidRPr="007E7A74">
        <w:rPr>
          <w:rFonts w:asciiTheme="minorHAnsi" w:hAnsiTheme="minorHAnsi" w:cstheme="minorHAnsi"/>
        </w:rPr>
        <w:t xml:space="preserve"> those whose changes </w:t>
      </w:r>
      <w:r w:rsidR="00F13875" w:rsidRPr="007E7A74">
        <w:rPr>
          <w:rFonts w:asciiTheme="minorHAnsi" w:hAnsiTheme="minorHAnsi" w:cstheme="minorHAnsi"/>
        </w:rPr>
        <w:t>enhance the signal</w:t>
      </w:r>
      <w:r w:rsidR="00A8135B" w:rsidRPr="007E7A74">
        <w:rPr>
          <w:rFonts w:asciiTheme="minorHAnsi" w:hAnsiTheme="minorHAnsi" w:cstheme="minorHAnsi"/>
        </w:rPr>
        <w:t>-to-noise ratio. T</w:t>
      </w:r>
      <w:r w:rsidRPr="007E7A74">
        <w:rPr>
          <w:rFonts w:asciiTheme="minorHAnsi" w:hAnsiTheme="minorHAnsi" w:cstheme="minorHAnsi"/>
        </w:rPr>
        <w:t xml:space="preserve">his efferent motor signal </w:t>
      </w:r>
      <w:r w:rsidR="00F13875" w:rsidRPr="007E7A74">
        <w:rPr>
          <w:rFonts w:asciiTheme="minorHAnsi" w:hAnsiTheme="minorHAnsi" w:cstheme="minorHAnsi"/>
        </w:rPr>
        <w:t>can</w:t>
      </w:r>
      <w:r w:rsidRPr="007E7A74">
        <w:rPr>
          <w:rFonts w:asciiTheme="minorHAnsi" w:hAnsiTheme="minorHAnsi" w:cstheme="minorHAnsi"/>
        </w:rPr>
        <w:t xml:space="preserve"> then </w:t>
      </w:r>
      <w:r w:rsidR="00F13875" w:rsidRPr="007E7A74">
        <w:rPr>
          <w:rFonts w:asciiTheme="minorHAnsi" w:hAnsiTheme="minorHAnsi" w:cstheme="minorHAnsi"/>
        </w:rPr>
        <w:t>be augmented</w:t>
      </w:r>
      <w:r w:rsidRPr="007E7A74">
        <w:rPr>
          <w:rFonts w:asciiTheme="minorHAnsi" w:hAnsiTheme="minorHAnsi" w:cstheme="minorHAnsi"/>
        </w:rPr>
        <w:t xml:space="preserve"> with other forms of sensory guidance (e.g.</w:t>
      </w:r>
      <w:r w:rsidR="00045E98" w:rsidRPr="007E7A74">
        <w:rPr>
          <w:rFonts w:asciiTheme="minorHAnsi" w:hAnsiTheme="minorHAnsi" w:cstheme="minorHAnsi"/>
        </w:rPr>
        <w:t>,</w:t>
      </w:r>
      <w:r w:rsidRPr="007E7A74">
        <w:rPr>
          <w:rFonts w:asciiTheme="minorHAnsi" w:hAnsiTheme="minorHAnsi" w:cstheme="minorHAnsi"/>
        </w:rPr>
        <w:t xml:space="preserve"> auditory, visual, </w:t>
      </w:r>
      <w:r w:rsidRPr="007E7A74">
        <w:rPr>
          <w:rFonts w:asciiTheme="minorHAnsi" w:hAnsiTheme="minorHAnsi" w:cstheme="minorHAnsi"/>
        </w:rPr>
        <w:lastRenderedPageBreak/>
        <w:t>etc.)</w:t>
      </w:r>
      <w:r w:rsidR="00DA7CEE" w:rsidRPr="007E7A74">
        <w:rPr>
          <w:rFonts w:asciiTheme="minorHAnsi" w:hAnsiTheme="minorHAnsi" w:cstheme="minorHAnsi"/>
        </w:rPr>
        <w:t xml:space="preserve"> Because </w:t>
      </w:r>
      <w:r w:rsidR="0014436A" w:rsidRPr="007E7A74">
        <w:rPr>
          <w:rFonts w:asciiTheme="minorHAnsi" w:hAnsiTheme="minorHAnsi" w:cstheme="minorHAnsi"/>
        </w:rPr>
        <w:t>the PNS signals scape full awareness</w:t>
      </w:r>
      <w:r w:rsidR="00DA7CEE" w:rsidRPr="007E7A74">
        <w:rPr>
          <w:rFonts w:asciiTheme="minorHAnsi" w:hAnsiTheme="minorHAnsi" w:cstheme="minorHAnsi"/>
        </w:rPr>
        <w:t>, they are easier to manipulate</w:t>
      </w:r>
      <w:r w:rsidR="0014436A" w:rsidRPr="007E7A74">
        <w:rPr>
          <w:rFonts w:asciiTheme="minorHAnsi" w:hAnsiTheme="minorHAnsi" w:cstheme="minorHAnsi"/>
        </w:rPr>
        <w:t xml:space="preserve"> without much resistance</w:t>
      </w:r>
      <w:r w:rsidR="006A66DA" w:rsidRPr="007E7A74">
        <w:rPr>
          <w:rFonts w:asciiTheme="minorHAnsi" w:hAnsiTheme="minorHAnsi" w:cstheme="minorHAnsi"/>
        </w:rPr>
        <w:t xml:space="preserve"> </w:t>
      </w:r>
      <w:r w:rsidR="006A66DA" w:rsidRPr="007E7A74">
        <w:rPr>
          <w:rFonts w:asciiTheme="minorHAnsi" w:hAnsiTheme="minorHAnsi" w:cstheme="minorHAnsi"/>
        </w:rPr>
        <w:fldChar w:fldCharType="begin"/>
      </w:r>
      <w:r w:rsidR="00893775">
        <w:rPr>
          <w:rFonts w:asciiTheme="minorHAnsi" w:hAnsiTheme="minorHAnsi" w:cstheme="minorHAnsi"/>
        </w:rPr>
        <w:instrText xml:space="preserve"> ADDIN EN.CITE &lt;EndNote&gt;&lt;Cite&gt;&lt;Author&gt;Torres&lt;/Author&gt;&lt;Year&gt;2013&lt;/Year&gt;&lt;RecNum&gt;31&lt;/RecNum&gt;&lt;DisplayText&gt;&lt;style face="superscript"&gt;38&lt;/style&gt;&lt;/DisplayText&gt;&lt;record&gt;&lt;rec-number&gt;31&lt;/rec-number&gt;&lt;foreign-keys&gt;&lt;key app="EN" db-id="frxse9vtjxvdffeaptvxwwsbz5502z5wvvva" timestamp="1597873596"&gt;31&lt;/key&gt;&lt;/foreign-keys&gt;&lt;ref-type name="Journal Article"&gt;17&lt;/ref-type&gt;&lt;contributors&gt;&lt;authors&gt;&lt;author&gt;Torres, E. B.&lt;/author&gt;&lt;author&gt;Yanovich, P.&lt;/author&gt;&lt;author&gt;Metaxas, D. N.&lt;/author&gt;&lt;/authors&gt;&lt;/contributors&gt;&lt;auth-address&gt;Rutgers University Psychology Department, Computational Biomedicine Imaging and Medicine Center, Rutgers University Center for Cognitive Science New Brunswick, NJ, USA.&lt;/auth-address&gt;&lt;titles&gt;&lt;title&gt;Give spontaneity and self-discovery a chance in ASD: spontaneous peripheral limb variability as a proxy to evoke centrally driven intentional acts&lt;/title&gt;&lt;secondary-title&gt;Frontiers in integrative neuroscience&lt;/secondary-title&gt;&lt;/titles&gt;&lt;periodical&gt;&lt;full-title&gt;Frontiers in integrative neuroscience&lt;/full-title&gt;&lt;/periodical&gt;&lt;pages&gt;46&lt;/pages&gt;&lt;volume&gt;7&lt;/volume&gt;&lt;edition&gt;2013/07/31&lt;/edition&gt;&lt;keywords&gt;&lt;keyword&gt;autism spectrum disorders&lt;/keyword&gt;&lt;keyword&gt;child development&lt;/keyword&gt;&lt;keyword&gt;interface&lt;/keyword&gt;&lt;keyword&gt;kinesthetic perception&lt;/keyword&gt;&lt;keyword&gt;motor learning and control&lt;/keyword&gt;&lt;keyword&gt;predictive coding&lt;/keyword&gt;&lt;keyword&gt;proprioceptive feedback&lt;/keyword&gt;&lt;keyword&gt;reliability&lt;/keyword&gt;&lt;keyword&gt;stochastic processes&lt;/keyword&gt;&lt;keyword&gt;stochasticity&lt;/keyword&gt;&lt;/keywords&gt;&lt;dates&gt;&lt;year&gt;2013&lt;/year&gt;&lt;/dates&gt;&lt;isbn&gt;1662-5145 (Print)&amp;#xD;1662-5145 (Linking)&lt;/isbn&gt;&lt;accession-num&gt;23898243&lt;/accession-num&gt;&lt;urls&gt;&lt;related-urls&gt;&lt;url&gt;https://www.ncbi.nlm.nih.gov/pubmed/23898243&lt;/url&gt;&lt;/related-urls&gt;&lt;/urls&gt;&lt;custom2&gt;PMC3721359&lt;/custom2&gt;&lt;electronic-resource-num&gt;10.3389/fnint.2013.00046&lt;/electronic-resource-num&gt;&lt;/record&gt;&lt;/Cite&gt;&lt;/EndNote&gt;</w:instrText>
      </w:r>
      <w:r w:rsidR="006A66DA" w:rsidRPr="007E7A74">
        <w:rPr>
          <w:rFonts w:asciiTheme="minorHAnsi" w:hAnsiTheme="minorHAnsi" w:cstheme="minorHAnsi"/>
        </w:rPr>
        <w:fldChar w:fldCharType="separate"/>
      </w:r>
      <w:r w:rsidR="00A93F33" w:rsidRPr="00A93F33">
        <w:rPr>
          <w:rFonts w:asciiTheme="minorHAnsi" w:hAnsiTheme="minorHAnsi" w:cstheme="minorHAnsi"/>
          <w:noProof/>
          <w:vertAlign w:val="superscript"/>
        </w:rPr>
        <w:t>38</w:t>
      </w:r>
      <w:r w:rsidR="006A66DA" w:rsidRPr="007E7A74">
        <w:rPr>
          <w:rFonts w:asciiTheme="minorHAnsi" w:hAnsiTheme="minorHAnsi" w:cstheme="minorHAnsi"/>
        </w:rPr>
        <w:fldChar w:fldCharType="end"/>
      </w:r>
      <w:r w:rsidR="0014436A" w:rsidRPr="007E7A74">
        <w:rPr>
          <w:rFonts w:asciiTheme="minorHAnsi" w:hAnsiTheme="minorHAnsi" w:cstheme="minorHAnsi"/>
        </w:rPr>
        <w:t>. As such, we use them to</w:t>
      </w:r>
      <w:r w:rsidR="00DA7CEE" w:rsidRPr="007E7A74">
        <w:rPr>
          <w:rFonts w:asciiTheme="minorHAnsi" w:hAnsiTheme="minorHAnsi" w:cstheme="minorHAnsi"/>
        </w:rPr>
        <w:t xml:space="preserve"> help steer the person’s performance in ways that may be less stressful to the</w:t>
      </w:r>
      <w:r w:rsidR="00B65DC8">
        <w:rPr>
          <w:rFonts w:asciiTheme="minorHAnsi" w:hAnsiTheme="minorHAnsi" w:cstheme="minorHAnsi"/>
        </w:rPr>
        <w:t xml:space="preserve"> human</w:t>
      </w:r>
      <w:r w:rsidR="00DA7CEE" w:rsidRPr="007E7A74">
        <w:rPr>
          <w:rFonts w:asciiTheme="minorHAnsi" w:hAnsiTheme="minorHAnsi" w:cstheme="minorHAnsi"/>
        </w:rPr>
        <w:t xml:space="preserve"> system. </w:t>
      </w:r>
    </w:p>
    <w:p w14:paraId="1F256F00" w14:textId="77777777" w:rsidR="001E0F1B" w:rsidRPr="007E7A74" w:rsidRDefault="001E0F1B" w:rsidP="00F455E4">
      <w:pPr>
        <w:contextualSpacing/>
      </w:pPr>
    </w:p>
    <w:p w14:paraId="4DA18B6B" w14:textId="5E3A6816" w:rsidR="00F97B39" w:rsidRPr="007E7A74" w:rsidRDefault="00E11E8D" w:rsidP="00F455E4">
      <w:pPr>
        <w:pStyle w:val="Heading2"/>
        <w:contextualSpacing/>
        <w:rPr>
          <w:sz w:val="24"/>
          <w:szCs w:val="24"/>
        </w:rPr>
      </w:pPr>
      <w:bookmarkStart w:id="1" w:name="_Hlk62161035"/>
      <w:r w:rsidRPr="007E7A74">
        <w:rPr>
          <w:sz w:val="24"/>
          <w:szCs w:val="24"/>
        </w:rPr>
        <w:t>Building the Interface</w:t>
      </w:r>
    </w:p>
    <w:bookmarkEnd w:id="1"/>
    <w:p w14:paraId="1899050E" w14:textId="55EE753F" w:rsidR="00E11E8D" w:rsidRPr="007E7A74" w:rsidRDefault="00E11E8D" w:rsidP="00F455E4">
      <w:pPr>
        <w:contextualSpacing/>
      </w:pPr>
      <w:r w:rsidRPr="007E7A74">
        <w:t>We present</w:t>
      </w:r>
      <w:r w:rsidR="00823090" w:rsidRPr="007E7A74">
        <w:t xml:space="preserve"> the design of</w:t>
      </w:r>
      <w:r w:rsidR="00546311" w:rsidRPr="007E7A74">
        <w:t xml:space="preserve"> </w:t>
      </w:r>
      <w:r w:rsidR="00CB0F6E" w:rsidRPr="007E7A74">
        <w:t xml:space="preserve">the </w:t>
      </w:r>
      <w:r w:rsidR="006954AB" w:rsidRPr="007E7A74">
        <w:t xml:space="preserve">proxy control mediated by a </w:t>
      </w:r>
      <w:r w:rsidR="00546311" w:rsidRPr="007E7A74">
        <w:t>close-loop co-adaptive multimodal interface</w:t>
      </w:r>
      <w:r w:rsidR="006954AB" w:rsidRPr="007E7A74">
        <w:t>. This interface steers the</w:t>
      </w:r>
      <w:r w:rsidR="00546311" w:rsidRPr="007E7A74">
        <w:t xml:space="preserve"> real-time multisensory feedback.</w:t>
      </w:r>
      <w:r w:rsidR="002B2A85" w:rsidRPr="007E7A74">
        <w:t xml:space="preserve"> </w:t>
      </w:r>
      <w:r w:rsidRPr="007E7A74">
        <w:rPr>
          <w:b/>
        </w:rPr>
        <w:t xml:space="preserve">Figure </w:t>
      </w:r>
      <w:r w:rsidR="00CB0F6E" w:rsidRPr="007E7A74">
        <w:rPr>
          <w:b/>
        </w:rPr>
        <w:t>3</w:t>
      </w:r>
      <w:r w:rsidRPr="007E7A74">
        <w:t xml:space="preserve"> displays the general design.</w:t>
      </w:r>
    </w:p>
    <w:p w14:paraId="3F7DB0D1" w14:textId="77777777" w:rsidR="00E11E8D" w:rsidRPr="007E7A74" w:rsidRDefault="00E11E8D" w:rsidP="00F455E4">
      <w:pPr>
        <w:contextualSpacing/>
      </w:pPr>
    </w:p>
    <w:p w14:paraId="31D54E71" w14:textId="594F2852" w:rsidR="002B2A85" w:rsidRPr="007E7A74" w:rsidRDefault="00E11E8D" w:rsidP="00F455E4">
      <w:pPr>
        <w:contextualSpacing/>
      </w:pPr>
      <w:r w:rsidRPr="007E7A74">
        <w:t>T</w:t>
      </w:r>
      <w:r w:rsidR="002B2A85" w:rsidRPr="007E7A74">
        <w:t xml:space="preserve">he close-loop interface is characterized by </w:t>
      </w:r>
      <w:r w:rsidR="003D566A" w:rsidRPr="007E7A74">
        <w:t>5</w:t>
      </w:r>
      <w:r w:rsidR="002B2A85" w:rsidRPr="007E7A74">
        <w:t xml:space="preserve"> main steps</w:t>
      </w:r>
      <w:r w:rsidR="006A4F46" w:rsidRPr="007E7A74">
        <w:t xml:space="preserve">. The </w:t>
      </w:r>
      <w:r w:rsidR="001C2F26" w:rsidRPr="007E7A74">
        <w:t>1st</w:t>
      </w:r>
      <w:r w:rsidR="006A4F46" w:rsidRPr="007E7A74">
        <w:t xml:space="preserve"> step is</w:t>
      </w:r>
      <w:r w:rsidR="00305081" w:rsidRPr="007E7A74">
        <w:t xml:space="preserve"> </w:t>
      </w:r>
      <w:r w:rsidR="006A4F46" w:rsidRPr="007E7A74">
        <w:t xml:space="preserve">the </w:t>
      </w:r>
      <w:r w:rsidR="006A4F46" w:rsidRPr="007E7A74">
        <w:rPr>
          <w:b/>
          <w:bCs/>
        </w:rPr>
        <w:t>m</w:t>
      </w:r>
      <w:r w:rsidRPr="007E7A74">
        <w:rPr>
          <w:b/>
          <w:bCs/>
        </w:rPr>
        <w:t>ulti-modal data collection</w:t>
      </w:r>
      <w:r w:rsidRPr="007E7A74">
        <w:t xml:space="preserve"> from multiple </w:t>
      </w:r>
      <w:r w:rsidR="008A10D7" w:rsidRPr="007E7A74">
        <w:t xml:space="preserve">wearable </w:t>
      </w:r>
      <w:r w:rsidRPr="007E7A74">
        <w:t>instruments</w:t>
      </w:r>
      <w:r w:rsidR="006A4F46" w:rsidRPr="007E7A74">
        <w:t xml:space="preserve">. The </w:t>
      </w:r>
      <w:r w:rsidR="001C2F26" w:rsidRPr="007E7A74">
        <w:t>2nd</w:t>
      </w:r>
      <w:r w:rsidR="006A4F46" w:rsidRPr="007E7A74">
        <w:t xml:space="preserve"> step is the</w:t>
      </w:r>
      <w:r w:rsidR="00305081" w:rsidRPr="007E7A74">
        <w:t xml:space="preserve"> </w:t>
      </w:r>
      <w:r w:rsidR="006A4F46" w:rsidRPr="007E7A74">
        <w:rPr>
          <w:b/>
          <w:bCs/>
        </w:rPr>
        <w:t>s</w:t>
      </w:r>
      <w:r w:rsidRPr="007E7A74">
        <w:rPr>
          <w:b/>
          <w:bCs/>
        </w:rPr>
        <w:t>ynchronization of the multi-modal streams</w:t>
      </w:r>
      <w:r w:rsidR="00045E98" w:rsidRPr="007E7A74">
        <w:t xml:space="preserve"> </w:t>
      </w:r>
      <w:r w:rsidR="002B2A85" w:rsidRPr="007E7A74">
        <w:t>through the platform of LabStreamingLayer (LSL</w:t>
      </w:r>
      <w:r w:rsidR="003E7D81" w:rsidRPr="007E7A74">
        <w:t xml:space="preserve">, </w:t>
      </w:r>
      <w:hyperlink r:id="rId10" w:history="1">
        <w:r w:rsidR="007D41CD" w:rsidRPr="007E7A74">
          <w:rPr>
            <w:rStyle w:val="Hyperlink"/>
            <w:u w:val="none"/>
          </w:rPr>
          <w:t>https://github.com/sccn/labstreaminglayer</w:t>
        </w:r>
      </w:hyperlink>
      <w:r w:rsidR="002B2A85" w:rsidRPr="007E7A74">
        <w:t>)</w:t>
      </w:r>
      <w:r w:rsidR="00B46F94" w:rsidRPr="007E7A74">
        <w:t xml:space="preserve"> developed by the MoBI group </w:t>
      </w:r>
      <w:r w:rsidR="00B46F94" w:rsidRPr="007E7A74">
        <w:fldChar w:fldCharType="begin">
          <w:fldData xml:space="preserve">PEVuZE5vdGU+PENpdGU+PEF1dGhvcj5HcmFtYW5uPC9BdXRob3I+PFllYXI+MjAxNDwvWWVhcj48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</w:fldData>
        </w:fldChar>
      </w:r>
      <w:r w:rsidR="00893775">
        <w:instrText xml:space="preserve"> ADDIN EN.CITE </w:instrText>
      </w:r>
      <w:r w:rsidR="00893775">
        <w:fldChar w:fldCharType="begin">
          <w:fldData xml:space="preserve">PEVuZE5vdGU+PENpdGU+PEF1dGhvcj5HcmFtYW5uPC9BdXRob3I+PFllYXI+MjAxNDwvWWVhcj48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</w:fldData>
        </w:fldChar>
      </w:r>
      <w:r w:rsidR="00893775">
        <w:instrText xml:space="preserve"> ADDIN EN.CITE.DATA </w:instrText>
      </w:r>
      <w:r w:rsidR="00893775">
        <w:fldChar w:fldCharType="end"/>
      </w:r>
      <w:r w:rsidR="00B46F94" w:rsidRPr="007E7A74">
        <w:fldChar w:fldCharType="separate"/>
      </w:r>
      <w:r w:rsidR="00A93F33" w:rsidRPr="00A93F33">
        <w:rPr>
          <w:noProof/>
          <w:vertAlign w:val="superscript"/>
        </w:rPr>
        <w:t>39</w:t>
      </w:r>
      <w:r w:rsidR="00B46F94" w:rsidRPr="007E7A74">
        <w:fldChar w:fldCharType="end"/>
      </w:r>
      <w:r w:rsidR="006A4F46" w:rsidRPr="007E7A74">
        <w:t xml:space="preserve">. The </w:t>
      </w:r>
      <w:r w:rsidR="001C2F26" w:rsidRPr="007E7A74">
        <w:t>3rd</w:t>
      </w:r>
      <w:r w:rsidR="006A4F46" w:rsidRPr="007E7A74">
        <w:t xml:space="preserve"> step is the</w:t>
      </w:r>
      <w:r w:rsidR="00305081" w:rsidRPr="007E7A74">
        <w:t xml:space="preserve"> </w:t>
      </w:r>
      <w:r w:rsidR="006A4F46" w:rsidRPr="007E7A74">
        <w:t>s</w:t>
      </w:r>
      <w:r w:rsidRPr="007E7A74">
        <w:t>tream</w:t>
      </w:r>
      <w:r w:rsidR="008A10D7" w:rsidRPr="007E7A74">
        <w:t>ing</w:t>
      </w:r>
      <w:r w:rsidRPr="007E7A74">
        <w:t xml:space="preserve"> of the </w:t>
      </w:r>
      <w:r w:rsidR="002B2A85" w:rsidRPr="007E7A74">
        <w:t xml:space="preserve">LSL data structure </w:t>
      </w:r>
      <w:r w:rsidR="00736EF0" w:rsidRPr="007E7A74">
        <w:t>to a</w:t>
      </w:r>
      <w:r w:rsidR="002B2A85" w:rsidRPr="007E7A74">
        <w:t xml:space="preserve"> Python, MATLAB or other programming language </w:t>
      </w:r>
      <w:r w:rsidR="00736EF0" w:rsidRPr="007E7A74">
        <w:t xml:space="preserve">interface </w:t>
      </w:r>
      <w:r w:rsidRPr="007E7A74">
        <w:t xml:space="preserve">to </w:t>
      </w:r>
      <w:r w:rsidR="008A10D7" w:rsidRPr="007E7A74">
        <w:rPr>
          <w:b/>
          <w:bCs/>
        </w:rPr>
        <w:t xml:space="preserve">integrate the signals and </w:t>
      </w:r>
      <w:r w:rsidR="00ED67BE" w:rsidRPr="007E7A74">
        <w:rPr>
          <w:b/>
          <w:bCs/>
        </w:rPr>
        <w:t xml:space="preserve">to </w:t>
      </w:r>
      <w:r w:rsidR="008A10D7" w:rsidRPr="007E7A74">
        <w:rPr>
          <w:b/>
          <w:bCs/>
        </w:rPr>
        <w:t xml:space="preserve">empirically parametrize </w:t>
      </w:r>
      <w:r w:rsidRPr="007E7A74">
        <w:rPr>
          <w:b/>
          <w:bCs/>
        </w:rPr>
        <w:t>physiological features</w:t>
      </w:r>
      <w:r w:rsidRPr="007E7A74">
        <w:t xml:space="preserve"> </w:t>
      </w:r>
      <w:r w:rsidR="001C2F26" w:rsidRPr="007E7A74">
        <w:t>(</w:t>
      </w:r>
      <w:r w:rsidRPr="007E7A74">
        <w:t>relevant to our experimental setup</w:t>
      </w:r>
      <w:r w:rsidR="001C2F26" w:rsidRPr="007E7A74">
        <w:t xml:space="preserve">) </w:t>
      </w:r>
      <w:r w:rsidR="001C2F26" w:rsidRPr="007E7A74">
        <w:rPr>
          <w:b/>
          <w:bCs/>
        </w:rPr>
        <w:t>in real-time</w:t>
      </w:r>
      <w:r w:rsidR="006A4F46" w:rsidRPr="007E7A74">
        <w:t xml:space="preserve">. </w:t>
      </w:r>
      <w:r w:rsidR="00B46F94" w:rsidRPr="007E7A74">
        <w:t>The</w:t>
      </w:r>
      <w:r w:rsidR="006A4F46" w:rsidRPr="007E7A74">
        <w:t xml:space="preserve"> </w:t>
      </w:r>
      <w:r w:rsidR="001C2F26" w:rsidRPr="007E7A74">
        <w:t>4th</w:t>
      </w:r>
      <w:r w:rsidR="006A4F46" w:rsidRPr="007E7A74">
        <w:t xml:space="preserve"> step is to</w:t>
      </w:r>
      <w:r w:rsidR="00E213DD" w:rsidRPr="007E7A74">
        <w:t xml:space="preserve"> </w:t>
      </w:r>
      <w:r w:rsidR="006A4F46" w:rsidRPr="007E7A74">
        <w:t>r</w:t>
      </w:r>
      <w:r w:rsidR="008A10D7" w:rsidRPr="007E7A74">
        <w:t xml:space="preserve">e-parameterize the </w:t>
      </w:r>
      <w:r w:rsidR="002B2A85" w:rsidRPr="007E7A74">
        <w:t>selected feature</w:t>
      </w:r>
      <w:r w:rsidR="008A10D7" w:rsidRPr="007E7A74">
        <w:t>s</w:t>
      </w:r>
      <w:r w:rsidR="002B2A85" w:rsidRPr="007E7A74">
        <w:t xml:space="preserve"> </w:t>
      </w:r>
      <w:r w:rsidR="008A10D7" w:rsidRPr="007E7A74">
        <w:t>extracted from</w:t>
      </w:r>
      <w:r w:rsidR="002B2A85" w:rsidRPr="007E7A74">
        <w:t xml:space="preserve"> the </w:t>
      </w:r>
      <w:r w:rsidR="008A10D7" w:rsidRPr="007E7A74">
        <w:t xml:space="preserve">continuous stream </w:t>
      </w:r>
      <w:r w:rsidR="00C40276" w:rsidRPr="007E7A74">
        <w:t xml:space="preserve">of the bodily signal studied </w:t>
      </w:r>
      <w:r w:rsidR="008A10D7" w:rsidRPr="007E7A74">
        <w:t xml:space="preserve">and </w:t>
      </w:r>
      <w:r w:rsidR="001C2F26" w:rsidRPr="007E7A74">
        <w:rPr>
          <w:b/>
          <w:bCs/>
        </w:rPr>
        <w:t>augment it using</w:t>
      </w:r>
      <w:r w:rsidR="00071F10" w:rsidRPr="007E7A74">
        <w:rPr>
          <w:b/>
          <w:bCs/>
        </w:rPr>
        <w:t xml:space="preserve"> </w:t>
      </w:r>
      <w:r w:rsidR="001C2F26" w:rsidRPr="007E7A74">
        <w:rPr>
          <w:b/>
          <w:bCs/>
        </w:rPr>
        <w:t>a</w:t>
      </w:r>
      <w:r w:rsidR="008A10D7" w:rsidRPr="007E7A74">
        <w:rPr>
          <w:b/>
          <w:bCs/>
        </w:rPr>
        <w:t xml:space="preserve"> sensory modality</w:t>
      </w:r>
      <w:r w:rsidR="008A10D7" w:rsidRPr="007E7A74">
        <w:t xml:space="preserve"> of choice (e.g.</w:t>
      </w:r>
      <w:r w:rsidR="00AD4F41">
        <w:t>,</w:t>
      </w:r>
      <w:r w:rsidR="008A10D7" w:rsidRPr="007E7A74">
        <w:t xml:space="preserve"> visual, auditory, kinesthetic, etc.) to play it back in the form of sound</w:t>
      </w:r>
      <w:r w:rsidR="00B46F94" w:rsidRPr="007E7A74">
        <w:t>s</w:t>
      </w:r>
      <w:r w:rsidR="003D566A" w:rsidRPr="007E7A74">
        <w:t xml:space="preserve"> or visuals, to </w:t>
      </w:r>
      <w:r w:rsidR="00B46F94" w:rsidRPr="007E7A74">
        <w:t xml:space="preserve">augment, </w:t>
      </w:r>
      <w:r w:rsidR="003D566A" w:rsidRPr="007E7A74">
        <w:t xml:space="preserve">substitute or enhance the sensory modality that is problematic in the </w:t>
      </w:r>
      <w:r w:rsidR="00ED67BE" w:rsidRPr="007E7A74">
        <w:t xml:space="preserve">person’s nervous </w:t>
      </w:r>
      <w:r w:rsidR="003D566A" w:rsidRPr="007E7A74">
        <w:t>system</w:t>
      </w:r>
      <w:r w:rsidR="008A10D7" w:rsidRPr="007E7A74">
        <w:t>.</w:t>
      </w:r>
      <w:r w:rsidR="006A4F46" w:rsidRPr="007E7A74">
        <w:t xml:space="preserve"> Finally</w:t>
      </w:r>
      <w:r w:rsidR="00305081" w:rsidRPr="007E7A74">
        <w:t>,</w:t>
      </w:r>
      <w:r w:rsidR="006A4F46" w:rsidRPr="007E7A74">
        <w:t xml:space="preserve"> the </w:t>
      </w:r>
      <w:r w:rsidR="001C2F26" w:rsidRPr="007E7A74">
        <w:t>5th</w:t>
      </w:r>
      <w:r w:rsidR="006A4F46" w:rsidRPr="007E7A74">
        <w:t xml:space="preserve"> step is to </w:t>
      </w:r>
      <w:r w:rsidR="006A4F46" w:rsidRPr="007E7A74">
        <w:rPr>
          <w:b/>
          <w:bCs/>
        </w:rPr>
        <w:t>r</w:t>
      </w:r>
      <w:r w:rsidR="008A10D7" w:rsidRPr="007E7A74">
        <w:rPr>
          <w:b/>
          <w:bCs/>
        </w:rPr>
        <w:t>e-assess</w:t>
      </w:r>
      <w:r w:rsidR="008A10D7" w:rsidRPr="007E7A74">
        <w:t xml:space="preserve"> the </w:t>
      </w:r>
      <w:r w:rsidR="00B46F94" w:rsidRPr="007E7A74">
        <w:t xml:space="preserve">stochastic signatures of the signals generated by the </w:t>
      </w:r>
      <w:r w:rsidR="008A10D7" w:rsidRPr="007E7A74">
        <w:t>system in real</w:t>
      </w:r>
      <w:r w:rsidR="00A526B7" w:rsidRPr="007E7A74">
        <w:t xml:space="preserve"> </w:t>
      </w:r>
      <w:r w:rsidR="008A10D7" w:rsidRPr="007E7A74">
        <w:t>time</w:t>
      </w:r>
      <w:r w:rsidR="00B46F94" w:rsidRPr="007E7A74">
        <w:t>,</w:t>
      </w:r>
      <w:r w:rsidR="008A10D7" w:rsidRPr="007E7A74">
        <w:t xml:space="preserve"> to select which sensory modality brings the </w:t>
      </w:r>
      <w:r w:rsidR="00B46F94" w:rsidRPr="007E7A74">
        <w:t>stochastic shifts</w:t>
      </w:r>
      <w:r w:rsidR="008A10D7" w:rsidRPr="007E7A74">
        <w:t xml:space="preserve"> of the </w:t>
      </w:r>
      <w:r w:rsidR="001C2F26" w:rsidRPr="007E7A74">
        <w:t>bodily</w:t>
      </w:r>
      <w:r w:rsidR="00B46F94" w:rsidRPr="007E7A74">
        <w:t xml:space="preserve"> fluctuations </w:t>
      </w:r>
      <w:r w:rsidR="008A10D7" w:rsidRPr="007E7A74">
        <w:t xml:space="preserve">to a regime of high certainty </w:t>
      </w:r>
      <w:r w:rsidR="00212243" w:rsidRPr="007E7A74">
        <w:t xml:space="preserve">(noise minimization) </w:t>
      </w:r>
      <w:r w:rsidR="008A10D7" w:rsidRPr="007E7A74">
        <w:t>in the prediction of the sensory consequences</w:t>
      </w:r>
      <w:r w:rsidR="00B46F94" w:rsidRPr="007E7A74">
        <w:t xml:space="preserve"> of the impending action</w:t>
      </w:r>
      <w:r w:rsidR="008A10D7" w:rsidRPr="007E7A74">
        <w:t xml:space="preserve">. </w:t>
      </w:r>
      <w:r w:rsidR="008A10D7" w:rsidRPr="007E7A74">
        <w:rPr>
          <w:b/>
          <w:bCs/>
        </w:rPr>
        <w:t>This loop is played continuously</w:t>
      </w:r>
      <w:r w:rsidR="008A10D7" w:rsidRPr="007E7A74">
        <w:t xml:space="preserve"> throughout the duration of the experiment with the focus on the selected signal, while storing the full performance for subsequent analyses</w:t>
      </w:r>
      <w:r w:rsidR="00E43EC4" w:rsidRPr="007E7A74">
        <w:t xml:space="preserve"> (</w:t>
      </w:r>
      <w:r w:rsidR="007C35FF" w:rsidRPr="007E7A74">
        <w:t xml:space="preserve">as depicted in </w:t>
      </w:r>
      <w:r w:rsidR="001435EB" w:rsidRPr="007E7A74">
        <w:t xml:space="preserve">the schematics of </w:t>
      </w:r>
      <w:r w:rsidR="007C35FF" w:rsidRPr="007E7A74">
        <w:rPr>
          <w:b/>
          <w:bCs/>
        </w:rPr>
        <w:t>Figure 3</w:t>
      </w:r>
      <w:r w:rsidR="007C35FF" w:rsidRPr="007E7A74">
        <w:t xml:space="preserve"> and see</w:t>
      </w:r>
      <w:r w:rsidR="00191096" w:rsidRPr="007E7A74">
        <w:fldChar w:fldCharType="begin">
          <w:fldData xml:space="preserve">PEVuZE5vdGU+PENpdGU+PEF1dGhvcj5LYWxhbXByYXRzaWRvdTwvQXV0aG9yPjxZZWFyPjIwMTk8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</w:fldData>
        </w:fldChar>
      </w:r>
      <w:r w:rsidR="00893775">
        <w:instrText xml:space="preserve"> ADDIN EN.CITE </w:instrText>
      </w:r>
      <w:r w:rsidR="00893775">
        <w:fldChar w:fldCharType="begin">
          <w:fldData xml:space="preserve">PEVuZE5vdGU+PENpdGU+PEF1dGhvcj5LYWxhbXByYXRzaWRvdTwvQXV0aG9yPjxZZWFyPjIwMTk8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</w:fldData>
        </w:fldChar>
      </w:r>
      <w:r w:rsidR="00893775">
        <w:instrText xml:space="preserve"> ADDIN EN.CITE.DATA </w:instrText>
      </w:r>
      <w:r w:rsidR="00893775">
        <w:fldChar w:fldCharType="end"/>
      </w:r>
      <w:r w:rsidR="00191096" w:rsidRPr="007E7A74">
        <w:fldChar w:fldCharType="separate"/>
      </w:r>
      <w:r w:rsidR="00A93F33" w:rsidRPr="00A93F33">
        <w:rPr>
          <w:noProof/>
          <w:vertAlign w:val="superscript"/>
        </w:rPr>
        <w:t>40-47</w:t>
      </w:r>
      <w:r w:rsidR="00191096" w:rsidRPr="007E7A74">
        <w:fldChar w:fldCharType="end"/>
      </w:r>
      <w:r w:rsidR="001435EB" w:rsidRPr="007E7A74">
        <w:t xml:space="preserve"> for an example of </w:t>
      </w:r>
      <w:r w:rsidR="001435EB" w:rsidRPr="007E7A74">
        <w:rPr>
          <w:i/>
          <w:iCs/>
        </w:rPr>
        <w:t>a posteriori</w:t>
      </w:r>
      <w:r w:rsidR="001435EB" w:rsidRPr="007E7A74">
        <w:t xml:space="preserve"> analyses</w:t>
      </w:r>
      <w:r w:rsidR="00E43EC4" w:rsidRPr="007E7A74">
        <w:t>)</w:t>
      </w:r>
      <w:r w:rsidR="008A10D7" w:rsidRPr="007E7A74">
        <w:t xml:space="preserve">. </w:t>
      </w:r>
    </w:p>
    <w:p w14:paraId="3745C5F5" w14:textId="6CA80717" w:rsidR="00401D76" w:rsidRPr="007E7A74" w:rsidRDefault="00401D76" w:rsidP="00F455E4">
      <w:pPr>
        <w:contextualSpacing/>
      </w:pPr>
    </w:p>
    <w:p w14:paraId="0524EECD" w14:textId="2A93880A" w:rsidR="00401D76" w:rsidRPr="007E7A74" w:rsidRDefault="009A45C0" w:rsidP="00F455E4">
      <w:pPr>
        <w:contextualSpacing/>
        <w:rPr>
          <w:b/>
          <w:bCs/>
        </w:rPr>
      </w:pPr>
      <w:r w:rsidRPr="007E7A74">
        <w:rPr>
          <w:b/>
          <w:bCs/>
        </w:rPr>
        <w:t>[</w:t>
      </w:r>
      <w:r w:rsidR="00401D76" w:rsidRPr="007E7A74">
        <w:rPr>
          <w:b/>
          <w:bCs/>
        </w:rPr>
        <w:t xml:space="preserve">Figure </w:t>
      </w:r>
      <w:r w:rsidR="00CB0F6E" w:rsidRPr="007E7A74">
        <w:rPr>
          <w:b/>
          <w:bCs/>
        </w:rPr>
        <w:t>3</w:t>
      </w:r>
      <w:r w:rsidR="00401D76" w:rsidRPr="007E7A74">
        <w:rPr>
          <w:b/>
          <w:bCs/>
        </w:rPr>
        <w:t xml:space="preserve"> here</w:t>
      </w:r>
      <w:r w:rsidRPr="007E7A74">
        <w:rPr>
          <w:b/>
          <w:bCs/>
        </w:rPr>
        <w:t>]</w:t>
      </w:r>
    </w:p>
    <w:p w14:paraId="01720804" w14:textId="47A57960" w:rsidR="008A10D7" w:rsidRPr="007E7A74" w:rsidRDefault="008A10D7" w:rsidP="00F455E4">
      <w:pPr>
        <w:contextualSpacing/>
      </w:pPr>
    </w:p>
    <w:p w14:paraId="64A3BB35" w14:textId="3CC56A54" w:rsidR="006879DF" w:rsidRPr="007E7A74" w:rsidRDefault="00782C42" w:rsidP="00F455E4">
      <w:pPr>
        <w:contextualSpacing/>
        <w:rPr>
          <w:color w:val="auto"/>
        </w:rPr>
      </w:pPr>
      <w:r w:rsidRPr="007E7A74">
        <w:rPr>
          <w:color w:val="auto"/>
        </w:rPr>
        <w:t xml:space="preserve">The following sections </w:t>
      </w:r>
      <w:r w:rsidR="0050429D" w:rsidRPr="007E7A74">
        <w:rPr>
          <w:color w:val="auto"/>
        </w:rPr>
        <w:t xml:space="preserve">present the generic protocol of how </w:t>
      </w:r>
      <w:r w:rsidRPr="007E7A74">
        <w:rPr>
          <w:color w:val="auto"/>
        </w:rPr>
        <w:t xml:space="preserve">to build </w:t>
      </w:r>
      <w:r w:rsidR="0050429D" w:rsidRPr="007E7A74">
        <w:rPr>
          <w:color w:val="auto"/>
        </w:rPr>
        <w:t xml:space="preserve">a </w:t>
      </w:r>
      <w:r w:rsidR="00DB5F90" w:rsidRPr="007E7A74">
        <w:rPr>
          <w:color w:val="auto"/>
        </w:rPr>
        <w:t>close</w:t>
      </w:r>
      <w:r w:rsidR="00DB5F90">
        <w:rPr>
          <w:color w:val="auto"/>
        </w:rPr>
        <w:t>-</w:t>
      </w:r>
      <w:r w:rsidR="0050429D" w:rsidRPr="007E7A74">
        <w:rPr>
          <w:color w:val="auto"/>
        </w:rPr>
        <w:t>loop</w:t>
      </w:r>
      <w:r w:rsidRPr="007E7A74">
        <w:rPr>
          <w:color w:val="auto"/>
        </w:rPr>
        <w:t xml:space="preserve"> interface </w:t>
      </w:r>
      <w:r w:rsidR="0050429D" w:rsidRPr="007E7A74">
        <w:rPr>
          <w:color w:val="auto"/>
        </w:rPr>
        <w:t xml:space="preserve">(as described </w:t>
      </w:r>
      <w:r w:rsidRPr="007E7A74">
        <w:rPr>
          <w:color w:val="auto"/>
        </w:rPr>
        <w:t xml:space="preserve">in </w:t>
      </w:r>
      <w:r w:rsidRPr="007E7A74">
        <w:rPr>
          <w:b/>
          <w:color w:val="auto"/>
        </w:rPr>
        <w:t xml:space="preserve">Figure </w:t>
      </w:r>
      <w:r w:rsidR="006954AB" w:rsidRPr="007E7A74">
        <w:rPr>
          <w:b/>
          <w:color w:val="auto"/>
        </w:rPr>
        <w:t>3</w:t>
      </w:r>
      <w:r w:rsidR="0050429D" w:rsidRPr="007E7A74">
        <w:rPr>
          <w:bCs/>
          <w:color w:val="auto"/>
        </w:rPr>
        <w:t>)</w:t>
      </w:r>
      <w:r w:rsidRPr="007E7A74">
        <w:rPr>
          <w:color w:val="auto"/>
        </w:rPr>
        <w:t xml:space="preserve"> and describe </w:t>
      </w:r>
      <w:r w:rsidR="0050429D" w:rsidRPr="007E7A74">
        <w:rPr>
          <w:color w:val="auto"/>
        </w:rPr>
        <w:t xml:space="preserve">representative results of </w:t>
      </w:r>
      <w:r w:rsidR="009A5B4B" w:rsidRPr="007E7A74">
        <w:rPr>
          <w:color w:val="auto"/>
        </w:rPr>
        <w:t>two</w:t>
      </w:r>
      <w:r w:rsidRPr="007E7A74">
        <w:rPr>
          <w:color w:val="auto"/>
        </w:rPr>
        <w:t xml:space="preserve"> experimental</w:t>
      </w:r>
      <w:r w:rsidR="009A5B4B" w:rsidRPr="007E7A74">
        <w:rPr>
          <w:color w:val="auto"/>
        </w:rPr>
        <w:t xml:space="preserve"> </w:t>
      </w:r>
      <w:r w:rsidR="0050429D" w:rsidRPr="007E7A74">
        <w:rPr>
          <w:color w:val="auto"/>
        </w:rPr>
        <w:t xml:space="preserve">interfaces (elaborately presented in </w:t>
      </w:r>
      <w:r w:rsidR="00D81DDD" w:rsidRPr="007E7A74">
        <w:rPr>
          <w:color w:val="auto"/>
        </w:rPr>
        <w:t>S</w:t>
      </w:r>
      <w:r w:rsidR="0050429D" w:rsidRPr="007E7A74">
        <w:rPr>
          <w:color w:val="auto"/>
        </w:rPr>
        <w:t xml:space="preserve">upplementary </w:t>
      </w:r>
      <w:r w:rsidR="00D81DDD" w:rsidRPr="007E7A74">
        <w:rPr>
          <w:color w:val="auto"/>
        </w:rPr>
        <w:t>M</w:t>
      </w:r>
      <w:r w:rsidR="0050429D" w:rsidRPr="007E7A74">
        <w:rPr>
          <w:color w:val="auto"/>
        </w:rPr>
        <w:t>aterial)</w:t>
      </w:r>
      <w:r w:rsidR="009A5B4B" w:rsidRPr="007E7A74">
        <w:rPr>
          <w:color w:val="auto"/>
        </w:rPr>
        <w:t xml:space="preserve"> involving physical dyadic interaction between t</w:t>
      </w:r>
      <w:r w:rsidR="00331947" w:rsidRPr="007E7A74">
        <w:rPr>
          <w:color w:val="auto"/>
        </w:rPr>
        <w:t>w</w:t>
      </w:r>
      <w:r w:rsidR="009A5B4B" w:rsidRPr="007E7A74">
        <w:rPr>
          <w:color w:val="auto"/>
        </w:rPr>
        <w:t>o dancers (real close</w:t>
      </w:r>
      <w:r w:rsidR="00C25FFC" w:rsidRPr="007E7A74">
        <w:rPr>
          <w:color w:val="auto"/>
        </w:rPr>
        <w:t>-</w:t>
      </w:r>
      <w:r w:rsidR="009A5B4B" w:rsidRPr="007E7A74">
        <w:rPr>
          <w:color w:val="auto"/>
        </w:rPr>
        <w:t>loop system) and virtual dyadic interaction between a person and an avatar (artificial close</w:t>
      </w:r>
      <w:r w:rsidR="00C25FFC" w:rsidRPr="007E7A74">
        <w:rPr>
          <w:color w:val="auto"/>
        </w:rPr>
        <w:t>-</w:t>
      </w:r>
      <w:r w:rsidR="009A5B4B" w:rsidRPr="007E7A74">
        <w:rPr>
          <w:color w:val="auto"/>
        </w:rPr>
        <w:t xml:space="preserve">loop system). </w:t>
      </w:r>
    </w:p>
    <w:p w14:paraId="3EBDBA44" w14:textId="77777777" w:rsidR="00045E98" w:rsidRPr="007E7A74" w:rsidRDefault="00045E98" w:rsidP="00F455E4">
      <w:pPr>
        <w:contextualSpacing/>
        <w:rPr>
          <w:color w:val="auto"/>
        </w:rPr>
      </w:pPr>
    </w:p>
    <w:p w14:paraId="65BCDFB0" w14:textId="25787F68" w:rsidR="006879DF" w:rsidRPr="007E7A74" w:rsidRDefault="003824ED" w:rsidP="00F455E4">
      <w:pPr>
        <w:pStyle w:val="Heading1"/>
        <w:spacing w:before="0" w:after="0"/>
        <w:contextualSpacing/>
        <w:rPr>
          <w:sz w:val="24"/>
          <w:szCs w:val="24"/>
        </w:rPr>
      </w:pPr>
      <w:r w:rsidRPr="007E7A74">
        <w:rPr>
          <w:sz w:val="24"/>
          <w:szCs w:val="24"/>
        </w:rPr>
        <w:t>PROTOCOL</w:t>
      </w:r>
    </w:p>
    <w:p w14:paraId="5FE9E753" w14:textId="77777777" w:rsidR="00AD4F41" w:rsidRDefault="00AD4F41" w:rsidP="00F455E4">
      <w:pPr>
        <w:widowControl/>
        <w:contextualSpacing/>
      </w:pPr>
    </w:p>
    <w:p w14:paraId="1ABC7D32" w14:textId="688C0D5F" w:rsidR="00F75858" w:rsidRPr="007E7A74" w:rsidRDefault="00F75858" w:rsidP="00F455E4">
      <w:pPr>
        <w:widowControl/>
        <w:contextualSpacing/>
        <w:rPr>
          <w:rFonts w:ascii="Palatino Linotype" w:hAnsi="Palatino Linotype" w:cs="Palatino Linotype"/>
          <w:color w:val="auto"/>
        </w:rPr>
      </w:pPr>
      <w:r w:rsidRPr="007E7A74">
        <w:t>Study was approved by the Institutional Study Board (IRB) in compliance with the declaration of Helsinki</w:t>
      </w:r>
      <w:r w:rsidRPr="007E7A74">
        <w:rPr>
          <w:rFonts w:ascii="Palatino Linotype" w:hAnsi="Palatino Linotype" w:cs="Palatino Linotype"/>
          <w:color w:val="auto"/>
        </w:rPr>
        <w:t>.</w:t>
      </w:r>
    </w:p>
    <w:p w14:paraId="1716162B" w14:textId="77777777" w:rsidR="00FB0B9F" w:rsidRPr="007E7A74" w:rsidRDefault="00FB0B9F" w:rsidP="00F455E4">
      <w:pPr>
        <w:widowControl/>
        <w:contextualSpacing/>
      </w:pPr>
    </w:p>
    <w:p w14:paraId="4F724737" w14:textId="71C7316F" w:rsidR="00F75858" w:rsidRPr="007E7A74" w:rsidRDefault="00D00DF9" w:rsidP="00F455E4">
      <w:pPr>
        <w:pStyle w:val="Heading2"/>
        <w:numPr>
          <w:ilvl w:val="0"/>
          <w:numId w:val="3"/>
        </w:numPr>
        <w:ind w:left="0" w:firstLine="0"/>
        <w:contextualSpacing/>
        <w:rPr>
          <w:sz w:val="24"/>
          <w:szCs w:val="24"/>
        </w:rPr>
      </w:pPr>
      <w:r w:rsidRPr="007E7A74">
        <w:rPr>
          <w:sz w:val="24"/>
          <w:szCs w:val="24"/>
        </w:rPr>
        <w:t>Participants</w:t>
      </w:r>
    </w:p>
    <w:p w14:paraId="01C075D3" w14:textId="77777777" w:rsidR="00F75858" w:rsidRPr="007E7A74" w:rsidRDefault="00F75858" w:rsidP="00F455E4">
      <w:pPr>
        <w:contextualSpacing/>
      </w:pPr>
    </w:p>
    <w:p w14:paraId="4D113CF0" w14:textId="17AB7F60" w:rsidR="00FF5EE7" w:rsidRPr="007E7A74" w:rsidRDefault="00E55323" w:rsidP="00F455E4">
      <w:pPr>
        <w:pStyle w:val="ListParagraph"/>
        <w:numPr>
          <w:ilvl w:val="1"/>
          <w:numId w:val="4"/>
        </w:numPr>
        <w:ind w:left="0" w:firstLine="0"/>
      </w:pPr>
      <w:r w:rsidRPr="007E7A74">
        <w:t xml:space="preserve">Define the population </w:t>
      </w:r>
      <w:r w:rsidR="00C22ADF" w:rsidRPr="007E7A74">
        <w:t>to be</w:t>
      </w:r>
      <w:r w:rsidRPr="007E7A74">
        <w:t xml:space="preserve"> </w:t>
      </w:r>
      <w:r w:rsidR="000A6202" w:rsidRPr="007E7A74">
        <w:t>studied</w:t>
      </w:r>
      <w:r w:rsidRPr="007E7A74">
        <w:t xml:space="preserve"> and invite them to participate</w:t>
      </w:r>
      <w:r w:rsidR="004B14DB" w:rsidRPr="007E7A74">
        <w:t xml:space="preserve"> in</w:t>
      </w:r>
      <w:r w:rsidRPr="007E7A74">
        <w:t xml:space="preserve"> </w:t>
      </w:r>
      <w:r w:rsidR="00BA2D31" w:rsidRPr="007E7A74">
        <w:t>the</w:t>
      </w:r>
      <w:r w:rsidRPr="007E7A74">
        <w:t xml:space="preserve"> study</w:t>
      </w:r>
      <w:r w:rsidR="004C4D6A" w:rsidRPr="007E7A74">
        <w:t xml:space="preserve">. The </w:t>
      </w:r>
      <w:r w:rsidR="001435EB" w:rsidRPr="007E7A74">
        <w:t xml:space="preserve">present </w:t>
      </w:r>
      <w:r w:rsidR="004C4D6A" w:rsidRPr="007E7A74">
        <w:t>interface can be used in various populations. Th</w:t>
      </w:r>
      <w:r w:rsidR="001435EB" w:rsidRPr="007E7A74">
        <w:t>is</w:t>
      </w:r>
      <w:r w:rsidR="004C4D6A" w:rsidRPr="007E7A74">
        <w:t xml:space="preserve"> protocol</w:t>
      </w:r>
      <w:r w:rsidR="0001174D" w:rsidRPr="007E7A74">
        <w:t xml:space="preserve"> and the examples</w:t>
      </w:r>
      <w:r w:rsidR="001435EB" w:rsidRPr="007E7A74">
        <w:t xml:space="preserve"> used here </w:t>
      </w:r>
      <w:r w:rsidR="001435EB" w:rsidRPr="007E7A74">
        <w:lastRenderedPageBreak/>
        <w:t>to provide proof of concept</w:t>
      </w:r>
      <w:r w:rsidR="0001174D" w:rsidRPr="007E7A74">
        <w:t xml:space="preserve"> are</w:t>
      </w:r>
      <w:r w:rsidR="004C4D6A" w:rsidRPr="007E7A74">
        <w:t xml:space="preserve"> not limited to a specific group</w:t>
      </w:r>
      <w:r w:rsidR="00045E98" w:rsidRPr="007E7A74">
        <w:t>.</w:t>
      </w:r>
    </w:p>
    <w:p w14:paraId="18A261F2" w14:textId="77777777" w:rsidR="00FF5EE7" w:rsidRPr="007E7A74" w:rsidRDefault="00FF5EE7" w:rsidP="00F455E4">
      <w:pPr>
        <w:pStyle w:val="ListParagraph"/>
        <w:ind w:left="0"/>
      </w:pPr>
    </w:p>
    <w:p w14:paraId="04982F3D" w14:textId="15E498D9" w:rsidR="00FF5EE7" w:rsidRPr="007E7A74" w:rsidRDefault="00D00DF9" w:rsidP="00F455E4">
      <w:pPr>
        <w:pStyle w:val="ListParagraph"/>
        <w:numPr>
          <w:ilvl w:val="1"/>
          <w:numId w:val="4"/>
        </w:numPr>
        <w:ind w:left="0" w:firstLine="0"/>
      </w:pPr>
      <w:bookmarkStart w:id="2" w:name="_Hlk30093115"/>
      <w:r w:rsidRPr="007E7A74">
        <w:t xml:space="preserve">Obtain written informed consent of the IRB approved protocol in compliance with the Declaration of </w:t>
      </w:r>
      <w:bookmarkStart w:id="3" w:name="_Hlk29821673"/>
      <w:r w:rsidRPr="007E7A74">
        <w:t>Helsink</w:t>
      </w:r>
      <w:r w:rsidR="00E55323" w:rsidRPr="007E7A74">
        <w:t>i</w:t>
      </w:r>
      <w:bookmarkEnd w:id="3"/>
      <w:r w:rsidRPr="007E7A74">
        <w:t>.</w:t>
      </w:r>
    </w:p>
    <w:bookmarkEnd w:id="2"/>
    <w:p w14:paraId="7DC86D88" w14:textId="77777777" w:rsidR="00FF5EE7" w:rsidRPr="007E7A74" w:rsidRDefault="00FF5EE7" w:rsidP="00F455E4">
      <w:pPr>
        <w:contextualSpacing/>
      </w:pPr>
    </w:p>
    <w:p w14:paraId="1AAB4954" w14:textId="597EFDB8" w:rsidR="00E55323" w:rsidRPr="007E7A74" w:rsidRDefault="00E55323" w:rsidP="00F455E4">
      <w:pPr>
        <w:pStyle w:val="ListParagraph"/>
        <w:numPr>
          <w:ilvl w:val="1"/>
          <w:numId w:val="4"/>
        </w:numPr>
        <w:ind w:left="0" w:firstLine="0"/>
      </w:pPr>
      <w:r w:rsidRPr="007E7A74">
        <w:t xml:space="preserve">Ask the </w:t>
      </w:r>
      <w:r w:rsidR="00D7627D" w:rsidRPr="007E7A74">
        <w:t>par</w:t>
      </w:r>
      <w:r w:rsidRPr="007E7A74">
        <w:t xml:space="preserve">ticipant or guardian to sign the form before the beginning of the experiment. </w:t>
      </w:r>
    </w:p>
    <w:p w14:paraId="34563785" w14:textId="77777777" w:rsidR="005E0F4E" w:rsidRPr="007E7A74" w:rsidRDefault="005E0F4E" w:rsidP="00F455E4">
      <w:pPr>
        <w:pStyle w:val="ListParagraph"/>
        <w:ind w:left="0"/>
      </w:pPr>
    </w:p>
    <w:p w14:paraId="45F42C4E" w14:textId="592F7565" w:rsidR="00045E98" w:rsidRPr="007E7A74" w:rsidRDefault="006F5DEE" w:rsidP="00F455E4">
      <w:pPr>
        <w:pStyle w:val="Heading2"/>
        <w:numPr>
          <w:ilvl w:val="0"/>
          <w:numId w:val="3"/>
        </w:numPr>
        <w:ind w:left="0" w:firstLine="0"/>
        <w:contextualSpacing/>
        <w:rPr>
          <w:sz w:val="24"/>
          <w:szCs w:val="24"/>
        </w:rPr>
      </w:pPr>
      <w:bookmarkStart w:id="4" w:name="_Hlk49367083"/>
      <w:r w:rsidRPr="007E7A74">
        <w:rPr>
          <w:sz w:val="24"/>
          <w:szCs w:val="24"/>
        </w:rPr>
        <w:t>Setup of the Close</w:t>
      </w:r>
      <w:r w:rsidR="00D4305F" w:rsidRPr="007E7A74">
        <w:rPr>
          <w:sz w:val="24"/>
          <w:szCs w:val="24"/>
        </w:rPr>
        <w:t>-</w:t>
      </w:r>
      <w:r w:rsidRPr="007E7A74">
        <w:rPr>
          <w:sz w:val="24"/>
          <w:szCs w:val="24"/>
        </w:rPr>
        <w:t>Loop Interface</w:t>
      </w:r>
    </w:p>
    <w:p w14:paraId="643B22CE" w14:textId="77777777" w:rsidR="00045E98" w:rsidRPr="007E7A74" w:rsidRDefault="00045E98" w:rsidP="00F455E4"/>
    <w:p w14:paraId="4A859C8C" w14:textId="23CA33F2" w:rsidR="00045E98" w:rsidRPr="007E7A74" w:rsidRDefault="00516228" w:rsidP="00F455E4">
      <w:pPr>
        <w:pStyle w:val="ListParagraph"/>
        <w:numPr>
          <w:ilvl w:val="1"/>
          <w:numId w:val="3"/>
        </w:numPr>
        <w:ind w:left="0" w:firstLine="0"/>
        <w:rPr>
          <w:bCs/>
        </w:rPr>
      </w:pPr>
      <w:r w:rsidRPr="007E7A74">
        <w:t xml:space="preserve">Setup </w:t>
      </w:r>
      <w:r w:rsidR="00045E98" w:rsidRPr="007E7A74">
        <w:rPr>
          <w:bCs/>
        </w:rPr>
        <w:t xml:space="preserve">of </w:t>
      </w:r>
      <w:r w:rsidRPr="007E7A74">
        <w:t>k</w:t>
      </w:r>
      <w:r w:rsidR="00D10201" w:rsidRPr="007E7A74">
        <w:t>inematic</w:t>
      </w:r>
      <w:r w:rsidR="003A1E41" w:rsidRPr="007E7A74">
        <w:t xml:space="preserve"> </w:t>
      </w:r>
      <w:r w:rsidRPr="007E7A74">
        <w:t>equipment</w:t>
      </w:r>
      <w:r w:rsidR="005870E8" w:rsidRPr="007E7A74">
        <w:t>-PNS</w:t>
      </w:r>
      <w:r w:rsidRPr="007E7A74">
        <w:t xml:space="preserve"> </w:t>
      </w:r>
    </w:p>
    <w:p w14:paraId="1AE60CBA" w14:textId="77777777" w:rsidR="00045E98" w:rsidRPr="007E7A74" w:rsidRDefault="00045E98" w:rsidP="00F455E4"/>
    <w:p w14:paraId="5B49F764" w14:textId="7C862C8F" w:rsidR="003A1E41" w:rsidRPr="007E7A74" w:rsidRDefault="009D17B8" w:rsidP="00F455E4">
      <w:pPr>
        <w:pStyle w:val="ListParagraph"/>
        <w:numPr>
          <w:ilvl w:val="2"/>
          <w:numId w:val="3"/>
        </w:numPr>
        <w:ind w:left="0" w:firstLine="0"/>
      </w:pPr>
      <w:r w:rsidRPr="007E7A74">
        <w:t>Help the participant</w:t>
      </w:r>
      <w:r w:rsidR="003A1E41" w:rsidRPr="007E7A74">
        <w:t xml:space="preserve"> </w:t>
      </w:r>
      <w:r w:rsidR="00B81379" w:rsidRPr="007E7A74">
        <w:t xml:space="preserve">to carefully </w:t>
      </w:r>
      <w:r w:rsidR="00924217" w:rsidRPr="007E7A74">
        <w:t>wear the LED-based</w:t>
      </w:r>
      <w:r w:rsidR="00BD463B" w:rsidRPr="007E7A74">
        <w:t xml:space="preserve"> motion-</w:t>
      </w:r>
      <w:r w:rsidR="005E5C22" w:rsidRPr="007E7A74">
        <w:t>capture</w:t>
      </w:r>
      <w:r w:rsidR="00924217" w:rsidRPr="007E7A74">
        <w:t xml:space="preserve"> costume</w:t>
      </w:r>
      <w:r w:rsidR="00092EA0" w:rsidRPr="007E7A74">
        <w:t xml:space="preserve"> (body and head</w:t>
      </w:r>
      <w:r w:rsidR="004E2EE6" w:rsidRPr="007E7A74">
        <w:t xml:space="preserve">, shown in </w:t>
      </w:r>
      <w:r w:rsidR="004E2EE6" w:rsidRPr="007E7A74">
        <w:rPr>
          <w:b/>
          <w:bCs/>
        </w:rPr>
        <w:t xml:space="preserve">Figure </w:t>
      </w:r>
      <w:r w:rsidR="005818DD" w:rsidRPr="007E7A74">
        <w:rPr>
          <w:b/>
          <w:bCs/>
        </w:rPr>
        <w:t>3</w:t>
      </w:r>
      <w:r w:rsidR="00212243" w:rsidRPr="007E7A74">
        <w:t>,</w:t>
      </w:r>
      <w:r w:rsidR="004E2EE6" w:rsidRPr="007E7A74">
        <w:t xml:space="preserve"> step 1 and 5</w:t>
      </w:r>
      <w:r w:rsidR="00092EA0" w:rsidRPr="007E7A74">
        <w:t>)</w:t>
      </w:r>
      <w:r w:rsidR="00924217" w:rsidRPr="007E7A74">
        <w:t xml:space="preserve"> </w:t>
      </w:r>
      <w:r w:rsidR="00B2295E" w:rsidRPr="007E7A74">
        <w:t>accompanying</w:t>
      </w:r>
      <w:r w:rsidR="00E70F3E" w:rsidRPr="007E7A74">
        <w:t xml:space="preserve"> the motion</w:t>
      </w:r>
      <w:r w:rsidR="005E5C22" w:rsidRPr="007E7A74">
        <w:t>-capture</w:t>
      </w:r>
      <w:r w:rsidR="00E70F3E" w:rsidRPr="007E7A74">
        <w:t xml:space="preserve"> system used</w:t>
      </w:r>
      <w:r w:rsidR="009B2FE3" w:rsidRPr="007E7A74">
        <w:t>. The LED markers of the costume will be tracked by the cameras of the system to estimate the location of the moving body in spac</w:t>
      </w:r>
      <w:r w:rsidR="004C4D6A" w:rsidRPr="007E7A74">
        <w:t>e.</w:t>
      </w:r>
    </w:p>
    <w:p w14:paraId="5D772490" w14:textId="77777777" w:rsidR="00FA1343" w:rsidRPr="007E7A74" w:rsidRDefault="00FA1343" w:rsidP="00F455E4">
      <w:pPr>
        <w:pStyle w:val="ListParagraph"/>
        <w:ind w:left="0"/>
      </w:pPr>
    </w:p>
    <w:p w14:paraId="0B321FCA" w14:textId="74CAD3F2" w:rsidR="00924217" w:rsidRPr="007E7A74" w:rsidRDefault="00924217" w:rsidP="00F455E4">
      <w:pPr>
        <w:pStyle w:val="ListParagraph"/>
        <w:numPr>
          <w:ilvl w:val="2"/>
          <w:numId w:val="3"/>
        </w:numPr>
        <w:ind w:left="0" w:firstLine="0"/>
      </w:pPr>
      <w:r w:rsidRPr="007E7A74">
        <w:t xml:space="preserve">Connect the </w:t>
      </w:r>
      <w:r w:rsidR="00092EA0" w:rsidRPr="007E7A74">
        <w:t xml:space="preserve">wireless </w:t>
      </w:r>
      <w:r w:rsidR="007037BF" w:rsidRPr="007E7A74">
        <w:t>LED controller</w:t>
      </w:r>
      <w:r w:rsidR="00757BB7" w:rsidRPr="007E7A74">
        <w:t xml:space="preserve"> (</w:t>
      </w:r>
      <w:r w:rsidR="007E5A92" w:rsidRPr="007E7A74">
        <w:t>also</w:t>
      </w:r>
      <w:r w:rsidR="00757BB7" w:rsidRPr="007E7A74">
        <w:t xml:space="preserve"> known as LED driver unit)</w:t>
      </w:r>
      <w:r w:rsidR="007037BF" w:rsidRPr="007E7A74">
        <w:t xml:space="preserve"> of the system</w:t>
      </w:r>
      <w:r w:rsidR="00092EA0" w:rsidRPr="007E7A74">
        <w:t xml:space="preserve"> </w:t>
      </w:r>
      <w:r w:rsidR="002F4B87" w:rsidRPr="007E7A74">
        <w:t>with the LED cables of the costume</w:t>
      </w:r>
      <w:r w:rsidR="00541A99" w:rsidRPr="007E7A74">
        <w:t xml:space="preserve"> by plugging it </w:t>
      </w:r>
      <w:r w:rsidR="00212243" w:rsidRPr="007E7A74">
        <w:t>in</w:t>
      </w:r>
      <w:r w:rsidR="00541A99" w:rsidRPr="007E7A74">
        <w:t xml:space="preserve">to the </w:t>
      </w:r>
      <w:r w:rsidR="00C263E0" w:rsidRPr="007E7A74">
        <w:t>proper</w:t>
      </w:r>
      <w:r w:rsidR="00541A99" w:rsidRPr="007E7A74">
        <w:t xml:space="preserve"> port. T</w:t>
      </w:r>
      <w:r w:rsidR="002F4B87" w:rsidRPr="007E7A74">
        <w:t xml:space="preserve">urn the device on, and set it on the </w:t>
      </w:r>
      <w:r w:rsidR="007D017C" w:rsidRPr="007E7A74">
        <w:t>streaming</w:t>
      </w:r>
      <w:r w:rsidR="002F4B87" w:rsidRPr="007E7A74">
        <w:t xml:space="preserve"> mode</w:t>
      </w:r>
      <w:r w:rsidR="00045E98" w:rsidRPr="007E7A74">
        <w:t>.</w:t>
      </w:r>
    </w:p>
    <w:p w14:paraId="7FC7B1C2" w14:textId="77777777" w:rsidR="00FA1343" w:rsidRPr="007E7A74" w:rsidRDefault="00FA1343" w:rsidP="00F455E4">
      <w:pPr>
        <w:contextualSpacing/>
      </w:pPr>
    </w:p>
    <w:p w14:paraId="198EC482" w14:textId="3BDE829B" w:rsidR="00092EA0" w:rsidRPr="007E7A74" w:rsidRDefault="00092EA0" w:rsidP="00F455E4">
      <w:pPr>
        <w:pStyle w:val="ListParagraph"/>
        <w:numPr>
          <w:ilvl w:val="2"/>
          <w:numId w:val="3"/>
        </w:numPr>
        <w:ind w:left="0" w:firstLine="0"/>
      </w:pPr>
      <w:r w:rsidRPr="007E7A74">
        <w:t>Turn on the server</w:t>
      </w:r>
      <w:r w:rsidR="00FD67E6" w:rsidRPr="007E7A74">
        <w:t xml:space="preserve"> of the motion</w:t>
      </w:r>
      <w:r w:rsidR="005E5C22" w:rsidRPr="007E7A74">
        <w:t>-</w:t>
      </w:r>
      <w:r w:rsidR="00FD67E6" w:rsidRPr="007E7A74">
        <w:t>capture system</w:t>
      </w:r>
      <w:r w:rsidR="00045E98" w:rsidRPr="007E7A74">
        <w:t>.</w:t>
      </w:r>
    </w:p>
    <w:p w14:paraId="6DBB82A2" w14:textId="77777777" w:rsidR="00FA1343" w:rsidRPr="007E7A74" w:rsidRDefault="00FA1343" w:rsidP="00F455E4">
      <w:pPr>
        <w:contextualSpacing/>
      </w:pPr>
    </w:p>
    <w:p w14:paraId="2210B3EE" w14:textId="07F05462" w:rsidR="00092EA0" w:rsidRPr="007E7A74" w:rsidRDefault="00092EA0" w:rsidP="00F455E4">
      <w:pPr>
        <w:pStyle w:val="ListParagraph"/>
        <w:numPr>
          <w:ilvl w:val="2"/>
          <w:numId w:val="3"/>
        </w:numPr>
        <w:ind w:left="0" w:firstLine="0"/>
      </w:pPr>
      <w:r w:rsidRPr="007E7A74">
        <w:t xml:space="preserve">Open a </w:t>
      </w:r>
      <w:r w:rsidR="004C4D6A" w:rsidRPr="007E7A74">
        <w:t>web-</w:t>
      </w:r>
      <w:r w:rsidRPr="007E7A74">
        <w:t xml:space="preserve">browser, visit the server address, and </w:t>
      </w:r>
      <w:r w:rsidR="002F4B87" w:rsidRPr="007E7A74">
        <w:t>sign</w:t>
      </w:r>
      <w:r w:rsidR="00571494" w:rsidRPr="007E7A74">
        <w:t>-</w:t>
      </w:r>
      <w:r w:rsidR="002F4B87" w:rsidRPr="007E7A74">
        <w:t>in</w:t>
      </w:r>
      <w:r w:rsidR="00726DD0" w:rsidRPr="007E7A74">
        <w:t xml:space="preserve"> (sign-in info </w:t>
      </w:r>
      <w:r w:rsidR="00C0008E" w:rsidRPr="007E7A74">
        <w:t>must</w:t>
      </w:r>
      <w:r w:rsidR="00726DD0" w:rsidRPr="007E7A74">
        <w:t xml:space="preserve"> be </w:t>
      </w:r>
      <w:r w:rsidR="00571494" w:rsidRPr="007E7A74">
        <w:t>provided</w:t>
      </w:r>
      <w:r w:rsidR="00726DD0" w:rsidRPr="007E7A74">
        <w:t xml:space="preserve"> by the company</w:t>
      </w:r>
      <w:r w:rsidR="004C4D6A" w:rsidRPr="007E7A74">
        <w:t xml:space="preserve"> upon purchase of the product</w:t>
      </w:r>
      <w:r w:rsidR="00726DD0" w:rsidRPr="007E7A74">
        <w:t>)</w:t>
      </w:r>
      <w:r w:rsidR="00045E98" w:rsidRPr="007E7A74">
        <w:t>.</w:t>
      </w:r>
    </w:p>
    <w:p w14:paraId="688FEE83" w14:textId="77777777" w:rsidR="00FA1343" w:rsidRPr="007E7A74" w:rsidRDefault="00FA1343" w:rsidP="00F455E4">
      <w:pPr>
        <w:contextualSpacing/>
      </w:pPr>
    </w:p>
    <w:p w14:paraId="077C3C53" w14:textId="0449EEF2" w:rsidR="00092EA0" w:rsidRPr="007E7A74" w:rsidRDefault="001C0CA1" w:rsidP="00F455E4">
      <w:pPr>
        <w:pStyle w:val="ListParagraph"/>
        <w:numPr>
          <w:ilvl w:val="2"/>
          <w:numId w:val="3"/>
        </w:numPr>
        <w:ind w:left="0" w:firstLine="0"/>
      </w:pPr>
      <w:r w:rsidRPr="007E7A74">
        <w:t>C</w:t>
      </w:r>
      <w:r w:rsidR="00092EA0" w:rsidRPr="007E7A74">
        <w:t>alibrate the system</w:t>
      </w:r>
      <w:r w:rsidR="002F4B87" w:rsidRPr="007E7A74">
        <w:t xml:space="preserve"> </w:t>
      </w:r>
      <w:r w:rsidR="00D44C42" w:rsidRPr="007E7A74">
        <w:t>as needed (for example, calibrate</w:t>
      </w:r>
      <w:r w:rsidR="00501EC2" w:rsidRPr="007E7A74">
        <w:t xml:space="preserve"> the system</w:t>
      </w:r>
      <w:r w:rsidR="00D44C42" w:rsidRPr="007E7A74">
        <w:t xml:space="preserve"> if this is the first time to use the equipment</w:t>
      </w:r>
      <w:r w:rsidR="00FB0B9F" w:rsidRPr="007E7A74">
        <w:t>, otherwise move to step 2.1.17</w:t>
      </w:r>
      <w:r w:rsidR="00D44C42" w:rsidRPr="007E7A74">
        <w:t>)</w:t>
      </w:r>
      <w:r w:rsidR="00045E98" w:rsidRPr="007E7A74">
        <w:t>.</w:t>
      </w:r>
    </w:p>
    <w:p w14:paraId="3731A961" w14:textId="7F2F64FA" w:rsidR="00711312" w:rsidRPr="007E7A74" w:rsidRDefault="00711312" w:rsidP="00F455E4">
      <w:pPr>
        <w:contextualSpacing/>
      </w:pPr>
    </w:p>
    <w:p w14:paraId="5841B511" w14:textId="67195234" w:rsidR="00711312" w:rsidRPr="007E7A74" w:rsidRDefault="001C0CA1" w:rsidP="00F455E4">
      <w:pPr>
        <w:pStyle w:val="ListParagraph"/>
        <w:numPr>
          <w:ilvl w:val="2"/>
          <w:numId w:val="3"/>
        </w:numPr>
        <w:ind w:left="0" w:firstLine="0"/>
      </w:pPr>
      <w:r w:rsidRPr="007E7A74">
        <w:t>Open the calibration tool of the motion-capture system and s</w:t>
      </w:r>
      <w:r w:rsidR="00711312" w:rsidRPr="007E7A74">
        <w:t xml:space="preserve">elect </w:t>
      </w:r>
      <w:r w:rsidR="00711312" w:rsidRPr="007E7A74">
        <w:rPr>
          <w:b/>
          <w:bCs/>
        </w:rPr>
        <w:t>Calibration Wizard</w:t>
      </w:r>
      <w:r w:rsidR="00045E98" w:rsidRPr="007E7A74">
        <w:t>.</w:t>
      </w:r>
    </w:p>
    <w:p w14:paraId="5256D6F1" w14:textId="6BE83D8D" w:rsidR="00711312" w:rsidRPr="007E7A74" w:rsidRDefault="00711312" w:rsidP="00F455E4">
      <w:pPr>
        <w:contextualSpacing/>
      </w:pPr>
    </w:p>
    <w:p w14:paraId="3BACE174" w14:textId="653279B9" w:rsidR="00711312" w:rsidRPr="007E7A74" w:rsidRDefault="005818DD" w:rsidP="00F455E4">
      <w:pPr>
        <w:pStyle w:val="ListParagraph"/>
        <w:numPr>
          <w:ilvl w:val="2"/>
          <w:numId w:val="3"/>
        </w:numPr>
        <w:ind w:left="0" w:firstLine="0"/>
      </w:pPr>
      <w:r w:rsidRPr="007E7A74">
        <w:t>Make sure that the entry of the server number in the text-field on the left-upper side of the</w:t>
      </w:r>
      <w:r w:rsidR="00045E98" w:rsidRPr="007E7A74">
        <w:t xml:space="preserve"> </w:t>
      </w:r>
      <w:r w:rsidRPr="007E7A74">
        <w:t xml:space="preserve">interface is correct and click </w:t>
      </w:r>
      <w:r w:rsidRPr="007E7A74">
        <w:rPr>
          <w:b/>
          <w:bCs/>
        </w:rPr>
        <w:t>Continue</w:t>
      </w:r>
      <w:r w:rsidR="00045E98" w:rsidRPr="007E7A74">
        <w:t>.</w:t>
      </w:r>
    </w:p>
    <w:p w14:paraId="253FFE19" w14:textId="77777777" w:rsidR="005818DD" w:rsidRPr="007E7A74" w:rsidRDefault="005818DD" w:rsidP="00F455E4">
      <w:pPr>
        <w:contextualSpacing/>
      </w:pPr>
    </w:p>
    <w:p w14:paraId="2DC418C0" w14:textId="472BB0C6" w:rsidR="00711312" w:rsidRPr="007E7A74" w:rsidRDefault="005818DD" w:rsidP="00F455E4">
      <w:pPr>
        <w:pStyle w:val="ListParagraph"/>
        <w:numPr>
          <w:ilvl w:val="2"/>
          <w:numId w:val="3"/>
        </w:numPr>
        <w:ind w:left="0" w:firstLine="0"/>
      </w:pPr>
      <w:r w:rsidRPr="007E7A74">
        <w:t>Connect the wand to the first port of the LED controller and turn ON the controller and click</w:t>
      </w:r>
      <w:r w:rsidR="00045E98" w:rsidRPr="007E7A74">
        <w:rPr>
          <w:b/>
          <w:bCs/>
        </w:rPr>
        <w:t xml:space="preserve"> Continue</w:t>
      </w:r>
      <w:r w:rsidR="00045E98" w:rsidRPr="007E7A74">
        <w:t xml:space="preserve">. </w:t>
      </w:r>
      <w:r w:rsidRPr="007E7A74">
        <w:t>Once the wand is connected, its LED markers will be turned on and will appear on the display, in the camera views.</w:t>
      </w:r>
    </w:p>
    <w:p w14:paraId="235DC48A" w14:textId="7BE92187" w:rsidR="00C66440" w:rsidRPr="007E7A74" w:rsidRDefault="00C66440" w:rsidP="00F455E4">
      <w:pPr>
        <w:contextualSpacing/>
      </w:pPr>
    </w:p>
    <w:p w14:paraId="39B843DC" w14:textId="4693E11F" w:rsidR="00C66440" w:rsidRPr="007E7A74" w:rsidRDefault="00C66440" w:rsidP="00F455E4">
      <w:pPr>
        <w:pStyle w:val="ListParagraph"/>
        <w:numPr>
          <w:ilvl w:val="2"/>
          <w:numId w:val="3"/>
        </w:numPr>
        <w:ind w:left="0" w:firstLine="0"/>
      </w:pPr>
      <w:r w:rsidRPr="007E7A74">
        <w:t>Place the wand in the center of the camera view</w:t>
      </w:r>
      <w:r w:rsidR="00087CA1" w:rsidRPr="007E7A74">
        <w:t>-</w:t>
      </w:r>
      <w:r w:rsidRPr="007E7A74">
        <w:t>field, confirm that</w:t>
      </w:r>
      <w:r w:rsidR="00473E20" w:rsidRPr="007E7A74">
        <w:t xml:space="preserve"> it</w:t>
      </w:r>
      <w:r w:rsidRPr="007E7A74">
        <w:t xml:space="preserve"> can be </w:t>
      </w:r>
      <w:r w:rsidR="00523711" w:rsidRPr="007E7A74">
        <w:t>recorded</w:t>
      </w:r>
      <w:r w:rsidRPr="007E7A74">
        <w:t xml:space="preserve"> by the cameras, and click </w:t>
      </w:r>
      <w:r w:rsidR="00045E98" w:rsidRPr="007E7A74">
        <w:rPr>
          <w:b/>
          <w:bCs/>
        </w:rPr>
        <w:t>Continue</w:t>
      </w:r>
      <w:r w:rsidR="00045E98" w:rsidRPr="007E7A74">
        <w:t>.</w:t>
      </w:r>
    </w:p>
    <w:p w14:paraId="2001E95B" w14:textId="223D1FBE" w:rsidR="00C66440" w:rsidRPr="007E7A74" w:rsidRDefault="00C66440" w:rsidP="00F455E4">
      <w:pPr>
        <w:contextualSpacing/>
      </w:pPr>
    </w:p>
    <w:p w14:paraId="1DF784B5" w14:textId="3BCC0F35" w:rsidR="00C66440" w:rsidRPr="007E7A74" w:rsidRDefault="00236C8B" w:rsidP="00F455E4">
      <w:pPr>
        <w:pStyle w:val="ListParagraph"/>
        <w:numPr>
          <w:ilvl w:val="2"/>
          <w:numId w:val="3"/>
        </w:numPr>
        <w:ind w:left="0" w:firstLine="0"/>
      </w:pPr>
      <w:r w:rsidRPr="007E7A74">
        <w:t>Move the wand throughout the space by keeping it vertical and drawing cylinders. Make</w:t>
      </w:r>
      <w:r w:rsidR="00045E98" w:rsidRPr="007E7A74">
        <w:t xml:space="preserve"> </w:t>
      </w:r>
      <w:r w:rsidRPr="007E7A74">
        <w:t>sure</w:t>
      </w:r>
      <w:r w:rsidR="00045E98" w:rsidRPr="007E7A74">
        <w:t xml:space="preserve"> </w:t>
      </w:r>
      <w:r w:rsidRPr="007E7A74">
        <w:t>that the motion is captured by at least 3 cameras every time and is registered on the view field of each camera making it green. Do this for all cameras.</w:t>
      </w:r>
    </w:p>
    <w:p w14:paraId="0BD4003E" w14:textId="75B151D7" w:rsidR="00C66440" w:rsidRPr="007E7A74" w:rsidRDefault="00C66440" w:rsidP="00F455E4">
      <w:pPr>
        <w:contextualSpacing/>
      </w:pPr>
    </w:p>
    <w:p w14:paraId="2E9D92E0" w14:textId="59085C61" w:rsidR="00C66440" w:rsidRPr="007E7A74" w:rsidRDefault="00C66440" w:rsidP="00F455E4">
      <w:pPr>
        <w:pStyle w:val="ListParagraph"/>
        <w:numPr>
          <w:ilvl w:val="2"/>
          <w:numId w:val="3"/>
        </w:numPr>
        <w:ind w:left="0" w:firstLine="0"/>
      </w:pPr>
      <w:r w:rsidRPr="007E7A74">
        <w:lastRenderedPageBreak/>
        <w:t xml:space="preserve">Once </w:t>
      </w:r>
      <w:r w:rsidR="001E697B" w:rsidRPr="007E7A74">
        <w:t xml:space="preserve">the view-field of each camera </w:t>
      </w:r>
      <w:r w:rsidRPr="007E7A74">
        <w:t>ha</w:t>
      </w:r>
      <w:r w:rsidR="001E697B" w:rsidRPr="007E7A74">
        <w:t>s been</w:t>
      </w:r>
      <w:r w:rsidRPr="007E7A74">
        <w:t xml:space="preserve"> </w:t>
      </w:r>
      <w:r w:rsidR="00C3070E" w:rsidRPr="007E7A74">
        <w:t xml:space="preserve">fully </w:t>
      </w:r>
      <w:r w:rsidRPr="007E7A74">
        <w:t>registered</w:t>
      </w:r>
      <w:r w:rsidR="00A96BD0" w:rsidRPr="007E7A74">
        <w:t xml:space="preserve"> (it is all green)</w:t>
      </w:r>
      <w:r w:rsidR="00045E98" w:rsidRPr="007E7A74">
        <w:t>,</w:t>
      </w:r>
      <w:r w:rsidR="001E697B" w:rsidRPr="007E7A74">
        <w:t xml:space="preserve"> click </w:t>
      </w:r>
      <w:r w:rsidR="00045E98" w:rsidRPr="007E7A74">
        <w:rPr>
          <w:b/>
          <w:bCs/>
        </w:rPr>
        <w:t>Continue</w:t>
      </w:r>
      <w:r w:rsidR="00045E98" w:rsidRPr="007E7A74">
        <w:t xml:space="preserve"> </w:t>
      </w:r>
      <w:r w:rsidRPr="007E7A74">
        <w:t>and wait for calibration computations to be executed</w:t>
      </w:r>
      <w:r w:rsidR="007C62B9" w:rsidRPr="007E7A74">
        <w:t>.</w:t>
      </w:r>
    </w:p>
    <w:p w14:paraId="52B682E8" w14:textId="3B2D7A7B" w:rsidR="007C62B9" w:rsidRPr="007E7A74" w:rsidRDefault="007C62B9" w:rsidP="00F455E4">
      <w:pPr>
        <w:contextualSpacing/>
      </w:pPr>
    </w:p>
    <w:p w14:paraId="5AC09BF2" w14:textId="022108DC" w:rsidR="007C62B9" w:rsidRPr="007E7A74" w:rsidRDefault="00236C8B" w:rsidP="00F455E4">
      <w:pPr>
        <w:contextualSpacing/>
      </w:pPr>
      <w:r w:rsidRPr="007E7A74">
        <w:t>NOTE:</w:t>
      </w:r>
      <w:r w:rsidR="007C62B9" w:rsidRPr="007E7A74">
        <w:t xml:space="preserve"> Once calibration is complete</w:t>
      </w:r>
      <w:r w:rsidR="00C3070E" w:rsidRPr="007E7A74">
        <w:t>d,</w:t>
      </w:r>
      <w:r w:rsidR="007C62B9" w:rsidRPr="007E7A74">
        <w:t xml:space="preserve"> the camera location along with the LED markers</w:t>
      </w:r>
      <w:r w:rsidR="001E697B" w:rsidRPr="007E7A74">
        <w:t xml:space="preserve"> will be seen</w:t>
      </w:r>
      <w:r w:rsidR="007C62B9" w:rsidRPr="007E7A74">
        <w:t xml:space="preserve"> on </w:t>
      </w:r>
      <w:r w:rsidR="001E697B" w:rsidRPr="007E7A74">
        <w:t>the</w:t>
      </w:r>
      <w:r w:rsidR="007C62B9" w:rsidRPr="007E7A74">
        <w:t xml:space="preserve"> display</w:t>
      </w:r>
      <w:r w:rsidR="00473E20" w:rsidRPr="007E7A74">
        <w:t>, as they are physically placed in the room</w:t>
      </w:r>
      <w:r w:rsidR="007C62B9" w:rsidRPr="007E7A74">
        <w:t xml:space="preserve">. </w:t>
      </w:r>
      <w:r w:rsidR="001E697B" w:rsidRPr="007E7A74">
        <w:t>At</w:t>
      </w:r>
      <w:r w:rsidR="007C62B9" w:rsidRPr="007E7A74">
        <w:t xml:space="preserve"> this point</w:t>
      </w:r>
      <w:r w:rsidR="00087CA1" w:rsidRPr="007E7A74">
        <w:t>,</w:t>
      </w:r>
      <w:r w:rsidR="007C62B9" w:rsidRPr="007E7A74">
        <w:t xml:space="preserve"> </w:t>
      </w:r>
      <w:r w:rsidR="001E0D80" w:rsidRPr="007E7A74">
        <w:t xml:space="preserve">the user may resume </w:t>
      </w:r>
      <w:r w:rsidR="00FC1AB9" w:rsidRPr="007E7A74">
        <w:t xml:space="preserve">calibration </w:t>
      </w:r>
      <w:r w:rsidR="001E0D80" w:rsidRPr="007E7A74">
        <w:t>because it is done,</w:t>
      </w:r>
      <w:r w:rsidR="001E697B" w:rsidRPr="007E7A74">
        <w:t xml:space="preserve"> </w:t>
      </w:r>
      <w:r w:rsidR="007C62B9" w:rsidRPr="007E7A74">
        <w:t>o</w:t>
      </w:r>
      <w:r w:rsidR="00523711" w:rsidRPr="007E7A74">
        <w:t>r</w:t>
      </w:r>
      <w:r w:rsidR="007C62B9" w:rsidRPr="007E7A74">
        <w:t xml:space="preserve"> continue </w:t>
      </w:r>
      <w:r w:rsidR="001E0D80" w:rsidRPr="007E7A74">
        <w:t>aligning</w:t>
      </w:r>
      <w:r w:rsidR="007C62B9" w:rsidRPr="007E7A74">
        <w:t xml:space="preserve"> the system.</w:t>
      </w:r>
    </w:p>
    <w:p w14:paraId="649BAB42" w14:textId="77777777" w:rsidR="001E220C" w:rsidRPr="007E7A74" w:rsidRDefault="001E220C" w:rsidP="00F455E4">
      <w:pPr>
        <w:contextualSpacing/>
      </w:pPr>
    </w:p>
    <w:p w14:paraId="187126EF" w14:textId="2E69FE95" w:rsidR="001E220C" w:rsidRPr="007E7A74" w:rsidRDefault="00D40D75" w:rsidP="00F455E4">
      <w:pPr>
        <w:pStyle w:val="ListParagraph"/>
        <w:numPr>
          <w:ilvl w:val="2"/>
          <w:numId w:val="3"/>
        </w:numPr>
        <w:ind w:left="0" w:firstLine="0"/>
      </w:pPr>
      <w:r w:rsidRPr="007E7A74">
        <w:t>Hold the wand vertically and p</w:t>
      </w:r>
      <w:r w:rsidR="007C62B9" w:rsidRPr="007E7A74">
        <w:t>lace the</w:t>
      </w:r>
      <w:r w:rsidR="00004E48" w:rsidRPr="007E7A74">
        <w:t xml:space="preserve"> side with the</w:t>
      </w:r>
      <w:r w:rsidR="007C62B9" w:rsidRPr="007E7A74">
        <w:t xml:space="preserve"> LED closer to the </w:t>
      </w:r>
      <w:r w:rsidR="009C7BB9" w:rsidRPr="007E7A74">
        <w:t>end of</w:t>
      </w:r>
      <w:r w:rsidR="00A96BD0" w:rsidRPr="007E7A74">
        <w:t xml:space="preserve"> the wand </w:t>
      </w:r>
      <w:r w:rsidR="009C7BB9" w:rsidRPr="007E7A74">
        <w:t>on</w:t>
      </w:r>
      <w:r w:rsidRPr="007E7A74">
        <w:t xml:space="preserve"> the ground</w:t>
      </w:r>
      <w:r w:rsidR="00F502D5" w:rsidRPr="007E7A74">
        <w:t xml:space="preserve">, where the origin of </w:t>
      </w:r>
      <w:r w:rsidR="005D2914" w:rsidRPr="007E7A74">
        <w:t>the</w:t>
      </w:r>
      <w:r w:rsidR="00F502D5" w:rsidRPr="007E7A74">
        <w:t xml:space="preserve"> 3D space</w:t>
      </w:r>
      <w:r w:rsidR="001E697B" w:rsidRPr="007E7A74">
        <w:t xml:space="preserve"> </w:t>
      </w:r>
      <w:r w:rsidR="00A46369" w:rsidRPr="007E7A74">
        <w:t>must</w:t>
      </w:r>
      <w:r w:rsidR="001E697B" w:rsidRPr="007E7A74">
        <w:t xml:space="preserve"> be set</w:t>
      </w:r>
      <w:r w:rsidR="00F502D5" w:rsidRPr="007E7A74">
        <w:t xml:space="preserve"> (point (0,0,0)). </w:t>
      </w:r>
    </w:p>
    <w:p w14:paraId="53B44B7E" w14:textId="77777777" w:rsidR="001E220C" w:rsidRPr="007E7A74" w:rsidRDefault="001E220C" w:rsidP="00F455E4">
      <w:pPr>
        <w:contextualSpacing/>
      </w:pPr>
    </w:p>
    <w:p w14:paraId="01F2A6CE" w14:textId="5FC09243" w:rsidR="00F502D5" w:rsidRPr="007E7A74" w:rsidRDefault="00F502D5" w:rsidP="00F455E4">
      <w:pPr>
        <w:pStyle w:val="ListParagraph"/>
        <w:numPr>
          <w:ilvl w:val="2"/>
          <w:numId w:val="3"/>
        </w:numPr>
        <w:ind w:left="0" w:firstLine="0"/>
      </w:pPr>
      <w:r w:rsidRPr="007E7A74">
        <w:t>Hold the wan</w:t>
      </w:r>
      <w:r w:rsidR="00E55FA8" w:rsidRPr="007E7A74">
        <w:t>d</w:t>
      </w:r>
      <w:r w:rsidRPr="007E7A74">
        <w:t xml:space="preserve"> stable</w:t>
      </w:r>
      <w:r w:rsidR="001E220C" w:rsidRPr="007E7A74">
        <w:t xml:space="preserve"> until registered</w:t>
      </w:r>
      <w:r w:rsidRPr="007E7A74">
        <w:t xml:space="preserve">. </w:t>
      </w:r>
      <w:r w:rsidR="001E220C" w:rsidRPr="007E7A74">
        <w:t>Once registered</w:t>
      </w:r>
      <w:r w:rsidR="009C7BB9" w:rsidRPr="007E7A74">
        <w:t>,</w:t>
      </w:r>
      <w:r w:rsidR="001E220C" w:rsidRPr="007E7A74">
        <w:t xml:space="preserve"> the </w:t>
      </w:r>
      <w:r w:rsidR="00C56B80" w:rsidRPr="007E7A74">
        <w:t xml:space="preserve">screen flashes green. A point indicating the origin of </w:t>
      </w:r>
      <w:r w:rsidR="005D2914" w:rsidRPr="007E7A74">
        <w:t>the</w:t>
      </w:r>
      <w:r w:rsidR="00C56B80" w:rsidRPr="007E7A74">
        <w:t xml:space="preserve"> </w:t>
      </w:r>
      <w:r w:rsidR="009C7BB9" w:rsidRPr="007E7A74">
        <w:t xml:space="preserve">reference frame on the </w:t>
      </w:r>
      <w:r w:rsidR="00C56B80" w:rsidRPr="007E7A74">
        <w:t>space will appear on the interface and the next alignment axis, x-axis, will be highlighted green.</w:t>
      </w:r>
    </w:p>
    <w:p w14:paraId="61A3F838" w14:textId="77777777" w:rsidR="00F502D5" w:rsidRPr="007E7A74" w:rsidRDefault="00F502D5" w:rsidP="00F455E4">
      <w:pPr>
        <w:contextualSpacing/>
      </w:pPr>
    </w:p>
    <w:p w14:paraId="4787E2A9" w14:textId="73A3AF4E" w:rsidR="007C62B9" w:rsidRPr="007E7A74" w:rsidRDefault="00F502D5" w:rsidP="00F455E4">
      <w:pPr>
        <w:pStyle w:val="ListParagraph"/>
        <w:numPr>
          <w:ilvl w:val="2"/>
          <w:numId w:val="3"/>
        </w:numPr>
        <w:ind w:left="0" w:firstLine="0"/>
      </w:pPr>
      <w:r w:rsidRPr="007E7A74">
        <w:t>Move the wand</w:t>
      </w:r>
      <w:r w:rsidR="008F4DD2" w:rsidRPr="007E7A74">
        <w:t xml:space="preserve">, </w:t>
      </w:r>
      <w:r w:rsidR="00E55FA8" w:rsidRPr="007E7A74">
        <w:t>maintaining the same orientation</w:t>
      </w:r>
      <w:r w:rsidR="008F4DD2" w:rsidRPr="007E7A74">
        <w:t xml:space="preserve"> (vertically),</w:t>
      </w:r>
      <w:r w:rsidRPr="007E7A74">
        <w:t xml:space="preserve"> at the point of the x-axis and hold it stable until registered.</w:t>
      </w:r>
    </w:p>
    <w:p w14:paraId="4DBC849B" w14:textId="77777777" w:rsidR="00C56B80" w:rsidRPr="007E7A74" w:rsidRDefault="00C56B80" w:rsidP="00F455E4">
      <w:pPr>
        <w:contextualSpacing/>
      </w:pPr>
    </w:p>
    <w:p w14:paraId="24C7E5B6" w14:textId="1132C50F" w:rsidR="00C56B80" w:rsidRPr="007E7A74" w:rsidRDefault="001E220C" w:rsidP="00F455E4">
      <w:pPr>
        <w:pStyle w:val="ListParagraph"/>
        <w:numPr>
          <w:ilvl w:val="2"/>
          <w:numId w:val="3"/>
        </w:numPr>
        <w:ind w:left="0" w:firstLine="0"/>
      </w:pPr>
      <w:r w:rsidRPr="007E7A74">
        <w:t>Repeat for the z-axis. Once the point of the z-axis is registered, the calibration is complete</w:t>
      </w:r>
      <w:r w:rsidR="00C56B80" w:rsidRPr="007E7A74">
        <w:t>.</w:t>
      </w:r>
    </w:p>
    <w:p w14:paraId="10DBE00C" w14:textId="4CC4D49C" w:rsidR="00C56B80" w:rsidRPr="007E7A74" w:rsidRDefault="00C56B80" w:rsidP="00F455E4">
      <w:pPr>
        <w:contextualSpacing/>
      </w:pPr>
    </w:p>
    <w:p w14:paraId="361D4747" w14:textId="72A7D756" w:rsidR="00C56B80" w:rsidRPr="007E7A74" w:rsidRDefault="00C56B80" w:rsidP="00F455E4">
      <w:pPr>
        <w:pStyle w:val="ListParagraph"/>
        <w:numPr>
          <w:ilvl w:val="2"/>
          <w:numId w:val="3"/>
        </w:numPr>
        <w:ind w:left="0" w:firstLine="0"/>
      </w:pPr>
      <w:r w:rsidRPr="007E7A74">
        <w:t xml:space="preserve">Click </w:t>
      </w:r>
      <w:r w:rsidR="002821A1" w:rsidRPr="007E7A74">
        <w:rPr>
          <w:b/>
          <w:bCs/>
        </w:rPr>
        <w:t>F</w:t>
      </w:r>
      <w:r w:rsidRPr="007E7A74">
        <w:rPr>
          <w:b/>
          <w:bCs/>
        </w:rPr>
        <w:t>inish</w:t>
      </w:r>
      <w:r w:rsidRPr="007E7A74">
        <w:t xml:space="preserve"> to exit</w:t>
      </w:r>
      <w:r w:rsidR="00523711" w:rsidRPr="007E7A74">
        <w:t xml:space="preserve"> calibration</w:t>
      </w:r>
      <w:r w:rsidR="00045E98" w:rsidRPr="007E7A74">
        <w:t>.</w:t>
      </w:r>
    </w:p>
    <w:p w14:paraId="23AD7268" w14:textId="77777777" w:rsidR="00FA1343" w:rsidRPr="007E7A74" w:rsidRDefault="00FA1343" w:rsidP="00F455E4">
      <w:pPr>
        <w:contextualSpacing/>
      </w:pPr>
    </w:p>
    <w:p w14:paraId="5BD58810" w14:textId="3343DF1C" w:rsidR="00092EA0" w:rsidRPr="007E7A74" w:rsidRDefault="002F4B87" w:rsidP="00F455E4">
      <w:pPr>
        <w:pStyle w:val="ListParagraph"/>
        <w:numPr>
          <w:ilvl w:val="2"/>
          <w:numId w:val="3"/>
        </w:numPr>
        <w:ind w:left="0" w:firstLine="0"/>
      </w:pPr>
      <w:r w:rsidRPr="007E7A74">
        <w:t xml:space="preserve">Open </w:t>
      </w:r>
      <w:r w:rsidR="004D735B" w:rsidRPr="007E7A74">
        <w:t>the interface of the motion-capture system</w:t>
      </w:r>
      <w:r w:rsidRPr="007E7A74">
        <w:t xml:space="preserve"> and click </w:t>
      </w:r>
      <w:r w:rsidR="002821A1" w:rsidRPr="007E7A74">
        <w:rPr>
          <w:b/>
          <w:bCs/>
        </w:rPr>
        <w:t>C</w:t>
      </w:r>
      <w:r w:rsidRPr="007E7A74">
        <w:rPr>
          <w:b/>
          <w:bCs/>
        </w:rPr>
        <w:t>onnect</w:t>
      </w:r>
      <w:r w:rsidRPr="007E7A74">
        <w:t xml:space="preserve"> to </w:t>
      </w:r>
      <w:r w:rsidR="00032069" w:rsidRPr="007E7A74">
        <w:t>start streaming</w:t>
      </w:r>
      <w:r w:rsidRPr="007E7A74">
        <w:t xml:space="preserve"> the data from the</w:t>
      </w:r>
      <w:r w:rsidR="000053CE" w:rsidRPr="007E7A74">
        <w:t xml:space="preserve"> LED markers</w:t>
      </w:r>
      <w:r w:rsidR="00BD463B" w:rsidRPr="007E7A74">
        <w:t xml:space="preserve">. </w:t>
      </w:r>
      <w:r w:rsidR="006D45DA" w:rsidRPr="007E7A74">
        <w:t>Once the connection is established, t</w:t>
      </w:r>
      <w:r w:rsidR="00BD463B" w:rsidRPr="007E7A74">
        <w:t xml:space="preserve">he position of the </w:t>
      </w:r>
      <w:r w:rsidR="00AF5F6A" w:rsidRPr="007E7A74">
        <w:t>markers</w:t>
      </w:r>
      <w:r w:rsidR="00BD463B" w:rsidRPr="007E7A74">
        <w:t xml:space="preserve"> will be displayed on the virtual wor</w:t>
      </w:r>
      <w:r w:rsidR="009C7BB9" w:rsidRPr="007E7A74">
        <w:t>l</w:t>
      </w:r>
      <w:r w:rsidR="00BD463B" w:rsidRPr="007E7A74">
        <w:t>d of the interface</w:t>
      </w:r>
      <w:r w:rsidR="00D06F2E" w:rsidRPr="007E7A74">
        <w:t>.</w:t>
      </w:r>
    </w:p>
    <w:p w14:paraId="02D7F189" w14:textId="77777777" w:rsidR="001017F0" w:rsidRPr="007E7A74" w:rsidRDefault="001017F0" w:rsidP="00F455E4">
      <w:pPr>
        <w:contextualSpacing/>
      </w:pPr>
    </w:p>
    <w:p w14:paraId="72A5821C" w14:textId="36E25414" w:rsidR="00203E71" w:rsidRPr="007E7A74" w:rsidRDefault="00203E71" w:rsidP="00F455E4">
      <w:pPr>
        <w:pStyle w:val="ListParagraph"/>
        <w:numPr>
          <w:ilvl w:val="2"/>
          <w:numId w:val="3"/>
        </w:numPr>
        <w:ind w:left="0" w:firstLine="0"/>
      </w:pPr>
      <w:r w:rsidRPr="007E7A74">
        <w:t xml:space="preserve">Create the </w:t>
      </w:r>
      <w:r w:rsidR="00BD463B" w:rsidRPr="007E7A74">
        <w:t xml:space="preserve">virtual </w:t>
      </w:r>
      <w:r w:rsidRPr="007E7A74">
        <w:t>skeleton</w:t>
      </w:r>
      <w:r w:rsidR="00BD463B" w:rsidRPr="007E7A74">
        <w:t xml:space="preserve"> (</w:t>
      </w:r>
      <w:r w:rsidR="00032069" w:rsidRPr="007E7A74">
        <w:t xml:space="preserve">automatically </w:t>
      </w:r>
      <w:r w:rsidR="00D06F2E" w:rsidRPr="007E7A74">
        <w:t xml:space="preserve">estimate the </w:t>
      </w:r>
      <w:r w:rsidR="00BD463B" w:rsidRPr="007E7A74">
        <w:t>bone positions</w:t>
      </w:r>
      <w:r w:rsidR="00D06F2E" w:rsidRPr="007E7A74">
        <w:t xml:space="preserve"> of the body from the position data collected from the LED</w:t>
      </w:r>
      <w:r w:rsidR="000053CE" w:rsidRPr="007E7A74">
        <w:t xml:space="preserve"> markers</w:t>
      </w:r>
      <w:r w:rsidR="00E76D3B" w:rsidRPr="007E7A74">
        <w:t xml:space="preserve"> of the costume</w:t>
      </w:r>
      <w:r w:rsidR="00E20339" w:rsidRPr="007E7A74">
        <w:t xml:space="preserve">, as shown </w:t>
      </w:r>
      <w:r w:rsidR="00E20339" w:rsidRPr="007E7A74">
        <w:rPr>
          <w:b/>
          <w:bCs/>
        </w:rPr>
        <w:t xml:space="preserve">Figure </w:t>
      </w:r>
      <w:r w:rsidR="00E14EFC" w:rsidRPr="007E7A74">
        <w:rPr>
          <w:b/>
          <w:bCs/>
        </w:rPr>
        <w:t>8</w:t>
      </w:r>
      <w:r w:rsidR="00E20339" w:rsidRPr="007E7A74">
        <w:rPr>
          <w:b/>
          <w:bCs/>
        </w:rPr>
        <w:t xml:space="preserve"> step2</w:t>
      </w:r>
      <w:r w:rsidR="00BD463B" w:rsidRPr="007E7A74">
        <w:t>)</w:t>
      </w:r>
      <w:r w:rsidR="00045E98" w:rsidRPr="007E7A74">
        <w:t>.</w:t>
      </w:r>
    </w:p>
    <w:p w14:paraId="6B847BE5" w14:textId="77777777" w:rsidR="00EC5E5C" w:rsidRPr="007E7A74" w:rsidRDefault="00EC5E5C" w:rsidP="00F455E4">
      <w:pPr>
        <w:contextualSpacing/>
      </w:pPr>
    </w:p>
    <w:p w14:paraId="11C2E4BD" w14:textId="116324EE" w:rsidR="00203E71" w:rsidRPr="007E7A74" w:rsidRDefault="00203E71" w:rsidP="00F455E4">
      <w:pPr>
        <w:pStyle w:val="ListParagraph"/>
        <w:numPr>
          <w:ilvl w:val="2"/>
          <w:numId w:val="3"/>
        </w:numPr>
        <w:ind w:left="0" w:firstLine="0"/>
      </w:pPr>
      <w:r w:rsidRPr="007E7A74">
        <w:t>Right click</w:t>
      </w:r>
      <w:r w:rsidR="00004090" w:rsidRPr="007E7A74">
        <w:t xml:space="preserve"> on </w:t>
      </w:r>
      <w:r w:rsidR="00004090" w:rsidRPr="007E7A74">
        <w:rPr>
          <w:b/>
          <w:bCs/>
        </w:rPr>
        <w:t>Skeletons</w:t>
      </w:r>
      <w:r w:rsidR="00306C96" w:rsidRPr="007E7A74">
        <w:t xml:space="preserve"> on the right side of the window</w:t>
      </w:r>
      <w:r w:rsidRPr="007E7A74">
        <w:t xml:space="preserve"> and select </w:t>
      </w:r>
      <w:r w:rsidR="00964430" w:rsidRPr="007E7A74">
        <w:rPr>
          <w:b/>
          <w:bCs/>
        </w:rPr>
        <w:t>N</w:t>
      </w:r>
      <w:r w:rsidRPr="007E7A74">
        <w:rPr>
          <w:b/>
          <w:bCs/>
        </w:rPr>
        <w:t>ew skeleton</w:t>
      </w:r>
      <w:r w:rsidR="00045E98" w:rsidRPr="007E7A74">
        <w:t>.</w:t>
      </w:r>
    </w:p>
    <w:p w14:paraId="63637EDD" w14:textId="77777777" w:rsidR="00FA1343" w:rsidRPr="007E7A74" w:rsidRDefault="00FA1343" w:rsidP="00F455E4">
      <w:pPr>
        <w:pStyle w:val="ListParagraph"/>
        <w:ind w:left="0"/>
      </w:pPr>
    </w:p>
    <w:p w14:paraId="785F8ECC" w14:textId="241160C7" w:rsidR="00203E71" w:rsidRPr="007E7A74" w:rsidRDefault="00203E71" w:rsidP="00F455E4">
      <w:pPr>
        <w:pStyle w:val="ListParagraph"/>
        <w:numPr>
          <w:ilvl w:val="2"/>
          <w:numId w:val="3"/>
        </w:numPr>
        <w:ind w:left="0" w:firstLine="0"/>
      </w:pPr>
      <w:r w:rsidRPr="007E7A74">
        <w:t xml:space="preserve">Choose </w:t>
      </w:r>
      <w:r w:rsidR="00FA1343" w:rsidRPr="007E7A74">
        <w:rPr>
          <w:b/>
          <w:bCs/>
        </w:rPr>
        <w:t>M</w:t>
      </w:r>
      <w:r w:rsidRPr="007E7A74">
        <w:rPr>
          <w:b/>
          <w:bCs/>
        </w:rPr>
        <w:t xml:space="preserve">arker </w:t>
      </w:r>
      <w:r w:rsidR="00FA1343" w:rsidRPr="007E7A74">
        <w:rPr>
          <w:b/>
          <w:bCs/>
        </w:rPr>
        <w:t>M</w:t>
      </w:r>
      <w:r w:rsidRPr="007E7A74">
        <w:rPr>
          <w:b/>
          <w:bCs/>
        </w:rPr>
        <w:t>apping</w:t>
      </w:r>
      <w:r w:rsidRPr="007E7A74">
        <w:t xml:space="preserve"> and the</w:t>
      </w:r>
      <w:r w:rsidR="00D44C42" w:rsidRPr="007E7A74">
        <w:t>n</w:t>
      </w:r>
      <w:r w:rsidRPr="007E7A74">
        <w:t xml:space="preserve"> select the proper file (provided by the company based on the </w:t>
      </w:r>
      <w:r w:rsidR="003836EF" w:rsidRPr="007E7A74">
        <w:t xml:space="preserve">interface </w:t>
      </w:r>
      <w:r w:rsidRPr="007E7A74">
        <w:t xml:space="preserve">version </w:t>
      </w:r>
      <w:r w:rsidR="00D44C42" w:rsidRPr="007E7A74">
        <w:t xml:space="preserve">that </w:t>
      </w:r>
      <w:r w:rsidR="00370A6E" w:rsidRPr="007E7A74">
        <w:t>is used</w:t>
      </w:r>
      <w:r w:rsidRPr="007E7A74">
        <w:t xml:space="preserve">). Then, click </w:t>
      </w:r>
      <w:r w:rsidRPr="007E7A74">
        <w:rPr>
          <w:b/>
          <w:bCs/>
        </w:rPr>
        <w:t>OK</w:t>
      </w:r>
      <w:r w:rsidR="00045E98" w:rsidRPr="007E7A74">
        <w:t>.</w:t>
      </w:r>
    </w:p>
    <w:p w14:paraId="4CB3486B" w14:textId="3A69F067" w:rsidR="00FF748D" w:rsidRPr="007E7A74" w:rsidRDefault="00FF748D" w:rsidP="00F455E4">
      <w:pPr>
        <w:contextualSpacing/>
      </w:pPr>
    </w:p>
    <w:p w14:paraId="0D387510" w14:textId="3C1069C1" w:rsidR="00FF748D" w:rsidRPr="007E7A74" w:rsidRDefault="00FF748D" w:rsidP="00F455E4">
      <w:pPr>
        <w:pStyle w:val="ListParagraph"/>
        <w:numPr>
          <w:ilvl w:val="2"/>
          <w:numId w:val="3"/>
        </w:numPr>
        <w:ind w:left="0" w:firstLine="0"/>
      </w:pPr>
      <w:r w:rsidRPr="007E7A74">
        <w:t xml:space="preserve">Ask participant to stay stable on the T-pose (straight up </w:t>
      </w:r>
      <w:r w:rsidR="00032069" w:rsidRPr="007E7A74">
        <w:t>posture</w:t>
      </w:r>
      <w:r w:rsidRPr="007E7A74">
        <w:t xml:space="preserve"> with arms open on the sides)</w:t>
      </w:r>
      <w:r w:rsidR="00045E98" w:rsidRPr="007E7A74">
        <w:t>.</w:t>
      </w:r>
    </w:p>
    <w:p w14:paraId="14E951C8" w14:textId="77777777" w:rsidR="00FA1343" w:rsidRPr="007E7A74" w:rsidRDefault="00FA1343" w:rsidP="00F455E4">
      <w:pPr>
        <w:pStyle w:val="ListParagraph"/>
        <w:ind w:left="0"/>
      </w:pPr>
    </w:p>
    <w:p w14:paraId="59980B33" w14:textId="12156AD4" w:rsidR="00203E71" w:rsidRPr="007E7A74" w:rsidRDefault="00203E71" w:rsidP="00F455E4">
      <w:pPr>
        <w:pStyle w:val="ListParagraph"/>
        <w:numPr>
          <w:ilvl w:val="2"/>
          <w:numId w:val="3"/>
        </w:numPr>
        <w:ind w:left="0" w:firstLine="0"/>
      </w:pPr>
      <w:r w:rsidRPr="007E7A74">
        <w:t xml:space="preserve">Right click on skeleton and select </w:t>
      </w:r>
      <w:r w:rsidR="00964430" w:rsidRPr="007E7A74">
        <w:rPr>
          <w:b/>
          <w:bCs/>
        </w:rPr>
        <w:t>G</w:t>
      </w:r>
      <w:r w:rsidRPr="007E7A74">
        <w:rPr>
          <w:b/>
          <w:bCs/>
        </w:rPr>
        <w:t>enerate skeleton without training</w:t>
      </w:r>
      <w:r w:rsidR="00045E98" w:rsidRPr="007E7A74">
        <w:t>.</w:t>
      </w:r>
    </w:p>
    <w:p w14:paraId="20FA060E" w14:textId="77777777" w:rsidR="00FA1343" w:rsidRPr="007E7A74" w:rsidRDefault="00FA1343" w:rsidP="00F455E4">
      <w:pPr>
        <w:contextualSpacing/>
      </w:pPr>
    </w:p>
    <w:p w14:paraId="4C8530F6" w14:textId="55A6C126" w:rsidR="00203E71" w:rsidRPr="007E7A74" w:rsidRDefault="00203E71" w:rsidP="00F455E4">
      <w:pPr>
        <w:pStyle w:val="ListParagraph"/>
        <w:numPr>
          <w:ilvl w:val="2"/>
          <w:numId w:val="3"/>
        </w:numPr>
        <w:ind w:left="0" w:firstLine="0"/>
      </w:pPr>
      <w:r w:rsidRPr="007E7A74">
        <w:t xml:space="preserve">If all steps are correctly performed the skeleton </w:t>
      </w:r>
      <w:r w:rsidR="00C0008E" w:rsidRPr="007E7A74">
        <w:t>will</w:t>
      </w:r>
      <w:r w:rsidRPr="007E7A74">
        <w:t xml:space="preserve"> be generated</w:t>
      </w:r>
      <w:r w:rsidR="00FF748D" w:rsidRPr="007E7A74">
        <w:t xml:space="preserve">. Ask participant to move and check </w:t>
      </w:r>
      <w:r w:rsidR="00AF5F6A" w:rsidRPr="007E7A74">
        <w:t xml:space="preserve">how accurately </w:t>
      </w:r>
      <w:r w:rsidR="00FF748D" w:rsidRPr="007E7A74">
        <w:t>the virtual skeleton follow</w:t>
      </w:r>
      <w:r w:rsidR="00AF5F6A" w:rsidRPr="007E7A74">
        <w:t>s</w:t>
      </w:r>
      <w:r w:rsidR="00FF748D" w:rsidRPr="007E7A74">
        <w:t xml:space="preserve"> participant’s movements </w:t>
      </w:r>
      <w:r w:rsidR="00045E98" w:rsidRPr="007E7A74">
        <w:t>.</w:t>
      </w:r>
    </w:p>
    <w:p w14:paraId="08615EE0" w14:textId="77777777" w:rsidR="00FA1343" w:rsidRPr="007E7A74" w:rsidRDefault="00FA1343" w:rsidP="00F455E4">
      <w:pPr>
        <w:contextualSpacing/>
      </w:pPr>
    </w:p>
    <w:p w14:paraId="150BE394" w14:textId="0B23660C" w:rsidR="00726DD0" w:rsidRPr="007E7A74" w:rsidRDefault="002821A1" w:rsidP="00F455E4">
      <w:pPr>
        <w:pStyle w:val="ListParagraph"/>
        <w:numPr>
          <w:ilvl w:val="2"/>
          <w:numId w:val="3"/>
        </w:numPr>
        <w:ind w:left="0" w:firstLine="0"/>
      </w:pPr>
      <w:r w:rsidRPr="007E7A74">
        <w:t>To s</w:t>
      </w:r>
      <w:r w:rsidR="00203E71" w:rsidRPr="007E7A74">
        <w:t xml:space="preserve">tream the skeleton data to </w:t>
      </w:r>
      <w:r w:rsidR="00726DD0" w:rsidRPr="007E7A74">
        <w:t>LSL</w:t>
      </w:r>
      <w:r w:rsidRPr="007E7A74">
        <w:t xml:space="preserve"> s</w:t>
      </w:r>
      <w:r w:rsidR="00964430" w:rsidRPr="007E7A74">
        <w:t xml:space="preserve">elect </w:t>
      </w:r>
      <w:r w:rsidR="00964430" w:rsidRPr="007E7A74">
        <w:rPr>
          <w:b/>
          <w:bCs/>
        </w:rPr>
        <w:t>Settings</w:t>
      </w:r>
      <w:r w:rsidR="00964430" w:rsidRPr="007E7A74">
        <w:t xml:space="preserve"> and </w:t>
      </w:r>
      <w:r w:rsidR="00964430" w:rsidRPr="007E7A74">
        <w:rPr>
          <w:b/>
          <w:bCs/>
        </w:rPr>
        <w:t>Options</w:t>
      </w:r>
      <w:r w:rsidR="00045E98" w:rsidRPr="007E7A74">
        <w:t xml:space="preserve"> </w:t>
      </w:r>
      <w:r w:rsidR="00964430" w:rsidRPr="007E7A74">
        <w:t>from the main menu</w:t>
      </w:r>
      <w:r w:rsidR="00045E98" w:rsidRPr="007E7A74">
        <w:t>.</w:t>
      </w:r>
    </w:p>
    <w:p w14:paraId="4A21E9A8" w14:textId="77777777" w:rsidR="00FA1343" w:rsidRPr="007E7A74" w:rsidRDefault="00FA1343" w:rsidP="00F455E4">
      <w:pPr>
        <w:pStyle w:val="ListParagraph"/>
        <w:ind w:left="0"/>
      </w:pPr>
    </w:p>
    <w:p w14:paraId="008A1963" w14:textId="360B85BF" w:rsidR="00AB307A" w:rsidRPr="007E7A74" w:rsidRDefault="00964430" w:rsidP="00F455E4">
      <w:pPr>
        <w:pStyle w:val="ListParagraph"/>
        <w:numPr>
          <w:ilvl w:val="2"/>
          <w:numId w:val="3"/>
        </w:numPr>
        <w:ind w:left="0" w:firstLine="0"/>
      </w:pPr>
      <w:r w:rsidRPr="007E7A74">
        <w:t xml:space="preserve">Open </w:t>
      </w:r>
      <w:r w:rsidRPr="007E7A74">
        <w:rPr>
          <w:b/>
          <w:bCs/>
        </w:rPr>
        <w:t>Owl emulator</w:t>
      </w:r>
      <w:r w:rsidRPr="007E7A74">
        <w:t xml:space="preserve"> and </w:t>
      </w:r>
      <w:r w:rsidR="00601ABB" w:rsidRPr="00601ABB">
        <w:t xml:space="preserve">click "start" </w:t>
      </w:r>
      <w:r w:rsidRPr="007E7A74">
        <w:rPr>
          <w:b/>
          <w:bCs/>
        </w:rPr>
        <w:t>Live streaming</w:t>
      </w:r>
      <w:r w:rsidR="00045E98" w:rsidRPr="007E7A74">
        <w:t>.</w:t>
      </w:r>
    </w:p>
    <w:bookmarkEnd w:id="4"/>
    <w:p w14:paraId="5386CC64" w14:textId="47DAD303" w:rsidR="00045E98" w:rsidRPr="007E7A74" w:rsidRDefault="00045E98" w:rsidP="00F455E4">
      <w:pPr>
        <w:rPr>
          <w:rFonts w:eastAsiaTheme="majorEastAsia"/>
        </w:rPr>
      </w:pPr>
    </w:p>
    <w:p w14:paraId="257C44B0" w14:textId="6E665684" w:rsidR="00045E98" w:rsidRPr="007E7A74" w:rsidRDefault="00045E98" w:rsidP="00F455E4">
      <w:pPr>
        <w:pStyle w:val="ListParagraph"/>
        <w:numPr>
          <w:ilvl w:val="1"/>
          <w:numId w:val="3"/>
        </w:numPr>
        <w:ind w:left="0" w:firstLine="0"/>
      </w:pPr>
      <w:r w:rsidRPr="000B5B49">
        <w:rPr>
          <w:rFonts w:asciiTheme="minorHAnsi" w:eastAsiaTheme="majorEastAsia" w:hAnsiTheme="minorHAnsi" w:cstheme="majorBidi"/>
          <w:bCs/>
          <w:color w:val="000000" w:themeColor="text1"/>
        </w:rPr>
        <w:t xml:space="preserve"> </w:t>
      </w:r>
      <w:r w:rsidRPr="007E7A74">
        <w:t>Setup</w:t>
      </w:r>
      <w:r w:rsidR="00516228" w:rsidRPr="007E7A74">
        <w:t xml:space="preserve"> </w:t>
      </w:r>
      <w:r w:rsidRPr="007E7A74">
        <w:t xml:space="preserve">of </w:t>
      </w:r>
      <w:r w:rsidR="00D10201" w:rsidRPr="007E7A74">
        <w:t>EEG</w:t>
      </w:r>
      <w:r w:rsidR="00516228" w:rsidRPr="007E7A74">
        <w:t xml:space="preserve"> equipment</w:t>
      </w:r>
      <w:r w:rsidR="005870E8" w:rsidRPr="007E7A74">
        <w:t xml:space="preserve"> </w:t>
      </w:r>
      <w:r w:rsidR="00516228" w:rsidRPr="007E7A74">
        <w:t>–</w:t>
      </w:r>
      <w:r w:rsidR="005870E8" w:rsidRPr="007E7A74">
        <w:t xml:space="preserve"> CNS</w:t>
      </w:r>
      <w:r w:rsidR="00516228" w:rsidRPr="007E7A74">
        <w:t xml:space="preserve"> </w:t>
      </w:r>
    </w:p>
    <w:p w14:paraId="5CD5F566" w14:textId="77777777" w:rsidR="00FA1343" w:rsidRPr="007E7A74" w:rsidRDefault="00FA1343" w:rsidP="00F455E4">
      <w:pPr>
        <w:contextualSpacing/>
      </w:pPr>
    </w:p>
    <w:p w14:paraId="426070F4" w14:textId="366A2429" w:rsidR="00924217" w:rsidRPr="007E7A74" w:rsidRDefault="00D44C42" w:rsidP="00F455E4">
      <w:pPr>
        <w:pStyle w:val="ListParagraph"/>
        <w:numPr>
          <w:ilvl w:val="2"/>
          <w:numId w:val="14"/>
        </w:numPr>
      </w:pPr>
      <w:r w:rsidRPr="007E7A74">
        <w:t>Help</w:t>
      </w:r>
      <w:r w:rsidR="00924217" w:rsidRPr="007E7A74">
        <w:t xml:space="preserve"> </w:t>
      </w:r>
      <w:r w:rsidR="00FF748D" w:rsidRPr="007E7A74">
        <w:t xml:space="preserve">the same </w:t>
      </w:r>
      <w:r w:rsidR="00924217" w:rsidRPr="007E7A74">
        <w:t xml:space="preserve">participant </w:t>
      </w:r>
      <w:r w:rsidR="00FF748D" w:rsidRPr="007E7A74">
        <w:t xml:space="preserve">to </w:t>
      </w:r>
      <w:r w:rsidR="00924217" w:rsidRPr="007E7A74">
        <w:t xml:space="preserve">wear the </w:t>
      </w:r>
      <w:r w:rsidR="00FD67E6" w:rsidRPr="007E7A74">
        <w:t xml:space="preserve">EEG </w:t>
      </w:r>
      <w:r w:rsidR="009A10D3" w:rsidRPr="007E7A74">
        <w:t>head-cap</w:t>
      </w:r>
      <w:r w:rsidR="00AD4F41">
        <w:t>.</w:t>
      </w:r>
    </w:p>
    <w:p w14:paraId="372EB6A1" w14:textId="77777777" w:rsidR="00FA1343" w:rsidRPr="007E7A74" w:rsidRDefault="00FA1343" w:rsidP="00F455E4">
      <w:pPr>
        <w:pStyle w:val="ListParagraph"/>
        <w:ind w:left="0"/>
      </w:pPr>
    </w:p>
    <w:p w14:paraId="38FC3ADE" w14:textId="38673AAD" w:rsidR="00924217" w:rsidRPr="007E7A74" w:rsidRDefault="00A77ABF" w:rsidP="00F455E4">
      <w:pPr>
        <w:pStyle w:val="ListParagraph"/>
        <w:numPr>
          <w:ilvl w:val="2"/>
          <w:numId w:val="14"/>
        </w:numPr>
        <w:ind w:left="0" w:firstLine="0"/>
      </w:pPr>
      <w:r w:rsidRPr="007E7A74">
        <w:t>Place the gel electrodes (the traditional gel-based electrodes used with the EEG head-cap) on the head-cap and 2 sticky electrodes (electrodes that work like stickers) on the back side of the right ear for the CMS and DRL sensors</w:t>
      </w:r>
      <w:r w:rsidR="00045E98" w:rsidRPr="007E7A74">
        <w:t>.</w:t>
      </w:r>
    </w:p>
    <w:p w14:paraId="0C0D40B8" w14:textId="77777777" w:rsidR="00FA1343" w:rsidRPr="007E7A74" w:rsidRDefault="00FA1343" w:rsidP="00F455E4">
      <w:pPr>
        <w:contextualSpacing/>
      </w:pPr>
    </w:p>
    <w:p w14:paraId="51FAD065" w14:textId="61EC7696" w:rsidR="00924217" w:rsidRPr="007E7A74" w:rsidRDefault="00924217" w:rsidP="00F455E4">
      <w:pPr>
        <w:pStyle w:val="ListParagraph"/>
        <w:numPr>
          <w:ilvl w:val="2"/>
          <w:numId w:val="14"/>
        </w:numPr>
        <w:ind w:left="0" w:firstLine="0"/>
      </w:pPr>
      <w:r w:rsidRPr="007E7A74">
        <w:t>Fill electrodes with high-conductive gel</w:t>
      </w:r>
      <w:r w:rsidR="00D44C42" w:rsidRPr="007E7A74">
        <w:t>,</w:t>
      </w:r>
      <w:r w:rsidRPr="007E7A74">
        <w:t xml:space="preserve"> as need</w:t>
      </w:r>
      <w:r w:rsidR="00FA1343" w:rsidRPr="007E7A74">
        <w:t>ed</w:t>
      </w:r>
      <w:r w:rsidR="0069391B" w:rsidRPr="007E7A74">
        <w:t>, to improve conductivity between the sensor and the sc</w:t>
      </w:r>
      <w:r w:rsidR="00EF3D6A" w:rsidRPr="007E7A74">
        <w:t>a</w:t>
      </w:r>
      <w:r w:rsidR="0069391B" w:rsidRPr="007E7A74">
        <w:t>lp</w:t>
      </w:r>
      <w:r w:rsidR="00EE7B46" w:rsidRPr="007E7A74">
        <w:t>.</w:t>
      </w:r>
    </w:p>
    <w:p w14:paraId="1F80E3A3" w14:textId="77777777" w:rsidR="00FA1343" w:rsidRPr="007E7A74" w:rsidRDefault="00FA1343" w:rsidP="00F455E4">
      <w:pPr>
        <w:contextualSpacing/>
      </w:pPr>
    </w:p>
    <w:p w14:paraId="6198F5F9" w14:textId="5476F82B" w:rsidR="00924217" w:rsidRPr="007E7A74" w:rsidRDefault="00924217" w:rsidP="00F455E4">
      <w:pPr>
        <w:pStyle w:val="ListParagraph"/>
        <w:numPr>
          <w:ilvl w:val="2"/>
          <w:numId w:val="14"/>
        </w:numPr>
        <w:ind w:left="0" w:firstLine="0"/>
      </w:pPr>
      <w:r w:rsidRPr="007E7A74">
        <w:t xml:space="preserve">Connect the electrode-cables on the gel-trodes and </w:t>
      </w:r>
      <w:r w:rsidR="00A867B0" w:rsidRPr="007E7A74">
        <w:t>the two sticky</w:t>
      </w:r>
      <w:r w:rsidR="00A77ABF" w:rsidRPr="007E7A74">
        <w:t xml:space="preserve"> </w:t>
      </w:r>
      <w:r w:rsidR="00E14EFC" w:rsidRPr="007E7A74">
        <w:t>electrodes</w:t>
      </w:r>
      <w:r w:rsidR="00045E98" w:rsidRPr="007E7A74">
        <w:t>.</w:t>
      </w:r>
    </w:p>
    <w:p w14:paraId="68A7B498" w14:textId="77777777" w:rsidR="00FA1343" w:rsidRPr="007E7A74" w:rsidRDefault="00FA1343" w:rsidP="00F455E4">
      <w:pPr>
        <w:contextualSpacing/>
      </w:pPr>
    </w:p>
    <w:p w14:paraId="242456A6" w14:textId="04C74444" w:rsidR="00A867B0" w:rsidRPr="007E7A74" w:rsidRDefault="00651CBF" w:rsidP="00F455E4">
      <w:pPr>
        <w:pStyle w:val="ListParagraph"/>
        <w:numPr>
          <w:ilvl w:val="2"/>
          <w:numId w:val="14"/>
        </w:numPr>
        <w:ind w:left="0" w:firstLine="0"/>
      </w:pPr>
      <w:r w:rsidRPr="007E7A74">
        <w:t>Stick the wireless monitor on the back of the head</w:t>
      </w:r>
      <w:r w:rsidR="009A10D3" w:rsidRPr="007E7A74">
        <w:t>-</w:t>
      </w:r>
      <w:r w:rsidRPr="007E7A74">
        <w:t>cap and plug in the electrode cables</w:t>
      </w:r>
      <w:r w:rsidR="00045E98" w:rsidRPr="007E7A74">
        <w:t>.</w:t>
      </w:r>
    </w:p>
    <w:p w14:paraId="3E90C215" w14:textId="77777777" w:rsidR="00FA1343" w:rsidRPr="007E7A74" w:rsidRDefault="00FA1343" w:rsidP="00F455E4">
      <w:pPr>
        <w:contextualSpacing/>
      </w:pPr>
    </w:p>
    <w:p w14:paraId="724E01E3" w14:textId="21760609" w:rsidR="00651CBF" w:rsidRPr="007E7A74" w:rsidRDefault="00651CBF" w:rsidP="00F455E4">
      <w:pPr>
        <w:pStyle w:val="ListParagraph"/>
        <w:numPr>
          <w:ilvl w:val="2"/>
          <w:numId w:val="14"/>
        </w:numPr>
        <w:ind w:left="0" w:firstLine="0"/>
      </w:pPr>
      <w:r w:rsidRPr="007E7A74">
        <w:t xml:space="preserve">Turn </w:t>
      </w:r>
      <w:r w:rsidR="00A77ABF" w:rsidRPr="007E7A74">
        <w:t>on</w:t>
      </w:r>
      <w:r w:rsidRPr="007E7A74">
        <w:t xml:space="preserve"> the monitor</w:t>
      </w:r>
      <w:r w:rsidR="00045E98" w:rsidRPr="007E7A74">
        <w:t>.</w:t>
      </w:r>
    </w:p>
    <w:p w14:paraId="1F24AEA4" w14:textId="77777777" w:rsidR="00FA1343" w:rsidRPr="007E7A74" w:rsidRDefault="00FA1343" w:rsidP="00F455E4">
      <w:pPr>
        <w:contextualSpacing/>
      </w:pPr>
    </w:p>
    <w:p w14:paraId="05607049" w14:textId="1D1B09BB" w:rsidR="00651CBF" w:rsidRPr="007E7A74" w:rsidRDefault="00651CBF" w:rsidP="00F455E4">
      <w:pPr>
        <w:pStyle w:val="ListParagraph"/>
        <w:numPr>
          <w:ilvl w:val="2"/>
          <w:numId w:val="14"/>
        </w:numPr>
        <w:ind w:left="0" w:firstLine="0"/>
      </w:pPr>
      <w:r w:rsidRPr="007E7A74">
        <w:t>Open</w:t>
      </w:r>
      <w:r w:rsidR="00FD67E6" w:rsidRPr="007E7A74">
        <w:t xml:space="preserve"> the</w:t>
      </w:r>
      <w:r w:rsidRPr="007E7A74">
        <w:t xml:space="preserve"> interface</w:t>
      </w:r>
      <w:r w:rsidR="00FD67E6" w:rsidRPr="007E7A74">
        <w:t xml:space="preserve"> of the EEG system</w:t>
      </w:r>
      <w:r w:rsidR="00AD4F41">
        <w:t>.</w:t>
      </w:r>
    </w:p>
    <w:p w14:paraId="28CA5CC9" w14:textId="77777777" w:rsidR="00787708" w:rsidRPr="007E7A74" w:rsidRDefault="00787708" w:rsidP="00F455E4">
      <w:pPr>
        <w:contextualSpacing/>
      </w:pPr>
    </w:p>
    <w:p w14:paraId="0106A965" w14:textId="7DE75BFC" w:rsidR="00964430" w:rsidRPr="007E7A74" w:rsidRDefault="00A02E34" w:rsidP="00F455E4">
      <w:pPr>
        <w:pStyle w:val="ListParagraph"/>
        <w:numPr>
          <w:ilvl w:val="2"/>
          <w:numId w:val="14"/>
        </w:numPr>
        <w:ind w:left="0" w:firstLine="0"/>
      </w:pPr>
      <w:r w:rsidRPr="007E7A74">
        <w:t>S</w:t>
      </w:r>
      <w:r w:rsidR="00203E71" w:rsidRPr="007E7A74">
        <w:t xml:space="preserve">elect </w:t>
      </w:r>
      <w:r w:rsidR="00964430" w:rsidRPr="007E7A74">
        <w:rPr>
          <w:b/>
          <w:bCs/>
        </w:rPr>
        <w:t>U</w:t>
      </w:r>
      <w:r w:rsidR="00203E71" w:rsidRPr="007E7A74">
        <w:rPr>
          <w:b/>
          <w:bCs/>
        </w:rPr>
        <w:t xml:space="preserve">se </w:t>
      </w:r>
      <w:r w:rsidR="00964430" w:rsidRPr="007E7A74">
        <w:rPr>
          <w:b/>
          <w:bCs/>
        </w:rPr>
        <w:t>Wi-Fi</w:t>
      </w:r>
      <w:r w:rsidR="00203E71" w:rsidRPr="007E7A74">
        <w:rPr>
          <w:b/>
          <w:bCs/>
        </w:rPr>
        <w:t xml:space="preserve"> device</w:t>
      </w:r>
      <w:r w:rsidR="00FA1343" w:rsidRPr="007E7A74">
        <w:t xml:space="preserve"> and c</w:t>
      </w:r>
      <w:r w:rsidR="00203E71" w:rsidRPr="007E7A74">
        <w:t xml:space="preserve">lick </w:t>
      </w:r>
      <w:r w:rsidR="00964430" w:rsidRPr="007E7A74">
        <w:rPr>
          <w:b/>
          <w:bCs/>
        </w:rPr>
        <w:t>Scan for devices</w:t>
      </w:r>
      <w:r w:rsidR="00045E98" w:rsidRPr="007E7A74">
        <w:t>.</w:t>
      </w:r>
    </w:p>
    <w:p w14:paraId="6833CF2F" w14:textId="77777777" w:rsidR="00FA1343" w:rsidRPr="007E7A74" w:rsidRDefault="00FA1343" w:rsidP="00F455E4">
      <w:pPr>
        <w:pStyle w:val="ListParagraph"/>
        <w:ind w:left="0"/>
      </w:pPr>
    </w:p>
    <w:p w14:paraId="43F1DF0C" w14:textId="5370A29B" w:rsidR="00203E71" w:rsidRPr="007E7A74" w:rsidRDefault="00964430" w:rsidP="00F455E4">
      <w:pPr>
        <w:pStyle w:val="ListParagraph"/>
        <w:numPr>
          <w:ilvl w:val="2"/>
          <w:numId w:val="14"/>
        </w:numPr>
        <w:ind w:left="0" w:firstLine="0"/>
      </w:pPr>
      <w:r w:rsidRPr="007E7A74">
        <w:t xml:space="preserve">Select </w:t>
      </w:r>
      <w:r w:rsidRPr="007E7A74">
        <w:rPr>
          <w:b/>
          <w:bCs/>
        </w:rPr>
        <w:t>NE Wi-Fi</w:t>
      </w:r>
      <w:r w:rsidRPr="007E7A74">
        <w:t xml:space="preserve"> and </w:t>
      </w:r>
      <w:r w:rsidRPr="007E7A74">
        <w:rPr>
          <w:b/>
          <w:bCs/>
        </w:rPr>
        <w:t>Use this device</w:t>
      </w:r>
      <w:r w:rsidR="00045E98" w:rsidRPr="007E7A74">
        <w:t>.</w:t>
      </w:r>
    </w:p>
    <w:p w14:paraId="27BC3DFF" w14:textId="77777777" w:rsidR="00FA1343" w:rsidRPr="007E7A74" w:rsidRDefault="00FA1343" w:rsidP="00F455E4">
      <w:pPr>
        <w:contextualSpacing/>
      </w:pPr>
    </w:p>
    <w:p w14:paraId="279CA919" w14:textId="5C2ECDF7" w:rsidR="00964430" w:rsidRPr="007E7A74" w:rsidRDefault="00964430" w:rsidP="00F455E4">
      <w:pPr>
        <w:pStyle w:val="ListParagraph"/>
        <w:numPr>
          <w:ilvl w:val="2"/>
          <w:numId w:val="14"/>
        </w:numPr>
        <w:ind w:left="0" w:firstLine="0"/>
      </w:pPr>
      <w:r w:rsidRPr="007E7A74">
        <w:t xml:space="preserve">Click on the head icon, select a protocol that allows the recording of all 32 sensors, and click </w:t>
      </w:r>
      <w:r w:rsidRPr="007E7A74">
        <w:rPr>
          <w:b/>
          <w:bCs/>
        </w:rPr>
        <w:t>Load</w:t>
      </w:r>
      <w:r w:rsidR="00045E98" w:rsidRPr="007E7A74">
        <w:t>.</w:t>
      </w:r>
    </w:p>
    <w:p w14:paraId="517D8C08" w14:textId="77777777" w:rsidR="00FA1343" w:rsidRPr="007E7A74" w:rsidRDefault="00FA1343" w:rsidP="00F455E4">
      <w:pPr>
        <w:contextualSpacing/>
      </w:pPr>
    </w:p>
    <w:p w14:paraId="63662C3C" w14:textId="5FA9CE6E" w:rsidR="00203E71" w:rsidRPr="007E7A74" w:rsidRDefault="002C5B62" w:rsidP="00F455E4">
      <w:pPr>
        <w:pStyle w:val="ListParagraph"/>
        <w:numPr>
          <w:ilvl w:val="2"/>
          <w:numId w:val="14"/>
        </w:numPr>
        <w:ind w:left="0" w:firstLine="0"/>
      </w:pPr>
      <w:r w:rsidRPr="007E7A74">
        <w:t>Make sure that the</w:t>
      </w:r>
      <w:r w:rsidR="00FF748D" w:rsidRPr="007E7A74">
        <w:t xml:space="preserve"> streamed</w:t>
      </w:r>
      <w:r w:rsidRPr="007E7A74">
        <w:t xml:space="preserve"> data of each channel are displayed on the interface</w:t>
      </w:r>
      <w:r w:rsidR="00045E98" w:rsidRPr="007E7A74">
        <w:t>.</w:t>
      </w:r>
    </w:p>
    <w:p w14:paraId="10614847" w14:textId="77777777" w:rsidR="00045E98" w:rsidRPr="007E7A74" w:rsidRDefault="00045E98" w:rsidP="00F455E4">
      <w:pPr>
        <w:pStyle w:val="ListParagraph"/>
        <w:ind w:left="0"/>
      </w:pPr>
    </w:p>
    <w:p w14:paraId="7E7C5E89" w14:textId="4005C605" w:rsidR="00D10201" w:rsidRPr="007E7A74" w:rsidRDefault="00045E98" w:rsidP="00F455E4">
      <w:pPr>
        <w:pStyle w:val="ListParagraph"/>
        <w:numPr>
          <w:ilvl w:val="1"/>
          <w:numId w:val="14"/>
        </w:numPr>
        <w:ind w:left="0" w:firstLine="0"/>
        <w:rPr>
          <w:bCs/>
        </w:rPr>
      </w:pPr>
      <w:r w:rsidRPr="007E7A74">
        <w:t>Setup</w:t>
      </w:r>
      <w:r w:rsidR="00516228" w:rsidRPr="007E7A74">
        <w:t xml:space="preserve"> </w:t>
      </w:r>
      <w:r w:rsidRPr="007E7A74">
        <w:t xml:space="preserve">of </w:t>
      </w:r>
      <w:r w:rsidR="00D10201" w:rsidRPr="007E7A74">
        <w:t>ECG</w:t>
      </w:r>
      <w:r w:rsidR="005870E8" w:rsidRPr="007E7A74">
        <w:t xml:space="preserve"> </w:t>
      </w:r>
      <w:r w:rsidR="00516228" w:rsidRPr="007E7A74">
        <w:t>equipment</w:t>
      </w:r>
      <w:r w:rsidR="005870E8" w:rsidRPr="007E7A74">
        <w:t>- ANS</w:t>
      </w:r>
      <w:r w:rsidR="00516228" w:rsidRPr="007E7A74">
        <w:t xml:space="preserve"> </w:t>
      </w:r>
    </w:p>
    <w:p w14:paraId="7A415B32" w14:textId="77777777" w:rsidR="00FA1343" w:rsidRPr="007E7A74" w:rsidRDefault="00FA1343" w:rsidP="00F455E4">
      <w:pPr>
        <w:contextualSpacing/>
      </w:pPr>
    </w:p>
    <w:p w14:paraId="4D02E37E" w14:textId="29BA6AB4" w:rsidR="00CC1FCF" w:rsidRPr="007E7A74" w:rsidRDefault="00CC1FCF" w:rsidP="00F455E4">
      <w:pPr>
        <w:pStyle w:val="ListParagraph"/>
        <w:numPr>
          <w:ilvl w:val="2"/>
          <w:numId w:val="14"/>
        </w:numPr>
        <w:ind w:left="0" w:firstLine="0"/>
      </w:pPr>
      <w:r w:rsidRPr="007E7A74">
        <w:t xml:space="preserve">Follow the exact steps presented in </w:t>
      </w:r>
      <w:r w:rsidR="00E14EFC" w:rsidRPr="007E7A74">
        <w:t>2</w:t>
      </w:r>
      <w:r w:rsidRPr="007E7A74">
        <w:t xml:space="preserve">.2 </w:t>
      </w:r>
      <w:r w:rsidR="002F4B87" w:rsidRPr="007E7A74">
        <w:t>but</w:t>
      </w:r>
      <w:r w:rsidRPr="007E7A74">
        <w:t xml:space="preserve"> use channel O1 to connect on the heart</w:t>
      </w:r>
      <w:r w:rsidR="00CC199E" w:rsidRPr="007E7A74">
        <w:t xml:space="preserve"> </w:t>
      </w:r>
      <w:r w:rsidRPr="007E7A74">
        <w:t>rate</w:t>
      </w:r>
      <w:r w:rsidR="00BB6689" w:rsidRPr="007E7A74">
        <w:t xml:space="preserve"> </w:t>
      </w:r>
      <w:r w:rsidR="001C1987" w:rsidRPr="007E7A74">
        <w:t>(HR)</w:t>
      </w:r>
      <w:r w:rsidRPr="007E7A74">
        <w:t xml:space="preserve"> extension</w:t>
      </w:r>
      <w:r w:rsidR="00045E98" w:rsidRPr="007E7A74">
        <w:t>.</w:t>
      </w:r>
    </w:p>
    <w:p w14:paraId="5115F749" w14:textId="77777777" w:rsidR="00FA1343" w:rsidRPr="007E7A74" w:rsidRDefault="00FA1343" w:rsidP="00F455E4">
      <w:pPr>
        <w:pStyle w:val="ListParagraph"/>
        <w:ind w:left="0"/>
      </w:pPr>
    </w:p>
    <w:p w14:paraId="5F9DFDCC" w14:textId="6AA24CC3" w:rsidR="002F4B87" w:rsidRPr="007E7A74" w:rsidRDefault="00CC1FCF" w:rsidP="00F455E4">
      <w:pPr>
        <w:pStyle w:val="ListParagraph"/>
        <w:numPr>
          <w:ilvl w:val="2"/>
          <w:numId w:val="14"/>
        </w:numPr>
        <w:ind w:left="0" w:firstLine="0"/>
      </w:pPr>
      <w:r w:rsidRPr="007E7A74">
        <w:t>Use a sticky</w:t>
      </w:r>
      <w:r w:rsidR="00A77ABF" w:rsidRPr="007E7A74">
        <w:t xml:space="preserve"> elec</w:t>
      </w:r>
      <w:r w:rsidRPr="007E7A74">
        <w:t xml:space="preserve">trode to stick the other end of the extension right </w:t>
      </w:r>
      <w:r w:rsidR="00D44C42" w:rsidRPr="007E7A74">
        <w:t>below</w:t>
      </w:r>
      <w:r w:rsidRPr="007E7A74">
        <w:t xml:space="preserve"> the left ribcage.</w:t>
      </w:r>
    </w:p>
    <w:p w14:paraId="7E489309" w14:textId="77777777" w:rsidR="00D44C42" w:rsidRPr="007E7A74" w:rsidRDefault="00D44C42" w:rsidP="00F455E4">
      <w:pPr>
        <w:pStyle w:val="ListParagraph"/>
        <w:ind w:left="0"/>
      </w:pPr>
    </w:p>
    <w:p w14:paraId="3E88EA48" w14:textId="434097B2" w:rsidR="00BC2A34" w:rsidRPr="007E7A74" w:rsidRDefault="00C87489" w:rsidP="00F455E4">
      <w:pPr>
        <w:pStyle w:val="ListParagraph"/>
        <w:numPr>
          <w:ilvl w:val="1"/>
          <w:numId w:val="14"/>
        </w:numPr>
        <w:ind w:left="0" w:firstLine="0"/>
        <w:rPr>
          <w:b/>
        </w:rPr>
      </w:pPr>
      <w:r w:rsidRPr="007E7A74">
        <w:t>Preparation of LSL for synchronized recording and streaming</w:t>
      </w:r>
      <w:r w:rsidR="00A77ABF" w:rsidRPr="007E7A74">
        <w:t xml:space="preserve"> of kinematic data</w:t>
      </w:r>
      <w:r w:rsidR="00516228" w:rsidRPr="007E7A74">
        <w:t xml:space="preserve"> </w:t>
      </w:r>
    </w:p>
    <w:p w14:paraId="16A76920" w14:textId="77777777" w:rsidR="00FA1343" w:rsidRPr="007E7A74" w:rsidRDefault="00FA1343" w:rsidP="00F455E4">
      <w:pPr>
        <w:contextualSpacing/>
      </w:pPr>
    </w:p>
    <w:p w14:paraId="5EE1C943" w14:textId="469B7463" w:rsidR="00BC2A34" w:rsidRPr="007E7A74" w:rsidRDefault="00BC2A34" w:rsidP="00F455E4">
      <w:pPr>
        <w:pStyle w:val="ListParagraph"/>
        <w:numPr>
          <w:ilvl w:val="2"/>
          <w:numId w:val="14"/>
        </w:numPr>
        <w:ind w:left="0" w:firstLine="0"/>
      </w:pPr>
      <w:r w:rsidRPr="007E7A74">
        <w:t xml:space="preserve">Run the LSL application for the </w:t>
      </w:r>
      <w:r w:rsidR="00FD67E6" w:rsidRPr="007E7A74">
        <w:t>motion</w:t>
      </w:r>
      <w:r w:rsidR="004D735B" w:rsidRPr="007E7A74">
        <w:t>-</w:t>
      </w:r>
      <w:r w:rsidR="00FD67E6" w:rsidRPr="007E7A74">
        <w:t>capture system</w:t>
      </w:r>
      <w:r w:rsidR="00FB50E1" w:rsidRPr="007E7A74">
        <w:t xml:space="preserve"> by double</w:t>
      </w:r>
      <w:r w:rsidR="007D1055" w:rsidRPr="007E7A74">
        <w:t>-</w:t>
      </w:r>
      <w:r w:rsidR="00FB50E1" w:rsidRPr="007E7A74">
        <w:t>click</w:t>
      </w:r>
      <w:r w:rsidR="007D1055" w:rsidRPr="007E7A74">
        <w:t>ing</w:t>
      </w:r>
      <w:r w:rsidR="00FB50E1" w:rsidRPr="007E7A74">
        <w:t xml:space="preserve"> on the corresponding icon</w:t>
      </w:r>
      <w:r w:rsidR="007D1055" w:rsidRPr="007E7A74">
        <w:t xml:space="preserve">. </w:t>
      </w:r>
      <w:r w:rsidR="00C33582" w:rsidRPr="007E7A74">
        <w:t>L</w:t>
      </w:r>
      <w:r w:rsidR="007D1055" w:rsidRPr="007E7A74">
        <w:t xml:space="preserve">ocate the </w:t>
      </w:r>
      <w:r w:rsidR="00557C94" w:rsidRPr="007E7A74">
        <w:t>application on the</w:t>
      </w:r>
      <w:r w:rsidR="00C33582" w:rsidRPr="007E7A74">
        <w:t xml:space="preserve"> </w:t>
      </w:r>
      <w:r w:rsidR="00557C94" w:rsidRPr="007E7A74">
        <w:t>following path of the LSL folder, LSL\labstreaminglayer-master\Apps\PhaseSpace.</w:t>
      </w:r>
    </w:p>
    <w:p w14:paraId="00F25AC9" w14:textId="77777777" w:rsidR="00FA1343" w:rsidRPr="007E7A74" w:rsidRDefault="00FA1343" w:rsidP="00F455E4">
      <w:pPr>
        <w:pStyle w:val="ListParagraph"/>
        <w:ind w:left="0"/>
      </w:pPr>
    </w:p>
    <w:p w14:paraId="3E4746D6" w14:textId="53DE5619" w:rsidR="00BC2A34" w:rsidRPr="007E7A74" w:rsidRDefault="00BC2A34" w:rsidP="00F455E4">
      <w:pPr>
        <w:pStyle w:val="ListParagraph"/>
        <w:numPr>
          <w:ilvl w:val="2"/>
          <w:numId w:val="14"/>
        </w:numPr>
        <w:ind w:left="0" w:firstLine="0"/>
      </w:pPr>
      <w:r w:rsidRPr="007E7A74">
        <w:t>On the interface, set the proper server address</w:t>
      </w:r>
      <w:r w:rsidR="00045E98" w:rsidRPr="007E7A74">
        <w:t>.</w:t>
      </w:r>
    </w:p>
    <w:p w14:paraId="02A15DB6" w14:textId="77777777" w:rsidR="00FA1343" w:rsidRPr="007E7A74" w:rsidRDefault="00FA1343" w:rsidP="00F455E4">
      <w:pPr>
        <w:contextualSpacing/>
      </w:pPr>
    </w:p>
    <w:p w14:paraId="22AC6A80" w14:textId="4C168EAE" w:rsidR="00BC2A34" w:rsidRPr="007E7A74" w:rsidRDefault="00BC2A34" w:rsidP="00F455E4">
      <w:pPr>
        <w:pStyle w:val="ListParagraph"/>
        <w:numPr>
          <w:ilvl w:val="2"/>
          <w:numId w:val="14"/>
        </w:numPr>
        <w:ind w:left="0" w:firstLine="0"/>
      </w:pPr>
      <w:r w:rsidRPr="007E7A74">
        <w:lastRenderedPageBreak/>
        <w:t xml:space="preserve">Then, select </w:t>
      </w:r>
      <w:r w:rsidRPr="007E7A74">
        <w:rPr>
          <w:b/>
          <w:bCs/>
        </w:rPr>
        <w:t>File</w:t>
      </w:r>
      <w:r w:rsidRPr="007E7A74">
        <w:t xml:space="preserve"> and </w:t>
      </w:r>
      <w:r w:rsidRPr="007E7A74">
        <w:rPr>
          <w:b/>
          <w:bCs/>
        </w:rPr>
        <w:t>Load configuration</w:t>
      </w:r>
      <w:r w:rsidR="00045E98" w:rsidRPr="007E7A74">
        <w:t>.</w:t>
      </w:r>
    </w:p>
    <w:p w14:paraId="39026B7B" w14:textId="77777777" w:rsidR="00FA1343" w:rsidRPr="007E7A74" w:rsidRDefault="00FA1343" w:rsidP="00F455E4">
      <w:pPr>
        <w:contextualSpacing/>
      </w:pPr>
    </w:p>
    <w:p w14:paraId="12E239BF" w14:textId="62666F9A" w:rsidR="00BC2A34" w:rsidRPr="007E7A74" w:rsidRDefault="00BC2A34" w:rsidP="00F455E4">
      <w:pPr>
        <w:pStyle w:val="ListParagraph"/>
        <w:numPr>
          <w:ilvl w:val="2"/>
          <w:numId w:val="14"/>
        </w:numPr>
        <w:ind w:left="0" w:firstLine="0"/>
      </w:pPr>
      <w:r w:rsidRPr="007E7A74">
        <w:t xml:space="preserve">Select the proper configuration file (it </w:t>
      </w:r>
      <w:r w:rsidR="00C0008E" w:rsidRPr="007E7A74">
        <w:t>must</w:t>
      </w:r>
      <w:r w:rsidRPr="007E7A74">
        <w:t xml:space="preserve"> be provided </w:t>
      </w:r>
      <w:r w:rsidR="001D7BAA" w:rsidRPr="007E7A74">
        <w:t xml:space="preserve">by </w:t>
      </w:r>
      <w:r w:rsidRPr="007E7A74">
        <w:t xml:space="preserve">the company based on the </w:t>
      </w:r>
      <w:r w:rsidR="001D7BAA" w:rsidRPr="007E7A74">
        <w:t xml:space="preserve">product </w:t>
      </w:r>
      <w:r w:rsidRPr="007E7A74">
        <w:t xml:space="preserve">version </w:t>
      </w:r>
      <w:r w:rsidR="001D7BAA" w:rsidRPr="007E7A74">
        <w:t>that is used</w:t>
      </w:r>
      <w:r w:rsidRPr="007E7A74">
        <w:t>)</w:t>
      </w:r>
    </w:p>
    <w:p w14:paraId="59A5EB33" w14:textId="77777777" w:rsidR="00FA1343" w:rsidRPr="007E7A74" w:rsidRDefault="00FA1343" w:rsidP="00F455E4">
      <w:pPr>
        <w:pStyle w:val="ListParagraph"/>
        <w:ind w:left="0"/>
      </w:pPr>
    </w:p>
    <w:p w14:paraId="5B1E0E36" w14:textId="1537438C" w:rsidR="00BC2A34" w:rsidRPr="007E7A74" w:rsidRDefault="00BC2A34" w:rsidP="00F455E4">
      <w:pPr>
        <w:pStyle w:val="ListParagraph"/>
        <w:numPr>
          <w:ilvl w:val="2"/>
          <w:numId w:val="14"/>
        </w:numPr>
        <w:ind w:left="0" w:firstLine="0"/>
      </w:pPr>
      <w:r w:rsidRPr="007E7A74">
        <w:t xml:space="preserve">Click </w:t>
      </w:r>
      <w:r w:rsidRPr="007E7A74">
        <w:rPr>
          <w:b/>
          <w:bCs/>
        </w:rPr>
        <w:t>Link</w:t>
      </w:r>
      <w:r w:rsidR="00EE7B46" w:rsidRPr="007E7A74">
        <w:t xml:space="preserve">. If no mistakes are made, then no error message </w:t>
      </w:r>
      <w:r w:rsidR="004B5871" w:rsidRPr="007E7A74">
        <w:t>will</w:t>
      </w:r>
      <w:r w:rsidR="00EE7B46" w:rsidRPr="007E7A74">
        <w:t xml:space="preserve"> be displayed</w:t>
      </w:r>
      <w:r w:rsidR="00045E98" w:rsidRPr="007E7A74">
        <w:t>.</w:t>
      </w:r>
    </w:p>
    <w:p w14:paraId="2C02967C" w14:textId="77777777" w:rsidR="00045E98" w:rsidRPr="007E7A74" w:rsidRDefault="00045E98" w:rsidP="00F455E4">
      <w:pPr>
        <w:pStyle w:val="ListParagraph"/>
        <w:ind w:left="0"/>
        <w:rPr>
          <w:b/>
        </w:rPr>
      </w:pPr>
    </w:p>
    <w:p w14:paraId="6C4532C0" w14:textId="21C17F87" w:rsidR="00BC2A34" w:rsidRPr="007E7A74" w:rsidRDefault="00045E98" w:rsidP="00F455E4">
      <w:pPr>
        <w:pStyle w:val="ListParagraph"/>
        <w:numPr>
          <w:ilvl w:val="1"/>
          <w:numId w:val="14"/>
        </w:numPr>
        <w:ind w:left="0" w:firstLine="0"/>
        <w:rPr>
          <w:b/>
        </w:rPr>
      </w:pPr>
      <w:r w:rsidRPr="007E7A74">
        <w:t>Prepare</w:t>
      </w:r>
      <w:r w:rsidR="005B740F" w:rsidRPr="007E7A74">
        <w:t xml:space="preserve"> LSL for synchronized recording and streaming of</w:t>
      </w:r>
      <w:r w:rsidR="00F50686" w:rsidRPr="007E7A74">
        <w:t xml:space="preserve"> </w:t>
      </w:r>
      <w:r w:rsidR="00BC2A34" w:rsidRPr="007E7A74">
        <w:t>EEG and ECG</w:t>
      </w:r>
      <w:r w:rsidR="00516228" w:rsidRPr="007E7A74">
        <w:t xml:space="preserve"> </w:t>
      </w:r>
      <w:r w:rsidR="005B740F" w:rsidRPr="007E7A74">
        <w:t>data</w:t>
      </w:r>
      <w:r w:rsidRPr="00AD4F41">
        <w:rPr>
          <w:bCs/>
        </w:rPr>
        <w:t>.</w:t>
      </w:r>
      <w:r w:rsidRPr="007E7A74">
        <w:rPr>
          <w:b/>
        </w:rPr>
        <w:t xml:space="preserve"> </w:t>
      </w:r>
      <w:r w:rsidR="00BC2A34" w:rsidRPr="007E7A74">
        <w:t>No extra steps are required for this equipment</w:t>
      </w:r>
      <w:r w:rsidR="00AD4F41">
        <w:t>.</w:t>
      </w:r>
    </w:p>
    <w:p w14:paraId="5DF04255" w14:textId="77777777" w:rsidR="00045E98" w:rsidRPr="007E7A74" w:rsidRDefault="00045E98" w:rsidP="00F455E4">
      <w:pPr>
        <w:pStyle w:val="ListParagraph"/>
        <w:ind w:left="0"/>
        <w:rPr>
          <w:bCs/>
        </w:rPr>
      </w:pPr>
    </w:p>
    <w:p w14:paraId="703BA642" w14:textId="6E441C45" w:rsidR="00BC2A34" w:rsidRPr="007E7A74" w:rsidRDefault="00045E98" w:rsidP="00F455E4">
      <w:pPr>
        <w:pStyle w:val="ListParagraph"/>
        <w:numPr>
          <w:ilvl w:val="1"/>
          <w:numId w:val="14"/>
        </w:numPr>
        <w:ind w:left="0" w:firstLine="0"/>
        <w:rPr>
          <w:bCs/>
        </w:rPr>
      </w:pPr>
      <w:r w:rsidRPr="007E7A74">
        <w:t>Setup</w:t>
      </w:r>
      <w:r w:rsidR="005B740F" w:rsidRPr="007E7A74">
        <w:t xml:space="preserve"> </w:t>
      </w:r>
      <w:r w:rsidRPr="007E7A74">
        <w:t xml:space="preserve">of </w:t>
      </w:r>
      <w:r w:rsidR="00BC2A34" w:rsidRPr="007E7A74">
        <w:t>LSL</w:t>
      </w:r>
    </w:p>
    <w:p w14:paraId="47BD04B8" w14:textId="77777777" w:rsidR="00FA1343" w:rsidRPr="007E7A74" w:rsidRDefault="00FA1343" w:rsidP="00F455E4">
      <w:pPr>
        <w:contextualSpacing/>
      </w:pPr>
    </w:p>
    <w:p w14:paraId="3A509CB2" w14:textId="43D8CC51" w:rsidR="00557C94" w:rsidRPr="007E7A74" w:rsidRDefault="00BC2A34" w:rsidP="00F455E4">
      <w:pPr>
        <w:pStyle w:val="ListParagraph"/>
        <w:numPr>
          <w:ilvl w:val="2"/>
          <w:numId w:val="14"/>
        </w:numPr>
        <w:ind w:left="0" w:firstLine="0"/>
      </w:pPr>
      <w:r w:rsidRPr="007E7A74">
        <w:t xml:space="preserve">Run </w:t>
      </w:r>
      <w:r w:rsidR="00884EDF" w:rsidRPr="007E7A74">
        <w:t xml:space="preserve">LabRecorder </w:t>
      </w:r>
      <w:r w:rsidRPr="007E7A74">
        <w:t>application</w:t>
      </w:r>
      <w:r w:rsidR="00557C94" w:rsidRPr="007E7A74">
        <w:t xml:space="preserve"> by double clicking on the file locate</w:t>
      </w:r>
      <w:r w:rsidR="00884EDF">
        <w:t>d</w:t>
      </w:r>
      <w:r w:rsidR="00557C94" w:rsidRPr="007E7A74">
        <w:t xml:space="preserve"> in the LSL\labstreaminglayer-master\Apps\LabRecorder path of the LSL folder.</w:t>
      </w:r>
      <w:r w:rsidR="00FA1343" w:rsidRPr="007E7A74">
        <w:t xml:space="preserve"> </w:t>
      </w:r>
    </w:p>
    <w:p w14:paraId="217E8B60" w14:textId="77777777" w:rsidR="00557C94" w:rsidRPr="007E7A74" w:rsidRDefault="00557C94" w:rsidP="00F455E4">
      <w:pPr>
        <w:contextualSpacing/>
      </w:pPr>
    </w:p>
    <w:p w14:paraId="5CD10FA7" w14:textId="79EC6250" w:rsidR="00BC2A34" w:rsidRPr="007E7A74" w:rsidRDefault="00557C94" w:rsidP="00F455E4">
      <w:pPr>
        <w:pStyle w:val="ListParagraph"/>
        <w:numPr>
          <w:ilvl w:val="2"/>
          <w:numId w:val="14"/>
        </w:numPr>
        <w:ind w:left="0" w:firstLine="0"/>
      </w:pPr>
      <w:r w:rsidRPr="007E7A74">
        <w:t>C</w:t>
      </w:r>
      <w:r w:rsidR="00BC2A34" w:rsidRPr="007E7A74">
        <w:t xml:space="preserve">lick </w:t>
      </w:r>
      <w:r w:rsidR="00BC2A34" w:rsidRPr="007E7A74">
        <w:rPr>
          <w:b/>
          <w:bCs/>
        </w:rPr>
        <w:t>Update</w:t>
      </w:r>
      <w:r w:rsidR="00516228" w:rsidRPr="007E7A74">
        <w:t xml:space="preserve">. </w:t>
      </w:r>
      <w:r w:rsidR="00BC2A34" w:rsidRPr="007E7A74">
        <w:t>If all instructions are correctly executed, all data types</w:t>
      </w:r>
      <w:r w:rsidRPr="007E7A74">
        <w:t xml:space="preserve"> of the motion-capture and EEG system</w:t>
      </w:r>
      <w:r w:rsidR="00BC2A34" w:rsidRPr="007E7A74">
        <w:t xml:space="preserve"> </w:t>
      </w:r>
      <w:r w:rsidR="009F0F64" w:rsidRPr="007E7A74">
        <w:t>will</w:t>
      </w:r>
      <w:r w:rsidR="00BC2A34" w:rsidRPr="007E7A74">
        <w:t xml:space="preserve"> be seen on the panel Record for streams</w:t>
      </w:r>
      <w:r w:rsidR="00EE7B46" w:rsidRPr="007E7A74">
        <w:t xml:space="preserve">. </w:t>
      </w:r>
    </w:p>
    <w:p w14:paraId="359C9E22" w14:textId="77777777" w:rsidR="00F50686" w:rsidRPr="007E7A74" w:rsidRDefault="00F50686" w:rsidP="00F455E4">
      <w:pPr>
        <w:contextualSpacing/>
      </w:pPr>
    </w:p>
    <w:p w14:paraId="2630FE4D" w14:textId="0621B814" w:rsidR="00BC2A34" w:rsidRPr="007E7A74" w:rsidRDefault="00BC2A34" w:rsidP="00F455E4">
      <w:pPr>
        <w:pStyle w:val="ListParagraph"/>
        <w:numPr>
          <w:ilvl w:val="2"/>
          <w:numId w:val="14"/>
        </w:numPr>
        <w:ind w:left="0" w:firstLine="0"/>
      </w:pPr>
      <w:r w:rsidRPr="007E7A74">
        <w:t xml:space="preserve">Select directory and name for the data on </w:t>
      </w:r>
      <w:r w:rsidRPr="007E7A74">
        <w:rPr>
          <w:b/>
          <w:bCs/>
        </w:rPr>
        <w:t>Storage location</w:t>
      </w:r>
      <w:r w:rsidRPr="007E7A74">
        <w:t xml:space="preserve"> panel</w:t>
      </w:r>
      <w:r w:rsidR="00045E98" w:rsidRPr="007E7A74">
        <w:t>.</w:t>
      </w:r>
    </w:p>
    <w:p w14:paraId="15D71012" w14:textId="77777777" w:rsidR="00781BE4" w:rsidRPr="007E7A74" w:rsidRDefault="00781BE4" w:rsidP="00F455E4">
      <w:pPr>
        <w:contextualSpacing/>
      </w:pPr>
    </w:p>
    <w:p w14:paraId="198664B5" w14:textId="3F39081D" w:rsidR="00B66503" w:rsidRPr="007E7A74" w:rsidRDefault="00BC2A34" w:rsidP="00F455E4">
      <w:pPr>
        <w:pStyle w:val="ListParagraph"/>
        <w:numPr>
          <w:ilvl w:val="2"/>
          <w:numId w:val="14"/>
        </w:numPr>
        <w:ind w:left="0" w:firstLine="0"/>
      </w:pPr>
      <w:r w:rsidRPr="007E7A74">
        <w:t xml:space="preserve">Click </w:t>
      </w:r>
      <w:r w:rsidRPr="007E7A74">
        <w:rPr>
          <w:b/>
          <w:bCs/>
        </w:rPr>
        <w:t>Start</w:t>
      </w:r>
      <w:r w:rsidR="00E14EFC" w:rsidRPr="007E7A74">
        <w:t>. The</w:t>
      </w:r>
      <w:r w:rsidR="00D60CA8" w:rsidRPr="007E7A74">
        <w:t xml:space="preserve"> data collection</w:t>
      </w:r>
      <w:r w:rsidR="006F06BA" w:rsidRPr="007E7A74">
        <w:t xml:space="preserve"> of the motion-capture and EEG system</w:t>
      </w:r>
      <w:r w:rsidR="00D60CA8" w:rsidRPr="007E7A74">
        <w:t xml:space="preserve"> will begin</w:t>
      </w:r>
      <w:r w:rsidR="006F06BA" w:rsidRPr="007E7A74">
        <w:t xml:space="preserve"> synchronously</w:t>
      </w:r>
      <w:r w:rsidR="00D60CA8" w:rsidRPr="007E7A74">
        <w:t>.</w:t>
      </w:r>
    </w:p>
    <w:p w14:paraId="458C273A" w14:textId="3FAD11FE" w:rsidR="00557C94" w:rsidRPr="007E7A74" w:rsidRDefault="00557C94" w:rsidP="00F455E4">
      <w:pPr>
        <w:contextualSpacing/>
      </w:pPr>
    </w:p>
    <w:p w14:paraId="6D23E15D" w14:textId="3316F653" w:rsidR="00D10201" w:rsidRPr="007E7A74" w:rsidRDefault="00557C94" w:rsidP="00F455E4">
      <w:pPr>
        <w:pStyle w:val="ListParagraph"/>
        <w:numPr>
          <w:ilvl w:val="2"/>
          <w:numId w:val="14"/>
        </w:numPr>
        <w:ind w:left="0" w:firstLine="0"/>
      </w:pPr>
      <w:r w:rsidRPr="007E7A74">
        <w:t xml:space="preserve">At the end of the recording click </w:t>
      </w:r>
      <w:r w:rsidRPr="007E7A74">
        <w:rPr>
          <w:b/>
          <w:bCs/>
        </w:rPr>
        <w:t>Stop</w:t>
      </w:r>
      <w:r w:rsidR="00CE67BA" w:rsidRPr="007E7A74">
        <w:t xml:space="preserve">. </w:t>
      </w:r>
      <w:r w:rsidR="00E14EFC" w:rsidRPr="007E7A74">
        <w:t>If recording was successful, the data will be located on the directory previously selected. Open the files to confirm that they include the recorded information.</w:t>
      </w:r>
    </w:p>
    <w:p w14:paraId="10918E13" w14:textId="77777777" w:rsidR="00045E98" w:rsidRPr="007E7A74" w:rsidRDefault="00045E98" w:rsidP="00F455E4">
      <w:pPr>
        <w:pStyle w:val="ListParagraph"/>
        <w:ind w:left="0"/>
      </w:pPr>
    </w:p>
    <w:p w14:paraId="188FFB59" w14:textId="54C5747F" w:rsidR="00E14EFC" w:rsidRPr="007E7A74" w:rsidRDefault="00045E98" w:rsidP="00F455E4">
      <w:pPr>
        <w:pStyle w:val="ListParagraph"/>
        <w:numPr>
          <w:ilvl w:val="1"/>
          <w:numId w:val="14"/>
        </w:numPr>
        <w:ind w:left="0" w:firstLine="0"/>
      </w:pPr>
      <w:r w:rsidRPr="007E7A74">
        <w:t>R</w:t>
      </w:r>
      <w:r w:rsidR="00E14EFC" w:rsidRPr="007E7A74">
        <w:t>eal-time analyses and monitoring of the human system</w:t>
      </w:r>
    </w:p>
    <w:p w14:paraId="49591838" w14:textId="77777777" w:rsidR="00E14EFC" w:rsidRPr="007E7A74" w:rsidRDefault="00E14EFC" w:rsidP="00F455E4">
      <w:pPr>
        <w:contextualSpacing/>
      </w:pPr>
    </w:p>
    <w:p w14:paraId="003B80BA" w14:textId="57115657" w:rsidR="00C178B0" w:rsidRPr="007E7A74" w:rsidRDefault="00C178B0" w:rsidP="00F455E4">
      <w:pPr>
        <w:pStyle w:val="ListParagraph"/>
        <w:numPr>
          <w:ilvl w:val="2"/>
          <w:numId w:val="14"/>
        </w:numPr>
        <w:ind w:left="0" w:firstLine="0"/>
      </w:pPr>
      <w:r w:rsidRPr="007E7A74">
        <w:t xml:space="preserve">Execute the Matlab, Python, or other code that </w:t>
      </w:r>
      <w:r w:rsidR="00DA6E90" w:rsidRPr="007E7A74">
        <w:t>receives</w:t>
      </w:r>
      <w:r w:rsidRPr="007E7A74">
        <w:t>, processes, and augments the streamed data</w:t>
      </w:r>
      <w:r w:rsidR="008A570D" w:rsidRPr="007E7A74">
        <w:t xml:space="preserve">. Example codes corresponding to the representative examples </w:t>
      </w:r>
      <w:r w:rsidR="009D1D93" w:rsidRPr="007E7A74">
        <w:t>described</w:t>
      </w:r>
      <w:r w:rsidR="008A570D" w:rsidRPr="007E7A74">
        <w:t xml:space="preserve"> in the following section</w:t>
      </w:r>
      <w:r w:rsidR="009D1D93" w:rsidRPr="007E7A74">
        <w:t>s</w:t>
      </w:r>
      <w:r w:rsidR="008A570D" w:rsidRPr="007E7A74">
        <w:t xml:space="preserve"> can be found here: </w:t>
      </w:r>
      <w:hyperlink r:id="rId11" w:history="1">
        <w:r w:rsidR="005B740F" w:rsidRPr="007E7A74">
          <w:rPr>
            <w:rStyle w:val="Hyperlink"/>
            <w:u w:val="none"/>
          </w:rPr>
          <w:t>https://github.com/VilelminiKala/CloseLoopInterfaceJOVE</w:t>
        </w:r>
      </w:hyperlink>
    </w:p>
    <w:p w14:paraId="084C1E5C" w14:textId="77777777" w:rsidR="00045E98" w:rsidRPr="007E7A74" w:rsidRDefault="00045E98" w:rsidP="00F455E4">
      <w:pPr>
        <w:pStyle w:val="ListParagraph"/>
        <w:ind w:left="0"/>
      </w:pPr>
    </w:p>
    <w:p w14:paraId="1393F4B9" w14:textId="4FB5B0CA" w:rsidR="00D10201" w:rsidRPr="007E7A74" w:rsidRDefault="00C87489" w:rsidP="00F455E4">
      <w:pPr>
        <w:pStyle w:val="ListParagraph"/>
        <w:numPr>
          <w:ilvl w:val="1"/>
          <w:numId w:val="14"/>
        </w:numPr>
        <w:ind w:left="0" w:firstLine="0"/>
      </w:pPr>
      <w:r w:rsidRPr="007E7A74">
        <w:t xml:space="preserve">Generation of the </w:t>
      </w:r>
      <w:r w:rsidR="0089289A" w:rsidRPr="007E7A74">
        <w:t>a</w:t>
      </w:r>
      <w:r w:rsidR="00F60E2D" w:rsidRPr="007E7A74">
        <w:t xml:space="preserve">ugmented </w:t>
      </w:r>
      <w:r w:rsidR="0089289A" w:rsidRPr="007E7A74">
        <w:t>s</w:t>
      </w:r>
      <w:r w:rsidRPr="007E7A74">
        <w:t xml:space="preserve">ensory </w:t>
      </w:r>
      <w:r w:rsidR="0089289A" w:rsidRPr="007E7A74">
        <w:t>f</w:t>
      </w:r>
      <w:r w:rsidRPr="007E7A74">
        <w:t>eedback</w:t>
      </w:r>
    </w:p>
    <w:p w14:paraId="4979F5C4" w14:textId="5092CEB3" w:rsidR="00C178B0" w:rsidRPr="007E7A74" w:rsidRDefault="00C178B0" w:rsidP="00F455E4">
      <w:pPr>
        <w:pStyle w:val="ListParagraph"/>
        <w:ind w:left="0"/>
      </w:pPr>
    </w:p>
    <w:p w14:paraId="2B107A2D" w14:textId="52FA9316" w:rsidR="00C178B0" w:rsidRPr="007E7A74" w:rsidRDefault="006F5DEE" w:rsidP="00F455E4">
      <w:pPr>
        <w:pStyle w:val="ListParagraph"/>
        <w:numPr>
          <w:ilvl w:val="2"/>
          <w:numId w:val="14"/>
        </w:numPr>
        <w:ind w:left="0" w:firstLine="0"/>
      </w:pPr>
      <w:r w:rsidRPr="007E7A74">
        <w:t>Produce the sensory output using the proper device</w:t>
      </w:r>
      <w:r w:rsidR="005B740F" w:rsidRPr="007E7A74">
        <w:t xml:space="preserve"> (e.g.</w:t>
      </w:r>
      <w:r w:rsidR="00AD4F41">
        <w:t>,</w:t>
      </w:r>
      <w:r w:rsidRPr="007E7A74">
        <w:t xml:space="preserve"> </w:t>
      </w:r>
      <w:r w:rsidR="005B740F" w:rsidRPr="007E7A74">
        <w:t xml:space="preserve">speakers, </w:t>
      </w:r>
      <w:r w:rsidRPr="007E7A74">
        <w:t>monitor, among other</w:t>
      </w:r>
      <w:r w:rsidR="004B14DB" w:rsidRPr="007E7A74">
        <w:t>s</w:t>
      </w:r>
      <w:r w:rsidR="005B740F" w:rsidRPr="007E7A74">
        <w:t>)</w:t>
      </w:r>
      <w:r w:rsidR="004B14DB" w:rsidRPr="007E7A74">
        <w:t>.</w:t>
      </w:r>
    </w:p>
    <w:p w14:paraId="278D2FBE" w14:textId="1B6B5DE3" w:rsidR="00EA3923" w:rsidRPr="007E7A74" w:rsidRDefault="00EA3923" w:rsidP="00F455E4">
      <w:pPr>
        <w:contextualSpacing/>
      </w:pPr>
    </w:p>
    <w:p w14:paraId="79B26A8C" w14:textId="52411ABA" w:rsidR="00336119" w:rsidRPr="007E7A74" w:rsidRDefault="00D00DF9" w:rsidP="00F455E4">
      <w:pPr>
        <w:pStyle w:val="Heading2"/>
        <w:numPr>
          <w:ilvl w:val="0"/>
          <w:numId w:val="14"/>
        </w:numPr>
        <w:ind w:left="0" w:firstLine="0"/>
        <w:contextualSpacing/>
        <w:rPr>
          <w:sz w:val="24"/>
          <w:szCs w:val="24"/>
        </w:rPr>
      </w:pPr>
      <w:r w:rsidRPr="007E7A74">
        <w:rPr>
          <w:sz w:val="24"/>
          <w:szCs w:val="24"/>
        </w:rPr>
        <w:t xml:space="preserve">Experimental </w:t>
      </w:r>
      <w:r w:rsidR="00045E98" w:rsidRPr="007E7A74">
        <w:rPr>
          <w:sz w:val="24"/>
          <w:szCs w:val="24"/>
        </w:rPr>
        <w:t>p</w:t>
      </w:r>
      <w:r w:rsidRPr="007E7A74">
        <w:rPr>
          <w:sz w:val="24"/>
          <w:szCs w:val="24"/>
        </w:rPr>
        <w:t>rocedure</w:t>
      </w:r>
    </w:p>
    <w:p w14:paraId="75774FD0" w14:textId="77777777" w:rsidR="00336119" w:rsidRPr="007E7A74" w:rsidRDefault="00336119" w:rsidP="00F455E4">
      <w:pPr>
        <w:contextualSpacing/>
      </w:pPr>
    </w:p>
    <w:p w14:paraId="08D57806" w14:textId="7E0266B3" w:rsidR="00DA6E90" w:rsidRPr="007E7A74" w:rsidRDefault="00DF621F" w:rsidP="00F455E4">
      <w:pPr>
        <w:pStyle w:val="ListParagraph"/>
        <w:numPr>
          <w:ilvl w:val="1"/>
          <w:numId w:val="15"/>
        </w:numPr>
      </w:pPr>
      <w:r w:rsidRPr="007E7A74">
        <w:t xml:space="preserve">Follow the experimental procedure that is defined by </w:t>
      </w:r>
      <w:r w:rsidR="00BA2D31" w:rsidRPr="007E7A74">
        <w:t>the</w:t>
      </w:r>
      <w:r w:rsidRPr="007E7A74">
        <w:t xml:space="preserve"> </w:t>
      </w:r>
      <w:r w:rsidR="00045E98" w:rsidRPr="007E7A74">
        <w:t>setup</w:t>
      </w:r>
      <w:r w:rsidRPr="007E7A74">
        <w:t>, if any</w:t>
      </w:r>
      <w:r w:rsidR="00DA6E90" w:rsidRPr="007E7A74">
        <w:t xml:space="preserve">. </w:t>
      </w:r>
    </w:p>
    <w:p w14:paraId="1FDABD71" w14:textId="77777777" w:rsidR="005818DD" w:rsidRPr="007E7A74" w:rsidRDefault="005818DD" w:rsidP="00F455E4">
      <w:pPr>
        <w:contextualSpacing/>
      </w:pPr>
    </w:p>
    <w:p w14:paraId="0ED17F79" w14:textId="2A66E5D9" w:rsidR="00081E65" w:rsidRPr="007E7A74" w:rsidRDefault="00DA6E90" w:rsidP="00F455E4">
      <w:pPr>
        <w:contextualSpacing/>
      </w:pPr>
      <w:r w:rsidRPr="007E7A74">
        <w:t>NOTE: The c</w:t>
      </w:r>
      <w:r w:rsidR="00DF621F" w:rsidRPr="007E7A74">
        <w:t>lose</w:t>
      </w:r>
      <w:r w:rsidR="00C25FFC" w:rsidRPr="007E7A74">
        <w:t>-</w:t>
      </w:r>
      <w:r w:rsidR="00DF621F" w:rsidRPr="007E7A74">
        <w:t xml:space="preserve">loop interfaces are </w:t>
      </w:r>
      <w:r w:rsidRPr="007E7A74">
        <w:t xml:space="preserve">designed to </w:t>
      </w:r>
      <w:r w:rsidR="004B14DB" w:rsidRPr="007E7A74">
        <w:t xml:space="preserve">be </w:t>
      </w:r>
      <w:r w:rsidR="00A32E7F" w:rsidRPr="007E7A74">
        <w:t>intuitively explored and learned</w:t>
      </w:r>
      <w:r w:rsidR="004B14DB" w:rsidRPr="007E7A74">
        <w:t xml:space="preserve">. Thus, </w:t>
      </w:r>
      <w:r w:rsidR="00DF621F" w:rsidRPr="007E7A74">
        <w:t>most of the times no instructions are needed</w:t>
      </w:r>
      <w:r w:rsidRPr="007E7A74">
        <w:t>.</w:t>
      </w:r>
    </w:p>
    <w:p w14:paraId="488C6FD4" w14:textId="77777777" w:rsidR="00191096" w:rsidRPr="007E7A74" w:rsidRDefault="00191096" w:rsidP="00F455E4">
      <w:pPr>
        <w:contextualSpacing/>
      </w:pPr>
    </w:p>
    <w:p w14:paraId="47CF2682" w14:textId="639D4353" w:rsidR="00004090" w:rsidRPr="007E7A74" w:rsidRDefault="00004090" w:rsidP="00F455E4">
      <w:pPr>
        <w:pStyle w:val="Heading1"/>
        <w:spacing w:before="0" w:after="0"/>
        <w:contextualSpacing/>
        <w:rPr>
          <w:sz w:val="24"/>
          <w:szCs w:val="24"/>
        </w:rPr>
      </w:pPr>
      <w:r w:rsidRPr="007E7A74">
        <w:rPr>
          <w:sz w:val="24"/>
          <w:szCs w:val="24"/>
        </w:rPr>
        <w:t>REPRESENTATIVE RESULTS</w:t>
      </w:r>
    </w:p>
    <w:p w14:paraId="3AFA95D7" w14:textId="49639E90" w:rsidR="00400C99" w:rsidRPr="007E7A74" w:rsidRDefault="00220366" w:rsidP="00F455E4">
      <w:pPr>
        <w:contextualSpacing/>
      </w:pPr>
      <w:r w:rsidRPr="007E7A74">
        <w:t>There are various interfaces that can be built based on the protocol presented in the previous section and can be applied on different populations for numerous purposes. Some possible variations are described in section “</w:t>
      </w:r>
      <w:r w:rsidRPr="007E7A74">
        <w:rPr>
          <w:b/>
          <w:bCs/>
        </w:rPr>
        <w:t>Variations of the Presented Close-Loop Interface</w:t>
      </w:r>
      <w:r w:rsidRPr="007E7A74">
        <w:t xml:space="preserve">” of </w:t>
      </w:r>
      <w:r w:rsidR="00D81DDD" w:rsidRPr="007E7A74">
        <w:t>S</w:t>
      </w:r>
      <w:r w:rsidRPr="007E7A74">
        <w:t xml:space="preserve">upplementary </w:t>
      </w:r>
      <w:r w:rsidR="00D81DDD" w:rsidRPr="007E7A74">
        <w:t>M</w:t>
      </w:r>
      <w:r w:rsidRPr="007E7A74">
        <w:t>aterial.</w:t>
      </w:r>
    </w:p>
    <w:p w14:paraId="110F4027" w14:textId="48F8E99E" w:rsidR="00400C99" w:rsidRPr="007E7A74" w:rsidRDefault="00400C99" w:rsidP="00F455E4">
      <w:pPr>
        <w:contextualSpacing/>
      </w:pPr>
    </w:p>
    <w:p w14:paraId="1D7B9DD2" w14:textId="62E5726A" w:rsidR="00A71146" w:rsidRPr="007E7A74" w:rsidRDefault="00400C99" w:rsidP="00F455E4">
      <w:pPr>
        <w:contextualSpacing/>
      </w:pPr>
      <w:r w:rsidRPr="007E7A74">
        <w:t xml:space="preserve">In this section we demonstrate representative results of 2 sample close-loop interfaces </w:t>
      </w:r>
      <w:r w:rsidR="00603823" w:rsidRPr="007E7A74">
        <w:t xml:space="preserve">that follow the protocol described in the previous section. The </w:t>
      </w:r>
      <w:r w:rsidR="00045E98" w:rsidRPr="007E7A74">
        <w:t>setup</w:t>
      </w:r>
      <w:r w:rsidR="00603823" w:rsidRPr="007E7A74">
        <w:t xml:space="preserve">, the experimental procedure, and the participants of these studies </w:t>
      </w:r>
      <w:r w:rsidR="00220366" w:rsidRPr="007E7A74">
        <w:t xml:space="preserve">are </w:t>
      </w:r>
      <w:r w:rsidR="00603823" w:rsidRPr="007E7A74">
        <w:t>explained</w:t>
      </w:r>
      <w:r w:rsidR="00220366" w:rsidRPr="007E7A74">
        <w:t xml:space="preserve"> </w:t>
      </w:r>
      <w:r w:rsidR="00603823" w:rsidRPr="007E7A74">
        <w:t xml:space="preserve">in depth </w:t>
      </w:r>
      <w:r w:rsidR="00220366" w:rsidRPr="007E7A74">
        <w:t>in sections “</w:t>
      </w:r>
      <w:r w:rsidR="00220366" w:rsidRPr="007E7A74">
        <w:rPr>
          <w:b/>
          <w:bCs/>
        </w:rPr>
        <w:t>Example 1: Audio Close-loop Interface of a Real Dyadic Interaction</w:t>
      </w:r>
      <w:r w:rsidR="00220366" w:rsidRPr="007E7A74">
        <w:t>” and “</w:t>
      </w:r>
      <w:r w:rsidR="00220366" w:rsidRPr="007E7A74">
        <w:rPr>
          <w:b/>
          <w:bCs/>
        </w:rPr>
        <w:t xml:space="preserve">Example 2: Audio-visual Close-loop </w:t>
      </w:r>
      <w:r w:rsidR="009638B5" w:rsidRPr="007E7A74">
        <w:rPr>
          <w:b/>
          <w:bCs/>
        </w:rPr>
        <w:t xml:space="preserve">Interface of </w:t>
      </w:r>
      <w:r w:rsidR="00220366" w:rsidRPr="007E7A74">
        <w:rPr>
          <w:b/>
          <w:bCs/>
        </w:rPr>
        <w:t>an Artificial Dyadic Interaction</w:t>
      </w:r>
      <w:r w:rsidR="00220366" w:rsidRPr="007E7A74">
        <w:t xml:space="preserve">” of the </w:t>
      </w:r>
      <w:r w:rsidR="00D81DDD" w:rsidRPr="007E7A74">
        <w:t>S</w:t>
      </w:r>
      <w:r w:rsidR="00220366" w:rsidRPr="007E7A74">
        <w:t xml:space="preserve">upplementary </w:t>
      </w:r>
      <w:r w:rsidR="00D81DDD" w:rsidRPr="007E7A74">
        <w:t>F</w:t>
      </w:r>
      <w:r w:rsidR="00220366" w:rsidRPr="007E7A74">
        <w:t>ile.</w:t>
      </w:r>
    </w:p>
    <w:p w14:paraId="278FE56E" w14:textId="57F8697A" w:rsidR="00603823" w:rsidRPr="007E7A74" w:rsidRDefault="00603823" w:rsidP="00F455E4">
      <w:pPr>
        <w:contextualSpacing/>
      </w:pPr>
    </w:p>
    <w:p w14:paraId="54504E7B" w14:textId="073B89C8" w:rsidR="00F23786" w:rsidRPr="007E7A74" w:rsidRDefault="00A71146" w:rsidP="00F455E4">
      <w:pPr>
        <w:pStyle w:val="Heading2"/>
        <w:contextualSpacing/>
        <w:rPr>
          <w:sz w:val="24"/>
          <w:szCs w:val="24"/>
        </w:rPr>
      </w:pPr>
      <w:r w:rsidRPr="007E7A74">
        <w:rPr>
          <w:sz w:val="24"/>
          <w:szCs w:val="24"/>
        </w:rPr>
        <w:t>Results of</w:t>
      </w:r>
      <w:r w:rsidR="003824ED" w:rsidRPr="007E7A74">
        <w:rPr>
          <w:sz w:val="24"/>
          <w:szCs w:val="24"/>
        </w:rPr>
        <w:t xml:space="preserve"> Audio Close-loop </w:t>
      </w:r>
      <w:r w:rsidR="005C77F7" w:rsidRPr="007E7A74">
        <w:rPr>
          <w:sz w:val="24"/>
          <w:szCs w:val="24"/>
        </w:rPr>
        <w:t xml:space="preserve">Interface </w:t>
      </w:r>
      <w:r w:rsidR="003824ED" w:rsidRPr="007E7A74">
        <w:rPr>
          <w:sz w:val="24"/>
          <w:szCs w:val="24"/>
        </w:rPr>
        <w:t>of</w:t>
      </w:r>
      <w:r w:rsidR="00F23786" w:rsidRPr="007E7A74">
        <w:rPr>
          <w:sz w:val="24"/>
          <w:szCs w:val="24"/>
        </w:rPr>
        <w:t xml:space="preserve"> </w:t>
      </w:r>
      <w:r w:rsidR="005C77F7" w:rsidRPr="007E7A74">
        <w:rPr>
          <w:sz w:val="24"/>
          <w:szCs w:val="24"/>
        </w:rPr>
        <w:t xml:space="preserve">a </w:t>
      </w:r>
      <w:r w:rsidR="00782C42" w:rsidRPr="007E7A74">
        <w:rPr>
          <w:sz w:val="24"/>
          <w:szCs w:val="24"/>
        </w:rPr>
        <w:t>Real Dyadic Interaction</w:t>
      </w:r>
    </w:p>
    <w:p w14:paraId="6F6FC20C" w14:textId="5DC4E281" w:rsidR="006B6189" w:rsidRPr="007E7A74" w:rsidRDefault="006B6189" w:rsidP="00F455E4">
      <w:pPr>
        <w:contextualSpacing/>
      </w:pPr>
      <w:r w:rsidRPr="007E7A74">
        <w:t>In the study of “Audio close-loop interface of a real dyadic interaction”</w:t>
      </w:r>
      <w:r w:rsidR="00DD3E6A" w:rsidRPr="007E7A74">
        <w:t xml:space="preserve"> (elaborately presented in section “</w:t>
      </w:r>
      <w:r w:rsidR="00DD3E6A" w:rsidRPr="007E7A74">
        <w:rPr>
          <w:b/>
          <w:bCs/>
        </w:rPr>
        <w:t>Example 1: Audio Close-loop Interface of a Real Dyadic Interaction</w:t>
      </w:r>
      <w:r w:rsidR="00DD3E6A" w:rsidRPr="007E7A74">
        <w:t xml:space="preserve">” of </w:t>
      </w:r>
      <w:r w:rsidR="00D81DDD" w:rsidRPr="007E7A74">
        <w:t>S</w:t>
      </w:r>
      <w:r w:rsidR="00DD3E6A" w:rsidRPr="007E7A74">
        <w:t xml:space="preserve">upplementary </w:t>
      </w:r>
      <w:r w:rsidR="00D81DDD" w:rsidRPr="007E7A74">
        <w:t>M</w:t>
      </w:r>
      <w:r w:rsidR="00DD3E6A" w:rsidRPr="007E7A74">
        <w:t>aterial)</w:t>
      </w:r>
      <w:r w:rsidRPr="007E7A74">
        <w:t xml:space="preserve">, we used a proxy control interface, illustrated in </w:t>
      </w:r>
      <w:r w:rsidRPr="007E7A74">
        <w:rPr>
          <w:b/>
          <w:bCs/>
        </w:rPr>
        <w:t>Figure</w:t>
      </w:r>
      <w:r w:rsidR="00AD4F41">
        <w:rPr>
          <w:b/>
          <w:bCs/>
        </w:rPr>
        <w:t xml:space="preserve"> </w:t>
      </w:r>
      <w:r w:rsidRPr="007E7A74">
        <w:rPr>
          <w:b/>
          <w:bCs/>
        </w:rPr>
        <w:t>4</w:t>
      </w:r>
      <w:r w:rsidRPr="007E7A74">
        <w:t xml:space="preserve">, which uses the female dancer’s heart signal to alter the music danced. In real time, we performed signal processing </w:t>
      </w:r>
      <w:r w:rsidR="00DD3E6A" w:rsidRPr="007E7A74">
        <w:t>to</w:t>
      </w:r>
      <w:r w:rsidRPr="007E7A74">
        <w:t xml:space="preserve"> extract </w:t>
      </w:r>
      <w:r w:rsidR="00E055F2" w:rsidRPr="007E7A74">
        <w:t>the time</w:t>
      </w:r>
      <w:r w:rsidRPr="007E7A74">
        <w:t xml:space="preserve"> </w:t>
      </w:r>
      <w:r w:rsidR="00DD3E6A" w:rsidRPr="007E7A74">
        <w:t>of the heartbeat and streamed</w:t>
      </w:r>
      <w:r w:rsidRPr="007E7A74">
        <w:t xml:space="preserve"> </w:t>
      </w:r>
      <w:r w:rsidR="00DD3E6A" w:rsidRPr="007E7A74">
        <w:t>this information</w:t>
      </w:r>
      <w:r w:rsidRPr="007E7A74">
        <w:t xml:space="preserve"> to the Max system</w:t>
      </w:r>
      <w:r w:rsidR="00DD3E6A" w:rsidRPr="007E7A74">
        <w:t xml:space="preserve"> to alter the speed of the performed song</w:t>
      </w:r>
      <w:r w:rsidRPr="007E7A74">
        <w:t xml:space="preserve">. </w:t>
      </w:r>
      <w:r w:rsidR="00DD3E6A" w:rsidRPr="007E7A74">
        <w:t>This way</w:t>
      </w:r>
      <w:r w:rsidRPr="007E7A74">
        <w:t>, we played the song back, altered by the biophysical signals. This process led to further alterations of the motions and heartbeat signals.</w:t>
      </w:r>
    </w:p>
    <w:p w14:paraId="092D9D19" w14:textId="1956E048" w:rsidR="006B6189" w:rsidRPr="007E7A74" w:rsidRDefault="006B6189" w:rsidP="00F455E4">
      <w:pPr>
        <w:contextualSpacing/>
      </w:pPr>
    </w:p>
    <w:p w14:paraId="0CF64F56" w14:textId="77777777" w:rsidR="00E055F2" w:rsidRPr="007E7A74" w:rsidRDefault="00E055F2" w:rsidP="00F455E4">
      <w:pPr>
        <w:contextualSpacing/>
        <w:rPr>
          <w:b/>
          <w:bCs/>
        </w:rPr>
      </w:pPr>
      <w:r w:rsidRPr="007E7A74">
        <w:rPr>
          <w:b/>
          <w:bCs/>
        </w:rPr>
        <w:t>[Figure 4 here]</w:t>
      </w:r>
    </w:p>
    <w:p w14:paraId="200B209F" w14:textId="77777777" w:rsidR="00E055F2" w:rsidRPr="007E7A74" w:rsidRDefault="00E055F2" w:rsidP="00F455E4">
      <w:pPr>
        <w:contextualSpacing/>
      </w:pPr>
    </w:p>
    <w:p w14:paraId="268EA598" w14:textId="4365FF52" w:rsidR="00CD1C71" w:rsidRPr="007E7A74" w:rsidRDefault="006B6189" w:rsidP="00F455E4">
      <w:pPr>
        <w:contextualSpacing/>
      </w:pPr>
      <w:r w:rsidRPr="007E7A74">
        <w:t xml:space="preserve">Two salsa dancers interacted with the interface and performed a well-rehearsed routine staging a choreography and a spontaneously improvised dance. The dancers had to perform the original version of the song </w:t>
      </w:r>
      <w:r w:rsidR="000F2E5B">
        <w:t xml:space="preserve">once </w:t>
      </w:r>
      <w:r w:rsidRPr="007E7A74">
        <w:t xml:space="preserve">and a version </w:t>
      </w:r>
      <w:r w:rsidR="000F2E5B" w:rsidRPr="007E7A74">
        <w:t>blend</w:t>
      </w:r>
      <w:r w:rsidR="000F2E5B">
        <w:t>ed the original tempo of the song</w:t>
      </w:r>
      <w:r w:rsidR="000F2E5B" w:rsidRPr="007E7A74">
        <w:t xml:space="preserve"> </w:t>
      </w:r>
      <w:r w:rsidRPr="007E7A74">
        <w:t>with the real-time heartbeat stream</w:t>
      </w:r>
      <w:r w:rsidR="000F2E5B">
        <w:t>. We refer to the later version which was performed twice as alteration 1 and 2 of the song</w:t>
      </w:r>
      <w:r w:rsidRPr="007E7A74">
        <w:t>.</w:t>
      </w:r>
    </w:p>
    <w:p w14:paraId="60959CC4" w14:textId="77777777" w:rsidR="006B6189" w:rsidRPr="007E7A74" w:rsidRDefault="006B6189" w:rsidP="00F455E4">
      <w:pPr>
        <w:contextualSpacing/>
      </w:pPr>
    </w:p>
    <w:p w14:paraId="1A40D3B4" w14:textId="20F09719" w:rsidR="003D376D" w:rsidRPr="007E7A74" w:rsidRDefault="00295960" w:rsidP="00F455E4">
      <w:pPr>
        <w:contextualSpacing/>
        <w:rPr>
          <w:lang w:val="en-GB"/>
        </w:rPr>
      </w:pPr>
      <w:r w:rsidRPr="007E7A74">
        <w:rPr>
          <w:lang w:val="en-GB"/>
        </w:rPr>
        <w:t xml:space="preserve">In the analysis presented below, we used the heart and audio signal recorded. </w:t>
      </w:r>
      <w:r w:rsidR="003D376D" w:rsidRPr="007E7A74">
        <w:rPr>
          <w:lang w:val="en-GB"/>
        </w:rPr>
        <w:t xml:space="preserve">The peaks </w:t>
      </w:r>
      <w:r w:rsidRPr="007E7A74">
        <w:rPr>
          <w:lang w:val="en-GB"/>
        </w:rPr>
        <w:t xml:space="preserve">of the two signals </w:t>
      </w:r>
      <w:r w:rsidR="003D376D" w:rsidRPr="007E7A74">
        <w:rPr>
          <w:lang w:val="en-GB"/>
        </w:rPr>
        <w:t xml:space="preserve">extracted to </w:t>
      </w:r>
      <w:r w:rsidRPr="007E7A74">
        <w:rPr>
          <w:lang w:val="en-GB"/>
        </w:rPr>
        <w:t>estimate</w:t>
      </w:r>
      <w:r w:rsidR="003D376D" w:rsidRPr="007E7A74">
        <w:rPr>
          <w:lang w:val="en-GB"/>
        </w:rPr>
        <w:t xml:space="preserve"> MMS trains</w:t>
      </w:r>
      <w:r w:rsidR="00E055F2" w:rsidRPr="007E7A74">
        <w:rPr>
          <w:lang w:val="en-GB"/>
        </w:rPr>
        <w:t xml:space="preserve"> (see section “Mi</w:t>
      </w:r>
      <w:r w:rsidR="00D81DDD" w:rsidRPr="007E7A74">
        <w:rPr>
          <w:lang w:val="en-GB"/>
        </w:rPr>
        <w:t>cr</w:t>
      </w:r>
      <w:r w:rsidR="00E055F2" w:rsidRPr="007E7A74">
        <w:rPr>
          <w:lang w:val="en-GB"/>
        </w:rPr>
        <w:t xml:space="preserve">o-movements Spikes” in </w:t>
      </w:r>
      <w:r w:rsidR="00717365" w:rsidRPr="007E7A74">
        <w:rPr>
          <w:lang w:val="en-GB"/>
        </w:rPr>
        <w:t>S</w:t>
      </w:r>
      <w:r w:rsidR="00E055F2" w:rsidRPr="007E7A74">
        <w:rPr>
          <w:lang w:val="en-GB"/>
        </w:rPr>
        <w:t xml:space="preserve">upplementary </w:t>
      </w:r>
      <w:r w:rsidR="00717365" w:rsidRPr="007E7A74">
        <w:rPr>
          <w:lang w:val="en-GB"/>
        </w:rPr>
        <w:t>F</w:t>
      </w:r>
      <w:r w:rsidR="00E055F2" w:rsidRPr="007E7A74">
        <w:rPr>
          <w:lang w:val="en-GB"/>
        </w:rPr>
        <w:t>ile)</w:t>
      </w:r>
      <w:r w:rsidR="003D376D" w:rsidRPr="007E7A74">
        <w:rPr>
          <w:lang w:val="en-GB"/>
        </w:rPr>
        <w:t>,</w:t>
      </w:r>
      <w:r w:rsidRPr="007E7A74">
        <w:rPr>
          <w:lang w:val="en-GB"/>
        </w:rPr>
        <w:t xml:space="preserve"> which</w:t>
      </w:r>
      <w:r w:rsidR="003D376D" w:rsidRPr="007E7A74">
        <w:rPr>
          <w:lang w:val="en-GB"/>
        </w:rPr>
        <w:t xml:space="preserve"> preserve high frequency fluctuations as shown in </w:t>
      </w:r>
      <w:r w:rsidR="003D376D" w:rsidRPr="007E7A74">
        <w:rPr>
          <w:b/>
          <w:lang w:val="en-GB"/>
        </w:rPr>
        <w:t xml:space="preserve">Figure </w:t>
      </w:r>
      <w:r w:rsidRPr="007E7A74">
        <w:rPr>
          <w:b/>
          <w:lang w:val="en-GB"/>
        </w:rPr>
        <w:t>5</w:t>
      </w:r>
      <w:r w:rsidR="003D376D" w:rsidRPr="007E7A74">
        <w:rPr>
          <w:lang w:val="en-GB"/>
        </w:rPr>
        <w:t xml:space="preserve">. </w:t>
      </w:r>
    </w:p>
    <w:p w14:paraId="18D1CB36" w14:textId="7BAA04BD" w:rsidR="001E5EAF" w:rsidRPr="007E7A74" w:rsidRDefault="001E5EAF" w:rsidP="00F455E4">
      <w:pPr>
        <w:contextualSpacing/>
        <w:rPr>
          <w:lang w:val="en-GB"/>
        </w:rPr>
      </w:pPr>
    </w:p>
    <w:p w14:paraId="1326E215" w14:textId="1B9A4573" w:rsidR="00295960" w:rsidRPr="007E7A74" w:rsidRDefault="00295960" w:rsidP="00F455E4">
      <w:pPr>
        <w:contextualSpacing/>
        <w:rPr>
          <w:b/>
          <w:bCs/>
        </w:rPr>
      </w:pPr>
      <w:r w:rsidRPr="007E7A74">
        <w:rPr>
          <w:b/>
          <w:bCs/>
        </w:rPr>
        <w:t>[Figure 5 here]</w:t>
      </w:r>
    </w:p>
    <w:p w14:paraId="00679571" w14:textId="77777777" w:rsidR="003D376D" w:rsidRPr="007E7A74" w:rsidRDefault="003D376D" w:rsidP="00F455E4">
      <w:pPr>
        <w:contextualSpacing/>
        <w:rPr>
          <w:lang w:val="en-GB"/>
        </w:rPr>
      </w:pPr>
    </w:p>
    <w:p w14:paraId="4DDEBF64" w14:textId="3A9CCDC7" w:rsidR="003D376D" w:rsidRPr="007E7A74" w:rsidRDefault="00F513B1" w:rsidP="00F455E4">
      <w:pPr>
        <w:contextualSpacing/>
        <w:rPr>
          <w:lang w:val="en-GB"/>
        </w:rPr>
      </w:pPr>
      <w:r w:rsidRPr="007E7A74">
        <w:rPr>
          <w:lang w:val="en-GB"/>
        </w:rPr>
        <w:t>The MMS trains were well characterized as a continuous random process, well represented by</w:t>
      </w:r>
      <w:r w:rsidR="00F455E4">
        <w:rPr>
          <w:lang w:val="en-GB"/>
        </w:rPr>
        <w:t>v</w:t>
      </w:r>
      <w:r w:rsidRPr="007E7A74">
        <w:rPr>
          <w:lang w:val="en-GB"/>
        </w:rPr>
        <w:t>the continuous Gamma family of probability distributions. MLE deemed this continuous family</w:t>
      </w:r>
      <w:r w:rsidR="00F455E4">
        <w:rPr>
          <w:lang w:val="en-GB"/>
        </w:rPr>
        <w:t xml:space="preserve"> </w:t>
      </w:r>
      <w:r w:rsidRPr="007E7A74">
        <w:rPr>
          <w:lang w:val="en-GB"/>
        </w:rPr>
        <w:t>of distributions as the best fit for both data sets (see</w:t>
      </w:r>
      <w:r w:rsidR="00214EAD" w:rsidRPr="007E7A74">
        <w:rPr>
          <w:lang w:val="en-GB"/>
        </w:rPr>
        <w:t xml:space="preserve"> explanation in</w:t>
      </w:r>
      <w:r w:rsidR="00717365" w:rsidRPr="007E7A74">
        <w:rPr>
          <w:lang w:val="en-GB"/>
        </w:rPr>
        <w:t xml:space="preserve"> section “Gamma Distribution” of</w:t>
      </w:r>
      <w:r w:rsidRPr="007E7A74">
        <w:rPr>
          <w:lang w:val="en-GB"/>
        </w:rPr>
        <w:t xml:space="preserve"> </w:t>
      </w:r>
      <w:r w:rsidRPr="007E7A74">
        <w:rPr>
          <w:b/>
          <w:bCs/>
          <w:lang w:val="en-GB"/>
        </w:rPr>
        <w:t>Supplementary Material</w:t>
      </w:r>
      <w:r w:rsidR="00916BE7" w:rsidRPr="007E7A74">
        <w:rPr>
          <w:lang w:val="en-GB"/>
        </w:rPr>
        <w:t xml:space="preserve"> and </w:t>
      </w:r>
      <w:r w:rsidR="00916BE7" w:rsidRPr="007E7A74">
        <w:rPr>
          <w:b/>
          <w:bCs/>
          <w:lang w:val="en-GB"/>
        </w:rPr>
        <w:t>Supplementary Figure</w:t>
      </w:r>
      <w:r w:rsidR="00916BE7" w:rsidRPr="007E7A74">
        <w:rPr>
          <w:lang w:val="en-GB"/>
        </w:rPr>
        <w:t xml:space="preserve"> </w:t>
      </w:r>
      <w:r w:rsidR="00916BE7" w:rsidRPr="007E7A74">
        <w:rPr>
          <w:b/>
          <w:bCs/>
          <w:lang w:val="en-GB"/>
        </w:rPr>
        <w:t>2</w:t>
      </w:r>
      <w:r w:rsidRPr="007E7A74">
        <w:rPr>
          <w:lang w:val="en-GB"/>
        </w:rPr>
        <w:t>). This type of random process was used to track the shifts in stochastic signatures of the biorhythms self-generated by bio signals from the human nervous systems.</w:t>
      </w:r>
    </w:p>
    <w:p w14:paraId="037BB594" w14:textId="77777777" w:rsidR="00F513B1" w:rsidRPr="007E7A74" w:rsidRDefault="00F513B1" w:rsidP="00F455E4">
      <w:pPr>
        <w:contextualSpacing/>
        <w:rPr>
          <w:lang w:val="en-GB"/>
        </w:rPr>
      </w:pPr>
    </w:p>
    <w:p w14:paraId="1CB74079" w14:textId="77777777" w:rsidR="00F513B1" w:rsidRPr="007E7A74" w:rsidRDefault="00F513B1" w:rsidP="00F455E4">
      <w:pPr>
        <w:contextualSpacing/>
        <w:rPr>
          <w:rFonts w:asciiTheme="minorHAnsi" w:hAnsiTheme="minorHAnsi" w:cstheme="minorHAnsi"/>
          <w:lang w:val="en-GB"/>
        </w:rPr>
      </w:pPr>
      <w:r w:rsidRPr="007E7A74">
        <w:rPr>
          <w:rFonts w:asciiTheme="minorHAnsi" w:hAnsiTheme="minorHAnsi" w:cstheme="minorHAnsi"/>
          <w:lang w:val="en-GB"/>
        </w:rPr>
        <w:t>From the empirically estimated shape and scale Gamma parameters, we obtain the Gamma</w:t>
      </w:r>
    </w:p>
    <w:p w14:paraId="0DAA7241" w14:textId="3D627BDD" w:rsidR="00F513B1" w:rsidRPr="007E7A74" w:rsidRDefault="00F513B1" w:rsidP="00F455E4">
      <w:pPr>
        <w:contextualSpacing/>
        <w:rPr>
          <w:rFonts w:asciiTheme="minorHAnsi" w:hAnsiTheme="minorHAnsi" w:cstheme="minorHAnsi"/>
          <w:lang w:val="en-GB"/>
        </w:rPr>
      </w:pPr>
      <w:r w:rsidRPr="007E7A74">
        <w:rPr>
          <w:rFonts w:asciiTheme="minorHAnsi" w:hAnsiTheme="minorHAnsi" w:cstheme="minorHAnsi"/>
          <w:lang w:val="en-GB"/>
        </w:rPr>
        <w:lastRenderedPageBreak/>
        <w:t>moments, the mean, the variance, the skewness, and the kurtosis</w:t>
      </w:r>
      <w:r w:rsidR="00214EAD" w:rsidRPr="007E7A74">
        <w:rPr>
          <w:rFonts w:asciiTheme="minorHAnsi" w:hAnsiTheme="minorHAnsi" w:cstheme="minorHAnsi"/>
          <w:lang w:val="en-GB"/>
        </w:rPr>
        <w:t xml:space="preserve"> </w:t>
      </w:r>
      <w:r w:rsidR="00214EAD" w:rsidRPr="007E7A74">
        <w:rPr>
          <w:lang w:val="en-GB"/>
        </w:rPr>
        <w:t>(see details of the analysis in section “Stochastic Analysis” of Supplementary Material)</w:t>
      </w:r>
      <w:r w:rsidRPr="007E7A74">
        <w:rPr>
          <w:rFonts w:asciiTheme="minorHAnsi" w:hAnsiTheme="minorHAnsi" w:cstheme="minorHAnsi"/>
          <w:lang w:val="en-GB"/>
        </w:rPr>
        <w:t xml:space="preserve">. We then plot the estimated PDF. </w:t>
      </w:r>
      <w:r w:rsidRPr="007E7A74">
        <w:rPr>
          <w:rFonts w:asciiTheme="minorHAnsi" w:hAnsiTheme="minorHAnsi" w:cstheme="minorHAnsi"/>
          <w:b/>
          <w:bCs/>
          <w:lang w:val="en-GB"/>
        </w:rPr>
        <w:t>Figure 6</w:t>
      </w:r>
      <w:r w:rsidRPr="007E7A74">
        <w:rPr>
          <w:rFonts w:asciiTheme="minorHAnsi" w:hAnsiTheme="minorHAnsi" w:cstheme="minorHAnsi"/>
          <w:lang w:val="en-GB"/>
        </w:rPr>
        <w:t xml:space="preserve"> focuses only on the heart signal and music, but the methods apply similarly to the other biorhythms generated by the kinematics signals </w:t>
      </w:r>
      <w:r w:rsidR="00916BE7" w:rsidRPr="007E7A74">
        <w:rPr>
          <w:rFonts w:asciiTheme="minorHAnsi" w:hAnsiTheme="minorHAnsi" w:cstheme="minorHAnsi"/>
          <w:lang w:val="en-GB"/>
        </w:rPr>
        <w:t xml:space="preserve">presented in </w:t>
      </w:r>
      <w:r w:rsidR="00916BE7" w:rsidRPr="007E7A74">
        <w:rPr>
          <w:rFonts w:asciiTheme="minorHAnsi" w:hAnsiTheme="minorHAnsi" w:cstheme="minorHAnsi"/>
          <w:lang w:val="en-GB"/>
        </w:rPr>
        <w:fldChar w:fldCharType="begin"/>
      </w:r>
      <w:r w:rsidR="00AE4623">
        <w:rPr>
          <w:rFonts w:asciiTheme="minorHAnsi" w:hAnsiTheme="minorHAnsi" w:cstheme="minorHAnsi"/>
          <w:lang w:val="en-GB"/>
        </w:rPr>
        <w:instrText xml:space="preserve"> ADDIN EN.CITE &lt;EndNote&gt;&lt;Cite&gt;&lt;Author&gt;Kalampratsidou&lt;/Author&gt;&lt;Year&gt;2020&lt;/Year&gt;&lt;RecNum&gt;148&lt;/RecNum&gt;&lt;DisplayText&gt;&lt;style face="superscript"&gt;41&lt;/style&gt;&lt;/DisplayText&gt;&lt;record&gt;&lt;rec-number&gt;148&lt;/rec-number&gt;&lt;foreign-keys&gt;&lt;key app="EN" db-id="psdvdvrfzsarz9e02aspd2voxxxdpvwsa2ft" timestamp="1597097078"&gt;148&lt;/key&gt;&lt;/foreign-keys&gt;&lt;ref-type name="Journal Article"&gt;17&lt;/ref-type&gt;&lt;contributors&gt;&lt;authors&gt;&lt;author&gt;Vilelmini Kalampratsidou&lt;/author&gt;&lt;author&gt;Elizabeth B. Torres&lt;/author&gt;&lt;/authors&gt;&lt;/contributors&gt;&lt;titles&gt;&lt;title&gt;Sonification of heart rate variability can entrain bodies in motion&lt;/title&gt;&lt;secondary-title&gt;Proceedings of the 7th International Conference on Movement and Computing&lt;/secondary-title&gt;&lt;/titles&gt;&lt;pages&gt;Article 2&lt;/pages&gt;&lt;keywords&gt;&lt;keyword&gt;Salsa, Heart sonification, Bodily signal entrainment, Cross-correlation, Audio augmentation, Stochastic signatures, Dancers, Musical feature extraction, Heart rate, Movement, Partnering, Autocorrelation&lt;/keyword&gt;&lt;/keywords&gt;&lt;dates&gt;&lt;year&gt;2020&lt;/year&gt;&lt;/dates&gt;&lt;pub-location&gt;Jersey City/Virtual, NJ, USA&lt;/pub-location&gt;&lt;publisher&gt;Association for Computing Machinery&lt;/publisher&gt;&lt;urls&gt;&lt;related-urls&gt;&lt;url&gt;https://doi.org/10.1145/3401956.3404186&lt;/url&gt;&lt;/related-urls&gt;&lt;/urls&gt;&lt;electronic-resource-num&gt;10.1145/3401956.3404186&lt;/electronic-resource-num&gt;&lt;/record&gt;&lt;/Cite&gt;&lt;/EndNote&gt;</w:instrText>
      </w:r>
      <w:r w:rsidR="00916BE7" w:rsidRPr="007E7A74">
        <w:rPr>
          <w:rFonts w:asciiTheme="minorHAnsi" w:hAnsiTheme="minorHAnsi" w:cstheme="minorHAnsi"/>
          <w:lang w:val="en-GB"/>
        </w:rPr>
        <w:fldChar w:fldCharType="separate"/>
      </w:r>
      <w:r w:rsidR="00A93F33" w:rsidRPr="00A93F33">
        <w:rPr>
          <w:rFonts w:asciiTheme="minorHAnsi" w:hAnsiTheme="minorHAnsi" w:cstheme="minorHAnsi"/>
          <w:noProof/>
          <w:vertAlign w:val="superscript"/>
          <w:lang w:val="en-GB"/>
        </w:rPr>
        <w:t>41</w:t>
      </w:r>
      <w:r w:rsidR="00916BE7" w:rsidRPr="007E7A74">
        <w:rPr>
          <w:rFonts w:asciiTheme="minorHAnsi" w:hAnsiTheme="minorHAnsi" w:cstheme="minorHAnsi"/>
          <w:lang w:val="en-GB"/>
        </w:rPr>
        <w:fldChar w:fldCharType="end"/>
      </w:r>
      <w:r w:rsidR="00916BE7" w:rsidRPr="007E7A74">
        <w:rPr>
          <w:rFonts w:asciiTheme="minorHAnsi" w:hAnsiTheme="minorHAnsi" w:cstheme="minorHAnsi"/>
          <w:lang w:val="en-GB"/>
        </w:rPr>
        <w:t>.</w:t>
      </w:r>
    </w:p>
    <w:p w14:paraId="0F5ADC13" w14:textId="77777777" w:rsidR="00F513B1" w:rsidRPr="007E7A74" w:rsidRDefault="00F513B1" w:rsidP="00F455E4">
      <w:pPr>
        <w:contextualSpacing/>
        <w:rPr>
          <w:lang w:val="en-GB"/>
        </w:rPr>
      </w:pPr>
    </w:p>
    <w:p w14:paraId="294FB42E" w14:textId="2FD25041" w:rsidR="00F513B1" w:rsidRPr="007E7A74" w:rsidRDefault="00302063" w:rsidP="00F455E4">
      <w:pPr>
        <w:contextualSpacing/>
        <w:rPr>
          <w:lang w:val="en-GB"/>
        </w:rPr>
      </w:pPr>
      <w:r w:rsidRPr="007E7A74">
        <w:rPr>
          <w:lang w:val="en-GB"/>
        </w:rPr>
        <w:t xml:space="preserve">The PDF of the heart and music signal are shown in </w:t>
      </w:r>
      <w:r w:rsidRPr="007E7A74">
        <w:rPr>
          <w:b/>
          <w:lang w:val="en-GB"/>
        </w:rPr>
        <w:t xml:space="preserve">Figure </w:t>
      </w:r>
      <w:r w:rsidR="00784F8C" w:rsidRPr="007E7A74">
        <w:rPr>
          <w:b/>
          <w:lang w:val="en-GB"/>
        </w:rPr>
        <w:t>6</w:t>
      </w:r>
      <w:r w:rsidR="00784F8C" w:rsidRPr="007E7A74">
        <w:rPr>
          <w:rFonts w:asciiTheme="minorHAnsi" w:hAnsiTheme="minorHAnsi" w:cstheme="minorHAnsi"/>
          <w:b/>
          <w:bCs/>
          <w:lang w:val="en-GB"/>
        </w:rPr>
        <w:t>A-B</w:t>
      </w:r>
      <w:r w:rsidRPr="007E7A74">
        <w:rPr>
          <w:lang w:val="en-GB"/>
        </w:rPr>
        <w:t>, where we highlight the differences between the datasets of the two conditions, deliberate routine and spontaneous improvisation. For each condition, we underscore the shifts in stochastic signatures induced by the temporal alterations of the song. Initially, they dance to the original song. Then, as the heartbeat changes rhythms in real</w:t>
      </w:r>
      <w:r w:rsidR="00A526B7" w:rsidRPr="007E7A74">
        <w:rPr>
          <w:lang w:val="en-GB"/>
        </w:rPr>
        <w:t xml:space="preserve"> </w:t>
      </w:r>
      <w:r w:rsidRPr="007E7A74">
        <w:rPr>
          <w:lang w:val="en-GB"/>
        </w:rPr>
        <w:t xml:space="preserve">time, </w:t>
      </w:r>
      <w:r w:rsidR="00784F8C" w:rsidRPr="007E7A74">
        <w:rPr>
          <w:lang w:val="en-GB"/>
        </w:rPr>
        <w:t>the sonified fluctuations in this signal leads the dancers to follow the temporal alterations of the song.</w:t>
      </w:r>
    </w:p>
    <w:p w14:paraId="07E185F4" w14:textId="77777777" w:rsidR="00784F8C" w:rsidRPr="007E7A74" w:rsidRDefault="00784F8C" w:rsidP="00F455E4">
      <w:pPr>
        <w:contextualSpacing/>
        <w:rPr>
          <w:lang w:val="en-GB"/>
        </w:rPr>
      </w:pPr>
    </w:p>
    <w:p w14:paraId="3105B53E" w14:textId="609644B5" w:rsidR="006C0DF6" w:rsidRPr="007E7A74" w:rsidRDefault="00302063" w:rsidP="00F455E4">
      <w:pPr>
        <w:contextualSpacing/>
        <w:rPr>
          <w:lang w:val="en-GB"/>
        </w:rPr>
      </w:pPr>
      <w:r w:rsidRPr="007E7A74">
        <w:rPr>
          <w:lang w:val="en-GB"/>
        </w:rPr>
        <w:t xml:space="preserve">These are denoted alteration 1 and alteration 2. These systematic shifts are </w:t>
      </w:r>
      <w:r w:rsidR="00F81368" w:rsidRPr="007E7A74">
        <w:rPr>
          <w:lang w:val="en-GB"/>
        </w:rPr>
        <w:t>described by</w:t>
      </w:r>
      <w:r w:rsidRPr="007E7A74">
        <w:rPr>
          <w:lang w:val="en-GB"/>
        </w:rPr>
        <w:t xml:space="preserve"> the Gamma paramete</w:t>
      </w:r>
      <w:r w:rsidR="00F81368" w:rsidRPr="007E7A74">
        <w:rPr>
          <w:lang w:val="en-GB"/>
        </w:rPr>
        <w:t>rs</w:t>
      </w:r>
      <w:r w:rsidRPr="007E7A74">
        <w:rPr>
          <w:lang w:val="en-GB"/>
        </w:rPr>
        <w:t xml:space="preserve">. Then, using the empirically estimated shape and scale parameters, we obtained the four corresponding Gamma moments for the heartbeat and the songs. These are displayed in </w:t>
      </w:r>
      <w:r w:rsidRPr="007E7A74">
        <w:rPr>
          <w:b/>
          <w:lang w:val="en-GB"/>
        </w:rPr>
        <w:t xml:space="preserve">Figure </w:t>
      </w:r>
      <w:r w:rsidR="00784F8C" w:rsidRPr="007E7A74">
        <w:rPr>
          <w:b/>
          <w:lang w:val="en-GB"/>
        </w:rPr>
        <w:t>6</w:t>
      </w:r>
      <w:r w:rsidRPr="007E7A74">
        <w:rPr>
          <w:b/>
          <w:lang w:val="en-GB"/>
        </w:rPr>
        <w:t>C</w:t>
      </w:r>
      <w:r w:rsidRPr="007E7A74">
        <w:rPr>
          <w:lang w:val="en-GB"/>
        </w:rPr>
        <w:t xml:space="preserve"> for the heart (top) and the song (bottom) signals.</w:t>
      </w:r>
    </w:p>
    <w:p w14:paraId="10A8A4A3" w14:textId="77777777" w:rsidR="006C0DF6" w:rsidRPr="007E7A74" w:rsidRDefault="006C0DF6" w:rsidP="00F455E4">
      <w:pPr>
        <w:contextualSpacing/>
        <w:rPr>
          <w:lang w:val="en-GB"/>
        </w:rPr>
      </w:pPr>
    </w:p>
    <w:p w14:paraId="14A41B71" w14:textId="6DD2282C" w:rsidR="00F513B1" w:rsidRPr="007E7A74" w:rsidRDefault="00F513B1" w:rsidP="00F455E4">
      <w:pPr>
        <w:contextualSpacing/>
        <w:rPr>
          <w:b/>
          <w:bCs/>
        </w:rPr>
      </w:pPr>
      <w:r w:rsidRPr="007E7A74">
        <w:rPr>
          <w:b/>
          <w:bCs/>
        </w:rPr>
        <w:t>[Figure 6 here]</w:t>
      </w:r>
    </w:p>
    <w:p w14:paraId="13B497A8" w14:textId="77777777" w:rsidR="00302063" w:rsidRPr="007E7A74" w:rsidRDefault="00302063" w:rsidP="00F455E4">
      <w:pPr>
        <w:contextualSpacing/>
        <w:rPr>
          <w:lang w:val="en-GB"/>
        </w:rPr>
      </w:pPr>
    </w:p>
    <w:p w14:paraId="122AD0A4" w14:textId="3B00C907" w:rsidR="00302063" w:rsidRPr="007E7A74" w:rsidRDefault="00302063" w:rsidP="00F455E4">
      <w:pPr>
        <w:contextualSpacing/>
        <w:rPr>
          <w:lang w:val="en-GB"/>
        </w:rPr>
      </w:pPr>
      <w:r w:rsidRPr="007E7A74">
        <w:rPr>
          <w:lang w:val="en-GB"/>
        </w:rPr>
        <w:t>The shift of the signatures can be appreciated in these panels</w:t>
      </w:r>
      <w:r w:rsidR="00DE54EB">
        <w:rPr>
          <w:lang w:val="en-GB"/>
        </w:rPr>
        <w:t xml:space="preserve"> (PDF and Gamma moments graphs)</w:t>
      </w:r>
      <w:r w:rsidRPr="007E7A74">
        <w:rPr>
          <w:lang w:val="en-GB"/>
        </w:rPr>
        <w:t xml:space="preserve">, thus demonstrating that </w:t>
      </w:r>
      <w:r w:rsidR="00DA3F7D" w:rsidRPr="007E7A74">
        <w:rPr>
          <w:lang w:val="en-GB"/>
        </w:rPr>
        <w:t>the methods presented</w:t>
      </w:r>
      <w:r w:rsidRPr="007E7A74">
        <w:rPr>
          <w:lang w:val="en-GB"/>
        </w:rPr>
        <w:t xml:space="preserve"> can capture the adaptation of the heart to the alterations of the song that the proxy controller produces in real</w:t>
      </w:r>
      <w:r w:rsidR="00A526B7" w:rsidRPr="007E7A74">
        <w:rPr>
          <w:lang w:val="en-GB"/>
        </w:rPr>
        <w:t xml:space="preserve"> </w:t>
      </w:r>
      <w:r w:rsidRPr="007E7A74">
        <w:rPr>
          <w:lang w:val="en-GB"/>
        </w:rPr>
        <w:t>time. As the songs shift rhythms, so do the heart stochastic signatures</w:t>
      </w:r>
      <w:r w:rsidR="00DE54EB">
        <w:rPr>
          <w:lang w:val="en-GB"/>
        </w:rPr>
        <w:t xml:space="preserve"> and the transition of the stochastic signatures is consistent </w:t>
      </w:r>
      <w:r w:rsidR="004D53A5">
        <w:rPr>
          <w:lang w:val="en-GB"/>
        </w:rPr>
        <w:t>in</w:t>
      </w:r>
      <w:r w:rsidR="00DE54EB">
        <w:rPr>
          <w:lang w:val="en-GB"/>
        </w:rPr>
        <w:t xml:space="preserve"> direction (which is also a finding </w:t>
      </w:r>
      <w:r w:rsidR="00DE54EB" w:rsidRPr="007E7A74">
        <w:rPr>
          <w:rFonts w:asciiTheme="minorHAnsi" w:hAnsiTheme="minorHAnsi" w:cstheme="minorHAnsi"/>
          <w:lang w:val="en-GB"/>
        </w:rPr>
        <w:t xml:space="preserve">in </w:t>
      </w:r>
      <w:r w:rsidR="00DE54EB" w:rsidRPr="007E7A74">
        <w:rPr>
          <w:rFonts w:asciiTheme="minorHAnsi" w:hAnsiTheme="minorHAnsi" w:cstheme="minorHAnsi"/>
          <w:lang w:val="en-GB"/>
        </w:rPr>
        <w:fldChar w:fldCharType="begin"/>
      </w:r>
      <w:r w:rsidR="00DE54EB">
        <w:rPr>
          <w:rFonts w:asciiTheme="minorHAnsi" w:hAnsiTheme="minorHAnsi" w:cstheme="minorHAnsi"/>
          <w:lang w:val="en-GB"/>
        </w:rPr>
        <w:instrText xml:space="preserve"> ADDIN EN.CITE &lt;EndNote&gt;&lt;Cite&gt;&lt;Author&gt;Kalampratsidou&lt;/Author&gt;&lt;Year&gt;2020&lt;/Year&gt;&lt;RecNum&gt;148&lt;/RecNum&gt;&lt;DisplayText&gt;&lt;style face="superscript"&gt;41&lt;/style&gt;&lt;/DisplayText&gt;&lt;record&gt;&lt;rec-number&gt;148&lt;/rec-number&gt;&lt;foreign-keys&gt;&lt;key app="EN" db-id="psdvdvrfzsarz9e02aspd2voxxxdpvwsa2ft" timestamp="1597097078"&gt;148&lt;/key&gt;&lt;/foreign-keys&gt;&lt;ref-type name="Journal Article"&gt;17&lt;/ref-type&gt;&lt;contributors&gt;&lt;authors&gt;&lt;author&gt;Vilelmini Kalampratsidou&lt;/author&gt;&lt;author&gt;Elizabeth B. Torres&lt;/author&gt;&lt;/authors&gt;&lt;/contributors&gt;&lt;titles&gt;&lt;title&gt;Sonification of heart rate variability can entrain bodies in motion&lt;/title&gt;&lt;secondary-title&gt;Proceedings of the 7th International Conference on Movement and Computing&lt;/secondary-title&gt;&lt;/titles&gt;&lt;pages&gt;Article 2&lt;/pages&gt;&lt;keywords&gt;&lt;keyword&gt;Salsa, Heart sonification, Bodily signal entrainment, Cross-correlation, Audio augmentation, Stochastic signatures, Dancers, Musical feature extraction, Heart rate, Movement, Partnering, Autocorrelation&lt;/keyword&gt;&lt;/keywords&gt;&lt;dates&gt;&lt;year&gt;2020&lt;/year&gt;&lt;/dates&gt;&lt;pub-location&gt;Jersey City/Virtual, NJ, USA&lt;/pub-location&gt;&lt;publisher&gt;Association for Computing Machinery&lt;/publisher&gt;&lt;urls&gt;&lt;related-urls&gt;&lt;url&gt;https://doi.org/10.1145/3401956.3404186&lt;/url&gt;&lt;/related-urls&gt;&lt;/urls&gt;&lt;electronic-resource-num&gt;10.1145/3401956.3404186&lt;/electronic-resource-num&gt;&lt;/record&gt;&lt;/Cite&gt;&lt;/EndNote&gt;</w:instrText>
      </w:r>
      <w:r w:rsidR="00DE54EB" w:rsidRPr="007E7A74">
        <w:rPr>
          <w:rFonts w:asciiTheme="minorHAnsi" w:hAnsiTheme="minorHAnsi" w:cstheme="minorHAnsi"/>
          <w:lang w:val="en-GB"/>
        </w:rPr>
        <w:fldChar w:fldCharType="separate"/>
      </w:r>
      <w:r w:rsidR="00DE54EB" w:rsidRPr="00A93F33">
        <w:rPr>
          <w:rFonts w:asciiTheme="minorHAnsi" w:hAnsiTheme="minorHAnsi" w:cstheme="minorHAnsi"/>
          <w:noProof/>
          <w:vertAlign w:val="superscript"/>
          <w:lang w:val="en-GB"/>
        </w:rPr>
        <w:t>41</w:t>
      </w:r>
      <w:r w:rsidR="00DE54EB" w:rsidRPr="007E7A74">
        <w:rPr>
          <w:rFonts w:asciiTheme="minorHAnsi" w:hAnsiTheme="minorHAnsi" w:cstheme="minorHAnsi"/>
          <w:lang w:val="en-GB"/>
        </w:rPr>
        <w:fldChar w:fldCharType="end"/>
      </w:r>
      <w:r w:rsidR="00DE54EB">
        <w:rPr>
          <w:rFonts w:asciiTheme="minorHAnsi" w:hAnsiTheme="minorHAnsi" w:cstheme="minorHAnsi"/>
          <w:lang w:val="en-GB"/>
        </w:rPr>
        <w:t xml:space="preserve"> where we studied the shape and scale parameters</w:t>
      </w:r>
      <w:r w:rsidR="00DE54EB">
        <w:rPr>
          <w:lang w:val="en-GB"/>
        </w:rPr>
        <w:t>)</w:t>
      </w:r>
      <w:r w:rsidRPr="007E7A74">
        <w:rPr>
          <w:lang w:val="en-GB"/>
        </w:rPr>
        <w:t xml:space="preserve">. </w:t>
      </w:r>
      <w:r w:rsidR="00DF374F" w:rsidRPr="007E7A74">
        <w:rPr>
          <w:lang w:val="en-GB"/>
        </w:rPr>
        <w:t>Likewise, as the hear</w:t>
      </w:r>
      <w:r w:rsidR="00A91303">
        <w:rPr>
          <w:lang w:val="en-GB"/>
        </w:rPr>
        <w:t>t</w:t>
      </w:r>
      <w:r w:rsidR="00DF374F" w:rsidRPr="007E7A74">
        <w:rPr>
          <w:lang w:val="en-GB"/>
        </w:rPr>
        <w:t xml:space="preserve">’s signatures shift, so do the song’s signatures. </w:t>
      </w:r>
      <w:r w:rsidRPr="007E7A74">
        <w:rPr>
          <w:lang w:val="en-GB"/>
        </w:rPr>
        <w:t>This mirroring effects</w:t>
      </w:r>
      <w:r w:rsidR="004D53A5">
        <w:rPr>
          <w:lang w:val="en-GB"/>
        </w:rPr>
        <w:t xml:space="preserve"> -the one affects the other and as one shifts consistently towards a direction so does other-</w:t>
      </w:r>
      <w:r w:rsidRPr="007E7A74">
        <w:rPr>
          <w:lang w:val="en-GB"/>
        </w:rPr>
        <w:t xml:space="preserve"> follow the close-loop nature of this proxy controller interface. The results underscore the utility of this setup </w:t>
      </w:r>
      <w:r w:rsidR="0069345B" w:rsidRPr="007E7A74">
        <w:rPr>
          <w:lang w:val="en-GB"/>
        </w:rPr>
        <w:t>and gives proof of concept that we can</w:t>
      </w:r>
      <w:r w:rsidRPr="007E7A74">
        <w:rPr>
          <w:lang w:val="en-GB"/>
        </w:rPr>
        <w:t xml:space="preserve"> systematically shift the person’s autonomic biorhythms within the context of dyadic exchange. </w:t>
      </w:r>
    </w:p>
    <w:p w14:paraId="0F92D76F" w14:textId="77777777" w:rsidR="00302063" w:rsidRPr="007E7A74" w:rsidRDefault="00302063" w:rsidP="00F455E4">
      <w:pPr>
        <w:contextualSpacing/>
        <w:rPr>
          <w:lang w:val="en-GB"/>
        </w:rPr>
      </w:pPr>
    </w:p>
    <w:p w14:paraId="0F5F651D" w14:textId="1248872C" w:rsidR="00302063" w:rsidRPr="007E7A74" w:rsidRDefault="00302063" w:rsidP="00F455E4">
      <w:pPr>
        <w:contextualSpacing/>
        <w:rPr>
          <w:lang w:val="en-GB"/>
        </w:rPr>
      </w:pPr>
      <w:r w:rsidRPr="007E7A74">
        <w:rPr>
          <w:lang w:val="en-GB"/>
        </w:rPr>
        <w:t xml:space="preserve">Parallel shifts on the stochastic signatures of both the songs and the bodily signals, demonstrate that the co-adaptation of the whole system (participant and interface) is possible using the peripheral signals. This process smoothly transpires beneath the person’s awareness </w:t>
      </w:r>
      <w:r w:rsidR="00930A9F" w:rsidRPr="007E7A74">
        <w:rPr>
          <w:lang w:val="en-GB"/>
        </w:rPr>
        <w:t xml:space="preserve">and </w:t>
      </w:r>
      <w:r w:rsidR="00517352" w:rsidRPr="007E7A74">
        <w:rPr>
          <w:lang w:val="en-GB"/>
        </w:rPr>
        <w:t>offers proof of concept for</w:t>
      </w:r>
      <w:r w:rsidRPr="007E7A74">
        <w:rPr>
          <w:lang w:val="en-GB"/>
        </w:rPr>
        <w:t xml:space="preserve"> </w:t>
      </w:r>
      <w:r w:rsidR="00F455E4">
        <w:rPr>
          <w:lang w:val="en-GB"/>
        </w:rPr>
        <w:t>the</w:t>
      </w:r>
      <w:r w:rsidRPr="007E7A74">
        <w:rPr>
          <w:lang w:val="en-GB"/>
        </w:rPr>
        <w:t xml:space="preserve"> ideas to remotely and systematically shift the person’s bio-signals in correspondence with the external sensory feedback of choice</w:t>
      </w:r>
      <w:r w:rsidR="00517352" w:rsidRPr="007E7A74">
        <w:rPr>
          <w:lang w:val="en-GB"/>
        </w:rPr>
        <w:t>. In summary</w:t>
      </w:r>
      <w:r w:rsidR="00930A9F" w:rsidRPr="007E7A74">
        <w:rPr>
          <w:lang w:val="en-GB"/>
        </w:rPr>
        <w:t>,</w:t>
      </w:r>
      <w:r w:rsidR="00517352" w:rsidRPr="007E7A74">
        <w:rPr>
          <w:lang w:val="en-GB"/>
        </w:rPr>
        <w:t xml:space="preserve"> we can</w:t>
      </w:r>
      <w:r w:rsidRPr="007E7A74">
        <w:rPr>
          <w:lang w:val="en-GB"/>
        </w:rPr>
        <w:t xml:space="preserve"> guide the shifting </w:t>
      </w:r>
      <w:r w:rsidR="00517352" w:rsidRPr="007E7A74">
        <w:rPr>
          <w:lang w:val="en-GB"/>
        </w:rPr>
        <w:t xml:space="preserve">of the stochastic signatures in this continuous random </w:t>
      </w:r>
      <w:r w:rsidRPr="007E7A74">
        <w:rPr>
          <w:lang w:val="en-GB"/>
        </w:rPr>
        <w:t xml:space="preserve">process. </w:t>
      </w:r>
      <w:r w:rsidR="00F455E4">
        <w:rPr>
          <w:lang w:val="en-GB"/>
        </w:rPr>
        <w:t>The</w:t>
      </w:r>
      <w:r w:rsidRPr="007E7A74">
        <w:rPr>
          <w:lang w:val="en-GB"/>
        </w:rPr>
        <w:t xml:space="preserve"> methods </w:t>
      </w:r>
      <w:r w:rsidR="00517352" w:rsidRPr="007E7A74">
        <w:rPr>
          <w:lang w:val="en-GB"/>
        </w:rPr>
        <w:t>enable to</w:t>
      </w:r>
      <w:r w:rsidRPr="007E7A74">
        <w:rPr>
          <w:lang w:val="en-GB"/>
        </w:rPr>
        <w:t xml:space="preserve"> capture change and their rate along the stochastic trajectories that we were able to build in </w:t>
      </w:r>
      <w:r w:rsidR="00930A9F" w:rsidRPr="007E7A74">
        <w:rPr>
          <w:lang w:val="en-GB"/>
        </w:rPr>
        <w:t xml:space="preserve">near </w:t>
      </w:r>
      <w:r w:rsidRPr="007E7A74">
        <w:rPr>
          <w:lang w:val="en-GB"/>
        </w:rPr>
        <w:t>real</w:t>
      </w:r>
      <w:r w:rsidR="00A526B7" w:rsidRPr="007E7A74">
        <w:rPr>
          <w:lang w:val="en-GB"/>
        </w:rPr>
        <w:t xml:space="preserve"> </w:t>
      </w:r>
      <w:r w:rsidRPr="007E7A74">
        <w:rPr>
          <w:lang w:val="en-GB"/>
        </w:rPr>
        <w:t xml:space="preserve">time. </w:t>
      </w:r>
    </w:p>
    <w:p w14:paraId="55A88023" w14:textId="7A30D3AB" w:rsidR="00AC6CF8" w:rsidRPr="007E7A74" w:rsidRDefault="00AC6CF8" w:rsidP="00F455E4">
      <w:pPr>
        <w:contextualSpacing/>
        <w:rPr>
          <w:lang w:val="en-GB"/>
        </w:rPr>
      </w:pPr>
    </w:p>
    <w:p w14:paraId="3E353D6F" w14:textId="2625D414" w:rsidR="006203E7" w:rsidRPr="007E7A74" w:rsidRDefault="00517352" w:rsidP="00F455E4">
      <w:pPr>
        <w:contextualSpacing/>
        <w:rPr>
          <w:lang w:val="en-GB"/>
        </w:rPr>
      </w:pPr>
      <w:r w:rsidRPr="007E7A74">
        <w:rPr>
          <w:lang w:val="en-GB"/>
        </w:rPr>
        <w:t>To ascertain statistical significance in the shifts, we use the non-parametric ANOVA,</w:t>
      </w:r>
      <w:r w:rsidR="009B0605" w:rsidRPr="007E7A74">
        <w:rPr>
          <w:lang w:val="en-GB"/>
        </w:rPr>
        <w:t xml:space="preserve"> Kruskal</w:t>
      </w:r>
      <w:r w:rsidR="00A166DA" w:rsidRPr="007E7A74">
        <w:rPr>
          <w:lang w:val="en-GB"/>
        </w:rPr>
        <w:t>-</w:t>
      </w:r>
      <w:r w:rsidR="009B0605" w:rsidRPr="007E7A74">
        <w:rPr>
          <w:lang w:val="en-GB"/>
        </w:rPr>
        <w:t>Wallis test</w:t>
      </w:r>
      <w:r w:rsidR="00DF374F" w:rsidRPr="007E7A74">
        <w:rPr>
          <w:lang w:val="en-GB"/>
        </w:rPr>
        <w:t xml:space="preserve"> followed by multiple comparisons post hoc test</w:t>
      </w:r>
      <w:r w:rsidRPr="007E7A74">
        <w:rPr>
          <w:lang w:val="en-GB"/>
        </w:rPr>
        <w:t>. We</w:t>
      </w:r>
      <w:r w:rsidR="009B0605" w:rsidRPr="007E7A74">
        <w:rPr>
          <w:lang w:val="en-GB"/>
        </w:rPr>
        <w:t xml:space="preserve"> compare the</w:t>
      </w:r>
      <w:r w:rsidRPr="007E7A74">
        <w:rPr>
          <w:lang w:val="en-GB"/>
        </w:rPr>
        <w:t xml:space="preserve"> signatures of the</w:t>
      </w:r>
      <w:r w:rsidR="009B0605" w:rsidRPr="007E7A74">
        <w:rPr>
          <w:lang w:val="en-GB"/>
        </w:rPr>
        <w:t xml:space="preserve"> MM</w:t>
      </w:r>
      <w:r w:rsidR="00A166DA" w:rsidRPr="007E7A74">
        <w:rPr>
          <w:lang w:val="en-GB"/>
        </w:rPr>
        <w:t>S</w:t>
      </w:r>
      <w:r w:rsidR="009B0605" w:rsidRPr="007E7A74">
        <w:rPr>
          <w:lang w:val="en-GB"/>
        </w:rPr>
        <w:t xml:space="preserve"> of the heart data among the </w:t>
      </w:r>
      <w:r w:rsidR="00E829EC" w:rsidRPr="007E7A74">
        <w:rPr>
          <w:lang w:val="en-GB"/>
        </w:rPr>
        <w:t>six</w:t>
      </w:r>
      <w:r w:rsidR="009B0605" w:rsidRPr="007E7A74">
        <w:rPr>
          <w:lang w:val="en-GB"/>
        </w:rPr>
        <w:t xml:space="preserve"> conditions</w:t>
      </w:r>
      <w:r w:rsidR="00E829EC" w:rsidRPr="007E7A74">
        <w:rPr>
          <w:lang w:val="en-GB"/>
        </w:rPr>
        <w:t xml:space="preserve">. </w:t>
      </w:r>
      <w:r w:rsidR="00E829EC" w:rsidRPr="007E7A74">
        <w:rPr>
          <w:b/>
          <w:bCs/>
          <w:lang w:val="en-GB"/>
        </w:rPr>
        <w:t xml:space="preserve">Figure </w:t>
      </w:r>
      <w:r w:rsidR="00784F8C" w:rsidRPr="007E7A74">
        <w:rPr>
          <w:b/>
          <w:bCs/>
          <w:lang w:val="en-GB"/>
        </w:rPr>
        <w:t>7</w:t>
      </w:r>
      <w:r w:rsidR="00E829EC" w:rsidRPr="007E7A74">
        <w:rPr>
          <w:lang w:val="en-GB"/>
        </w:rPr>
        <w:t xml:space="preserve"> shows the multi-comparison</w:t>
      </w:r>
      <w:r w:rsidR="00A166DA" w:rsidRPr="007E7A74">
        <w:rPr>
          <w:lang w:val="en-GB"/>
        </w:rPr>
        <w:t xml:space="preserve"> of the MMS heart data and corresponding Kruskal-Wallis table. The multi-comparison plot indicates that there is </w:t>
      </w:r>
      <w:r w:rsidR="002031EC" w:rsidRPr="007E7A74">
        <w:rPr>
          <w:lang w:val="en-GB"/>
        </w:rPr>
        <w:t xml:space="preserve">a </w:t>
      </w:r>
      <w:r w:rsidR="00A166DA" w:rsidRPr="007E7A74">
        <w:rPr>
          <w:lang w:val="en-GB"/>
        </w:rPr>
        <w:t xml:space="preserve">significant difference between the baseline condition of the </w:t>
      </w:r>
      <w:r w:rsidRPr="007E7A74">
        <w:rPr>
          <w:lang w:val="en-GB"/>
        </w:rPr>
        <w:t xml:space="preserve">original </w:t>
      </w:r>
      <w:r w:rsidR="00A166DA" w:rsidRPr="007E7A74">
        <w:rPr>
          <w:lang w:val="en-GB"/>
        </w:rPr>
        <w:t xml:space="preserve">routine dance </w:t>
      </w:r>
      <w:r w:rsidR="00A166DA" w:rsidRPr="007E7A74">
        <w:rPr>
          <w:lang w:val="en-GB"/>
        </w:rPr>
        <w:lastRenderedPageBreak/>
        <w:t>(Rout. Or) and the baseline condition of the</w:t>
      </w:r>
      <w:r w:rsidRPr="007E7A74">
        <w:rPr>
          <w:lang w:val="en-GB"/>
        </w:rPr>
        <w:t xml:space="preserve"> original</w:t>
      </w:r>
      <w:r w:rsidR="00A166DA" w:rsidRPr="007E7A74">
        <w:rPr>
          <w:lang w:val="en-GB"/>
        </w:rPr>
        <w:t xml:space="preserve"> improvise</w:t>
      </w:r>
      <w:r w:rsidRPr="007E7A74">
        <w:rPr>
          <w:lang w:val="en-GB"/>
        </w:rPr>
        <w:t>d</w:t>
      </w:r>
      <w:r w:rsidR="00A166DA" w:rsidRPr="007E7A74">
        <w:rPr>
          <w:lang w:val="en-GB"/>
        </w:rPr>
        <w:t xml:space="preserve"> dance (Imp. Or)</w:t>
      </w:r>
      <w:r w:rsidR="002031EC" w:rsidRPr="007E7A74">
        <w:rPr>
          <w:lang w:val="en-GB"/>
        </w:rPr>
        <w:t xml:space="preserve">. It is also important to notice that the first alterations, Rout. Alt1 and Imp. Alt1, shift to distributions which share </w:t>
      </w:r>
      <w:r w:rsidRPr="007E7A74">
        <w:rPr>
          <w:lang w:val="en-GB"/>
        </w:rPr>
        <w:t>comparable</w:t>
      </w:r>
      <w:r w:rsidR="002031EC" w:rsidRPr="007E7A74">
        <w:rPr>
          <w:lang w:val="en-GB"/>
        </w:rPr>
        <w:t xml:space="preserve"> means and the same applies to the second alterations</w:t>
      </w:r>
      <w:r w:rsidRPr="007E7A74">
        <w:rPr>
          <w:lang w:val="en-GB"/>
        </w:rPr>
        <w:t>, while the variance, skewness and kurtosis shift on the Gamma moments space (</w:t>
      </w:r>
      <w:r w:rsidRPr="007E7A74">
        <w:rPr>
          <w:b/>
          <w:bCs/>
          <w:lang w:val="en-GB"/>
        </w:rPr>
        <w:t xml:space="preserve">Figure </w:t>
      </w:r>
      <w:r w:rsidR="00040E83" w:rsidRPr="007E7A74">
        <w:rPr>
          <w:b/>
          <w:bCs/>
          <w:lang w:val="en-GB"/>
        </w:rPr>
        <w:t>6</w:t>
      </w:r>
      <w:r w:rsidRPr="007E7A74">
        <w:rPr>
          <w:b/>
          <w:bCs/>
          <w:lang w:val="en-GB"/>
        </w:rPr>
        <w:t>C</w:t>
      </w:r>
      <w:r w:rsidRPr="007E7A74">
        <w:rPr>
          <w:lang w:val="en-GB"/>
        </w:rPr>
        <w:t>)</w:t>
      </w:r>
      <w:r w:rsidR="002031EC" w:rsidRPr="007E7A74">
        <w:rPr>
          <w:lang w:val="en-GB"/>
        </w:rPr>
        <w:t>.</w:t>
      </w:r>
    </w:p>
    <w:p w14:paraId="33039F77" w14:textId="67F3E8BC" w:rsidR="009B0605" w:rsidRPr="007E7A74" w:rsidRDefault="009B0605" w:rsidP="00F455E4">
      <w:pPr>
        <w:contextualSpacing/>
        <w:rPr>
          <w:lang w:val="en-GB"/>
        </w:rPr>
      </w:pPr>
    </w:p>
    <w:p w14:paraId="6715E272" w14:textId="1CF10AA9" w:rsidR="006203E7" w:rsidRPr="007E7A74" w:rsidRDefault="00784F8C" w:rsidP="00F455E4">
      <w:pPr>
        <w:contextualSpacing/>
        <w:rPr>
          <w:b/>
          <w:bCs/>
        </w:rPr>
      </w:pPr>
      <w:r w:rsidRPr="007E7A74">
        <w:rPr>
          <w:b/>
          <w:bCs/>
        </w:rPr>
        <w:t>[Figure 7 here]</w:t>
      </w:r>
    </w:p>
    <w:p w14:paraId="6761A0AA" w14:textId="77777777" w:rsidR="00784F8C" w:rsidRPr="007E7A74" w:rsidRDefault="00784F8C" w:rsidP="00F455E4">
      <w:pPr>
        <w:contextualSpacing/>
        <w:rPr>
          <w:lang w:val="en-GB"/>
        </w:rPr>
      </w:pPr>
    </w:p>
    <w:p w14:paraId="1E7B1073" w14:textId="67EE463A" w:rsidR="009742F8" w:rsidRPr="007E7A74" w:rsidRDefault="00A71146" w:rsidP="00F455E4">
      <w:pPr>
        <w:pStyle w:val="Heading2"/>
        <w:contextualSpacing/>
        <w:rPr>
          <w:sz w:val="24"/>
          <w:szCs w:val="24"/>
        </w:rPr>
      </w:pPr>
      <w:r w:rsidRPr="007E7A74">
        <w:rPr>
          <w:sz w:val="24"/>
          <w:szCs w:val="24"/>
        </w:rPr>
        <w:t>Results of</w:t>
      </w:r>
      <w:r w:rsidR="00F23786" w:rsidRPr="007E7A74">
        <w:rPr>
          <w:sz w:val="24"/>
          <w:szCs w:val="24"/>
        </w:rPr>
        <w:t xml:space="preserve"> </w:t>
      </w:r>
      <w:r w:rsidR="003824ED" w:rsidRPr="007E7A74">
        <w:rPr>
          <w:sz w:val="24"/>
          <w:szCs w:val="24"/>
        </w:rPr>
        <w:t>Audio-</w:t>
      </w:r>
      <w:r w:rsidRPr="007E7A74">
        <w:rPr>
          <w:sz w:val="24"/>
          <w:szCs w:val="24"/>
        </w:rPr>
        <w:t>V</w:t>
      </w:r>
      <w:r w:rsidR="003824ED" w:rsidRPr="007E7A74">
        <w:rPr>
          <w:sz w:val="24"/>
          <w:szCs w:val="24"/>
        </w:rPr>
        <w:t>isual Close-</w:t>
      </w:r>
      <w:r w:rsidRPr="007E7A74">
        <w:rPr>
          <w:sz w:val="24"/>
          <w:szCs w:val="24"/>
        </w:rPr>
        <w:t>L</w:t>
      </w:r>
      <w:r w:rsidR="003824ED" w:rsidRPr="007E7A74">
        <w:rPr>
          <w:sz w:val="24"/>
          <w:szCs w:val="24"/>
        </w:rPr>
        <w:t xml:space="preserve">oop </w:t>
      </w:r>
      <w:r w:rsidR="009638B5" w:rsidRPr="007E7A74">
        <w:rPr>
          <w:sz w:val="24"/>
          <w:szCs w:val="24"/>
        </w:rPr>
        <w:t xml:space="preserve">Interface of </w:t>
      </w:r>
      <w:r w:rsidR="003824ED" w:rsidRPr="007E7A74">
        <w:rPr>
          <w:sz w:val="24"/>
          <w:szCs w:val="24"/>
        </w:rPr>
        <w:t xml:space="preserve">an </w:t>
      </w:r>
      <w:r w:rsidR="00782C42" w:rsidRPr="007E7A74">
        <w:rPr>
          <w:sz w:val="24"/>
          <w:szCs w:val="24"/>
        </w:rPr>
        <w:t>Artificial Dyadic Interaction</w:t>
      </w:r>
    </w:p>
    <w:p w14:paraId="39A22CDE" w14:textId="6974FBDA" w:rsidR="008222C6" w:rsidRPr="007E7A74" w:rsidRDefault="009638B5" w:rsidP="00F455E4">
      <w:pPr>
        <w:contextualSpacing/>
      </w:pPr>
      <w:r w:rsidRPr="007E7A74">
        <w:t>In the study of “Audio-visual close-loop interface of a</w:t>
      </w:r>
      <w:r w:rsidR="00F455E4">
        <w:t>n</w:t>
      </w:r>
      <w:r w:rsidRPr="007E7A74">
        <w:t xml:space="preserve"> artificial dyadic interaction” (elaborately presented in section “</w:t>
      </w:r>
      <w:r w:rsidRPr="007E7A74">
        <w:rPr>
          <w:b/>
          <w:bCs/>
        </w:rPr>
        <w:t xml:space="preserve">Example </w:t>
      </w:r>
      <w:r w:rsidR="007B501C">
        <w:rPr>
          <w:b/>
          <w:bCs/>
        </w:rPr>
        <w:t>2</w:t>
      </w:r>
      <w:r w:rsidRPr="007E7A74">
        <w:rPr>
          <w:b/>
          <w:bCs/>
        </w:rPr>
        <w:t>: Audio-visual close-loop Interface of an artificial dyadic interaction</w:t>
      </w:r>
      <w:r w:rsidRPr="007E7A74">
        <w:t xml:space="preserve">” of </w:t>
      </w:r>
      <w:r w:rsidR="00E46990" w:rsidRPr="007E7A74">
        <w:rPr>
          <w:b/>
          <w:bCs/>
        </w:rPr>
        <w:t>S</w:t>
      </w:r>
      <w:r w:rsidRPr="007E7A74">
        <w:rPr>
          <w:b/>
          <w:bCs/>
        </w:rPr>
        <w:t xml:space="preserve">upplementary </w:t>
      </w:r>
      <w:r w:rsidR="00E46990" w:rsidRPr="007E7A74">
        <w:rPr>
          <w:b/>
          <w:bCs/>
        </w:rPr>
        <w:t>M</w:t>
      </w:r>
      <w:r w:rsidRPr="007E7A74">
        <w:rPr>
          <w:b/>
          <w:bCs/>
        </w:rPr>
        <w:t>aterial</w:t>
      </w:r>
      <w:r w:rsidRPr="007E7A74">
        <w:t>), 6 participants interacted</w:t>
      </w:r>
      <w:r w:rsidR="00B4566E" w:rsidRPr="007E7A74">
        <w:t xml:space="preserve"> with </w:t>
      </w:r>
      <w:r w:rsidR="008222C6" w:rsidRPr="007E7A74">
        <w:t xml:space="preserve">the interface, illustrated in </w:t>
      </w:r>
      <w:r w:rsidR="008222C6" w:rsidRPr="007E7A74">
        <w:rPr>
          <w:b/>
          <w:bCs/>
        </w:rPr>
        <w:t>Figures 8</w:t>
      </w:r>
      <w:r w:rsidR="008222C6" w:rsidRPr="007E7A74">
        <w:t xml:space="preserve">, which creates </w:t>
      </w:r>
      <w:r w:rsidR="00B4566E" w:rsidRPr="007E7A74">
        <w:t xml:space="preserve">their mirrored </w:t>
      </w:r>
      <w:r w:rsidRPr="007E7A74">
        <w:t>avatar rendering the person’s own movements</w:t>
      </w:r>
      <w:r w:rsidR="00B4566E" w:rsidRPr="007E7A74">
        <w:t>. The interface</w:t>
      </w:r>
      <w:r w:rsidR="002C0311" w:rsidRPr="007E7A74">
        <w:t xml:space="preserve"> embeds</w:t>
      </w:r>
      <w:r w:rsidRPr="007E7A74">
        <w:t xml:space="preserve"> position-dependent sounds within the region</w:t>
      </w:r>
      <w:r w:rsidR="002C0311" w:rsidRPr="007E7A74">
        <w:t xml:space="preserve"> </w:t>
      </w:r>
      <w:r w:rsidRPr="007E7A74">
        <w:t>surrounding the person</w:t>
      </w:r>
      <w:r w:rsidR="002C0311" w:rsidRPr="007E7A74">
        <w:t xml:space="preserve"> during the interaction</w:t>
      </w:r>
      <w:r w:rsidRPr="007E7A74">
        <w:t xml:space="preserve">. </w:t>
      </w:r>
      <w:r w:rsidR="008222C6" w:rsidRPr="007E7A74">
        <w:t xml:space="preserve">The participants were naïve as to the purpose of the study. They had to walk around the room and figure out how to control the sound that would surprisingly emerge as they passed by a RoI (regions of interest) that the proxy controller defined. </w:t>
      </w:r>
    </w:p>
    <w:p w14:paraId="52822E8A" w14:textId="474A440A" w:rsidR="002C0311" w:rsidRPr="007E7A74" w:rsidRDefault="002C0311" w:rsidP="00F455E4">
      <w:pPr>
        <w:contextualSpacing/>
      </w:pPr>
    </w:p>
    <w:p w14:paraId="0720FFEA" w14:textId="52348A53" w:rsidR="002F3EB1" w:rsidRPr="007E7A74" w:rsidRDefault="002F3EB1" w:rsidP="00F455E4">
      <w:pPr>
        <w:contextualSpacing/>
        <w:rPr>
          <w:b/>
          <w:bCs/>
        </w:rPr>
      </w:pPr>
      <w:r w:rsidRPr="007E7A74">
        <w:rPr>
          <w:b/>
          <w:bCs/>
        </w:rPr>
        <w:t>[Figure 8 here]</w:t>
      </w:r>
    </w:p>
    <w:p w14:paraId="348EC40B" w14:textId="77777777" w:rsidR="009638B5" w:rsidRPr="007E7A74" w:rsidRDefault="009638B5" w:rsidP="00F455E4">
      <w:pPr>
        <w:contextualSpacing/>
      </w:pPr>
    </w:p>
    <w:p w14:paraId="40200FC2" w14:textId="503ABB4C" w:rsidR="005F2243" w:rsidRPr="007E7A74" w:rsidRDefault="009D0427" w:rsidP="00F455E4">
      <w:pPr>
        <w:contextualSpacing/>
      </w:pPr>
      <w:r w:rsidRPr="007E7A74">
        <w:rPr>
          <w:b/>
        </w:rPr>
        <w:t xml:space="preserve">Figure </w:t>
      </w:r>
      <w:r w:rsidR="00DE7439" w:rsidRPr="007E7A74">
        <w:rPr>
          <w:b/>
        </w:rPr>
        <w:t>9</w:t>
      </w:r>
      <w:r w:rsidRPr="007E7A74">
        <w:t xml:space="preserve"> </w:t>
      </w:r>
      <w:r w:rsidR="00EB2745" w:rsidRPr="007E7A74">
        <w:t>demonstrates</w:t>
      </w:r>
      <w:r w:rsidRPr="007E7A74">
        <w:t xml:space="preserve"> the results of the</w:t>
      </w:r>
      <w:r w:rsidR="00EB2745" w:rsidRPr="007E7A74">
        <w:t xml:space="preserve"> audio-visual interface</w:t>
      </w:r>
      <w:r w:rsidR="00DE7439" w:rsidRPr="007E7A74">
        <w:t xml:space="preserve"> of condition 1</w:t>
      </w:r>
      <w:r w:rsidR="00D05D41" w:rsidRPr="007E7A74">
        <w:t xml:space="preserve"> (see </w:t>
      </w:r>
      <w:r w:rsidR="00D05D41" w:rsidRPr="00F455E4">
        <w:rPr>
          <w:b/>
          <w:bCs/>
        </w:rPr>
        <w:t>Supplementary</w:t>
      </w:r>
      <w:r w:rsidR="00D05D41" w:rsidRPr="007E7A74">
        <w:t xml:space="preserve"> </w:t>
      </w:r>
      <w:r w:rsidR="00D05D41" w:rsidRPr="00F455E4">
        <w:rPr>
          <w:b/>
          <w:bCs/>
        </w:rPr>
        <w:t>File</w:t>
      </w:r>
      <w:r w:rsidR="00D05D41" w:rsidRPr="007E7A74">
        <w:t xml:space="preserve"> for more conditions)</w:t>
      </w:r>
      <w:r w:rsidR="00DE7439" w:rsidRPr="007E7A74">
        <w:t>, where the hip location activates the song when the former in located in RoI</w:t>
      </w:r>
      <w:r w:rsidR="00EB2745" w:rsidRPr="007E7A74">
        <w:t xml:space="preserve">. This figure shows the PDF and </w:t>
      </w:r>
      <w:r w:rsidR="00EB4992" w:rsidRPr="007E7A74">
        <w:t>G</w:t>
      </w:r>
      <w:r w:rsidR="00EB2745" w:rsidRPr="007E7A74">
        <w:t xml:space="preserve">amma signatures </w:t>
      </w:r>
      <w:r w:rsidR="00E46990" w:rsidRPr="007E7A74">
        <w:rPr>
          <w:lang w:val="en-GB"/>
        </w:rPr>
        <w:t>(see section “Data Types and Analyses” of Supplementary Material)</w:t>
      </w:r>
      <w:r w:rsidR="00F455E4">
        <w:rPr>
          <w:lang w:val="en-GB"/>
        </w:rPr>
        <w:t xml:space="preserve"> </w:t>
      </w:r>
      <w:r w:rsidR="00EB2745" w:rsidRPr="007E7A74">
        <w:t xml:space="preserve">of </w:t>
      </w:r>
      <w:r w:rsidR="00A664BD" w:rsidRPr="007E7A74">
        <w:t>the h</w:t>
      </w:r>
      <w:r w:rsidR="008E0C51" w:rsidRPr="007E7A74">
        <w:t>i</w:t>
      </w:r>
      <w:r w:rsidR="00A664BD" w:rsidRPr="007E7A74">
        <w:t xml:space="preserve">p speed data of </w:t>
      </w:r>
      <w:r w:rsidR="00EB2745" w:rsidRPr="007E7A74">
        <w:t>6 differe</w:t>
      </w:r>
      <w:r w:rsidR="00A664BD" w:rsidRPr="007E7A74">
        <w:t xml:space="preserve">nt </w:t>
      </w:r>
      <w:r w:rsidR="00DE7439" w:rsidRPr="007E7A74">
        <w:t xml:space="preserve">control </w:t>
      </w:r>
      <w:r w:rsidR="00A664BD" w:rsidRPr="007E7A74">
        <w:t>participants</w:t>
      </w:r>
      <w:r w:rsidR="00DE7439" w:rsidRPr="007E7A74">
        <w:t xml:space="preserve"> (C1 to C6)</w:t>
      </w:r>
      <w:r w:rsidR="00A664BD" w:rsidRPr="007E7A74">
        <w:t>, when they were in</w:t>
      </w:r>
      <w:r w:rsidR="008E0C51" w:rsidRPr="007E7A74">
        <w:t xml:space="preserve">side </w:t>
      </w:r>
      <w:r w:rsidR="00A664BD" w:rsidRPr="007E7A74">
        <w:t>and outside the</w:t>
      </w:r>
      <w:r w:rsidR="008E0C51" w:rsidRPr="007E7A74">
        <w:t xml:space="preserve"> RoI</w:t>
      </w:r>
      <w:r w:rsidR="00A664BD" w:rsidRPr="007E7A74">
        <w:t xml:space="preserve"> volume.</w:t>
      </w:r>
      <w:r w:rsidR="0077686B" w:rsidRPr="007E7A74">
        <w:t xml:space="preserve"> The outcomes presented here </w:t>
      </w:r>
      <w:r w:rsidR="00C94A16" w:rsidRPr="007E7A74">
        <w:t>highlight</w:t>
      </w:r>
      <w:r w:rsidR="0077686B" w:rsidRPr="007E7A74">
        <w:t xml:space="preserve"> the </w:t>
      </w:r>
      <w:r w:rsidR="00C94A16" w:rsidRPr="007E7A74">
        <w:t>personalized differences on the</w:t>
      </w:r>
      <w:r w:rsidR="0077686B" w:rsidRPr="007E7A74">
        <w:t xml:space="preserve"> adaptation rate of </w:t>
      </w:r>
      <w:r w:rsidR="008E0C51" w:rsidRPr="007E7A74">
        <w:t>the individual participant</w:t>
      </w:r>
      <w:r w:rsidR="00DE7439" w:rsidRPr="007E7A74">
        <w:t>s</w:t>
      </w:r>
      <w:r w:rsidR="008E0C51" w:rsidRPr="007E7A74">
        <w:t>. These are</w:t>
      </w:r>
      <w:r w:rsidR="00C94A16" w:rsidRPr="007E7A74">
        <w:t xml:space="preserve"> indicated by the shifts of the stochastic signatures</w:t>
      </w:r>
      <w:r w:rsidR="00D15CDA" w:rsidRPr="007E7A74">
        <w:t xml:space="preserve">, and the </w:t>
      </w:r>
      <w:r w:rsidR="00EB4992" w:rsidRPr="007E7A74">
        <w:t>individual</w:t>
      </w:r>
      <w:r w:rsidR="00D15CDA" w:rsidRPr="007E7A74">
        <w:t xml:space="preserve"> </w:t>
      </w:r>
      <w:r w:rsidR="002B295D" w:rsidRPr="007E7A74">
        <w:t>outcomes</w:t>
      </w:r>
      <w:r w:rsidR="00D15CDA" w:rsidRPr="007E7A74">
        <w:t xml:space="preserve"> </w:t>
      </w:r>
      <w:r w:rsidR="008E0C51" w:rsidRPr="007E7A74">
        <w:t xml:space="preserve">emerging </w:t>
      </w:r>
      <w:r w:rsidR="00D15CDA" w:rsidRPr="007E7A74">
        <w:t xml:space="preserve">inside or outside the </w:t>
      </w:r>
      <w:r w:rsidR="008E0C51" w:rsidRPr="007E7A74">
        <w:t xml:space="preserve">RoI </w:t>
      </w:r>
      <w:r w:rsidR="00D15CDA" w:rsidRPr="007E7A74">
        <w:t>volume</w:t>
      </w:r>
      <w:r w:rsidR="00C94A16" w:rsidRPr="007E7A74">
        <w:t>.</w:t>
      </w:r>
      <w:r w:rsidR="00D15CDA" w:rsidRPr="007E7A74">
        <w:t xml:space="preserve"> For instance, we can notice that the </w:t>
      </w:r>
      <w:r w:rsidR="004B2E26" w:rsidRPr="007E7A74">
        <w:t xml:space="preserve">PDF fit to the frequency histograms of the MMS derived from the </w:t>
      </w:r>
      <w:r w:rsidR="00D15CDA" w:rsidRPr="007E7A74">
        <w:t>speed</w:t>
      </w:r>
      <w:r w:rsidR="004B2E26" w:rsidRPr="007E7A74">
        <w:t xml:space="preserve"> amplitude</w:t>
      </w:r>
      <w:r w:rsidR="00D15CDA" w:rsidRPr="007E7A74">
        <w:t xml:space="preserve"> of the h</w:t>
      </w:r>
      <w:r w:rsidR="008E0C51" w:rsidRPr="007E7A74">
        <w:t>i</w:t>
      </w:r>
      <w:r w:rsidR="00D15CDA" w:rsidRPr="007E7A74">
        <w:t xml:space="preserve">ps of C3 and C4, were more </w:t>
      </w:r>
      <w:r w:rsidR="008E0C51" w:rsidRPr="007E7A74">
        <w:t>symmetric (higher shape value)</w:t>
      </w:r>
      <w:r w:rsidR="00D15CDA" w:rsidRPr="007E7A74">
        <w:t xml:space="preserve"> and less nois</w:t>
      </w:r>
      <w:r w:rsidR="008E0C51" w:rsidRPr="007E7A74">
        <w:t>y</w:t>
      </w:r>
      <w:r w:rsidR="00D15CDA" w:rsidRPr="007E7A74">
        <w:t xml:space="preserve"> </w:t>
      </w:r>
      <w:r w:rsidR="00AF64AD" w:rsidRPr="007E7A74">
        <w:t xml:space="preserve">(lower scale value) </w:t>
      </w:r>
      <w:r w:rsidR="00D15CDA" w:rsidRPr="007E7A74">
        <w:t>when</w:t>
      </w:r>
      <w:r w:rsidR="00C94A16" w:rsidRPr="007E7A74">
        <w:t xml:space="preserve"> </w:t>
      </w:r>
      <w:r w:rsidR="00D15CDA" w:rsidRPr="007E7A74">
        <w:t>in</w:t>
      </w:r>
      <w:r w:rsidR="008E0C51" w:rsidRPr="007E7A74">
        <w:t>side the</w:t>
      </w:r>
      <w:r w:rsidR="00D15CDA" w:rsidRPr="007E7A74">
        <w:t xml:space="preserve"> volume.</w:t>
      </w:r>
      <w:r w:rsidR="00071F10" w:rsidRPr="007E7A74">
        <w:t xml:space="preserve"> </w:t>
      </w:r>
      <w:r w:rsidR="008E0C51" w:rsidRPr="007E7A74">
        <w:t xml:space="preserve">In contrast, </w:t>
      </w:r>
      <w:r w:rsidR="00E42573" w:rsidRPr="007E7A74">
        <w:t>the rest of the participants</w:t>
      </w:r>
      <w:r w:rsidR="005F2243" w:rsidRPr="007E7A74">
        <w:t xml:space="preserve"> show an opposite pattern</w:t>
      </w:r>
      <w:r w:rsidR="00E42573" w:rsidRPr="007E7A74">
        <w:t xml:space="preserve">. </w:t>
      </w:r>
    </w:p>
    <w:p w14:paraId="64896751" w14:textId="4DD493E3" w:rsidR="00DE7439" w:rsidRPr="007E7A74" w:rsidRDefault="00DE7439" w:rsidP="00F455E4">
      <w:pPr>
        <w:contextualSpacing/>
      </w:pPr>
    </w:p>
    <w:p w14:paraId="0B050678" w14:textId="66F20D2E" w:rsidR="00C06E75" w:rsidRPr="007E7A74" w:rsidRDefault="00F26CE6" w:rsidP="00F455E4">
      <w:pPr>
        <w:contextualSpacing/>
      </w:pPr>
      <w:r w:rsidRPr="007E7A74">
        <w:t>Empirically, we have found that signatures to the lower</w:t>
      </w:r>
      <w:r w:rsidR="00D541EC">
        <w:t>-</w:t>
      </w:r>
      <w:r w:rsidRPr="007E7A74">
        <w:t>right corner are those of athletes anddancers, performing highly skilled movements</w:t>
      </w:r>
      <w:r w:rsidR="005F2243" w:rsidRPr="007E7A74">
        <w:t>. S</w:t>
      </w:r>
      <w:r w:rsidR="00E42573" w:rsidRPr="007E7A74">
        <w:t xml:space="preserve">ignatures </w:t>
      </w:r>
      <w:r w:rsidR="00C06E75" w:rsidRPr="007E7A74">
        <w:t xml:space="preserve">lie on the </w:t>
      </w:r>
      <w:r w:rsidR="00D541EC">
        <w:t>upper-left</w:t>
      </w:r>
      <w:r w:rsidR="005F2243" w:rsidRPr="007E7A74">
        <w:t xml:space="preserve"> </w:t>
      </w:r>
      <w:r w:rsidRPr="007E7A74">
        <w:t xml:space="preserve">region, comefrom datasets of nervous systems with pathologies, such as those with a diagnosis of autismspectrum disorders </w:t>
      </w:r>
      <w:r w:rsidR="00EB4992" w:rsidRPr="007E7A74">
        <w:t>ADHD</w:t>
      </w:r>
      <w:r w:rsidR="00AF64AD" w:rsidRPr="007E7A74">
        <w:fldChar w:fldCharType="begin">
          <w:fldData xml:space="preserve">PEVuZE5vdGU+PENpdGU+PEF1dGhvcj5Ub3JyZXM8L0F1dGhvcj48WWVhcj4yMDExPC9ZZWFyPjxS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=
</w:fldData>
        </w:fldChar>
      </w:r>
      <w:r w:rsidR="00AE4623">
        <w:instrText xml:space="preserve"> ADDIN EN.CITE </w:instrText>
      </w:r>
      <w:r w:rsidR="00AE4623">
        <w:fldChar w:fldCharType="begin">
          <w:fldData xml:space="preserve">PEVuZE5vdGU+PENpdGU+PEF1dGhvcj5Ub3JyZXM8L0F1dGhvcj48WWVhcj4yMDExPC9ZZWFyPjxS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=
</w:fldData>
        </w:fldChar>
      </w:r>
      <w:r w:rsidR="00AE4623">
        <w:instrText xml:space="preserve"> ADDIN EN.CITE.DATA </w:instrText>
      </w:r>
      <w:r w:rsidR="00AE4623">
        <w:fldChar w:fldCharType="end"/>
      </w:r>
      <w:r w:rsidR="00AF64AD" w:rsidRPr="007E7A74">
        <w:fldChar w:fldCharType="separate"/>
      </w:r>
      <w:r w:rsidR="00A93F33" w:rsidRPr="00A93F33">
        <w:rPr>
          <w:noProof/>
          <w:vertAlign w:val="superscript"/>
        </w:rPr>
        <w:t>22,32</w:t>
      </w:r>
      <w:r w:rsidR="00AF64AD" w:rsidRPr="007E7A74">
        <w:fldChar w:fldCharType="end"/>
      </w:r>
      <w:r w:rsidR="005F2243" w:rsidRPr="007E7A74">
        <w:t xml:space="preserve"> and those of a deafferented participant</w:t>
      </w:r>
      <w:r w:rsidR="00AF64AD" w:rsidRPr="007E7A74">
        <w:fldChar w:fldCharType="begin"/>
      </w:r>
      <w:r w:rsidR="00A93F33">
        <w:instrText xml:space="preserve"> ADDIN EN.CITE &lt;EndNote&gt;&lt;Cite&gt;&lt;Author&gt;Torres&lt;/Author&gt;&lt;Year&gt;2014&lt;/Year&gt;&lt;RecNum&gt;240&lt;/RecNum&gt;&lt;DisplayText&gt;&lt;style face="superscript"&gt;21&lt;/style&gt;&lt;/DisplayText&gt;&lt;record&gt;&lt;rec-number&gt;240&lt;/rec-number&gt;&lt;foreign-keys&gt;&lt;key app="EN" db-id="dpzvd29epv9wx3er20nvww2p2tvdtw502d0t" timestamp="1569074021"&gt;240&lt;/key&gt;&lt;/foreign-keys&gt;&lt;ref-type name="Journal Article"&gt;17&lt;/ref-type&gt;&lt;contributors&gt;&lt;authors&gt;&lt;author&gt;Torres, E. B.&lt;/author&gt;&lt;author&gt;Cole, J.&lt;/author&gt;&lt;author&gt;Poizner, H.&lt;/author&gt;&lt;/authors&gt;&lt;/contributors&gt;&lt;auth-address&gt;Sensory Motor Integration Laboratory and Department of Psychology, Department of Computer Science and Rutgers University Center for Cognitive Science, Rutgers University-New Brunswick New Brunswick, NJ, USA.&amp;#xD;Neurology, Poole Hospital NHS Foundation Poole, UK.&amp;#xD;Institute for Neural Computation, University of California at San Diego San Diego, CA, USA.&lt;/auth-address&gt;&lt;titles&gt;&lt;title&gt;Motor output variability, deafferentation, and putative deficits in kinesthetic reafference in Parkinson&amp;apos;s disease&lt;/title&gt;&lt;secondary-title&gt;Front Hum Neurosci&lt;/secondary-title&gt;&lt;/titles&gt;&lt;periodical&gt;&lt;full-title&gt;Front Hum Neurosci&lt;/full-title&gt;&lt;/periodical&gt;&lt;pages&gt;823&lt;/pages&gt;&lt;volume&gt;8&lt;/volume&gt;&lt;edition&gt;2014/11/07&lt;/edition&gt;&lt;keywords&gt;&lt;keyword&gt;Parkinson&amp;apos;s disease&lt;/keyword&gt;&lt;keyword&gt;kinesthetic reafference&lt;/keyword&gt;&lt;keyword&gt;motor output variability&lt;/keyword&gt;&lt;keyword&gt;noise&lt;/keyword&gt;&lt;keyword&gt;stochastic analyses&lt;/keyword&gt;&lt;/keywords&gt;&lt;dates&gt;&lt;year&gt;2014&lt;/year&gt;&lt;/dates&gt;&lt;isbn&gt;1662-5161 (Print)&amp;#xD;1662-5161 (Linking)&lt;/isbn&gt;&lt;accession-num&gt;25374524&lt;/accession-num&gt;&lt;urls&gt;&lt;related-urls&gt;&lt;url&gt;https://www.ncbi.nlm.nih.gov/pubmed/25374524&lt;/url&gt;&lt;/related-urls&gt;&lt;/urls&gt;&lt;custom2&gt;PMC4204460&lt;/custom2&gt;&lt;electronic-resource-num&gt;10.3389/fnhum.2014.00823&lt;/electronic-resource-num&gt;&lt;/record&gt;&lt;/Cite&gt;&lt;/EndNote&gt;</w:instrText>
      </w:r>
      <w:r w:rsidR="00AF64AD" w:rsidRPr="007E7A74">
        <w:fldChar w:fldCharType="separate"/>
      </w:r>
      <w:r w:rsidR="00A93F33" w:rsidRPr="00A93F33">
        <w:rPr>
          <w:noProof/>
          <w:vertAlign w:val="superscript"/>
        </w:rPr>
        <w:t>21</w:t>
      </w:r>
      <w:r w:rsidR="00AF64AD" w:rsidRPr="007E7A74">
        <w:fldChar w:fldCharType="end"/>
      </w:r>
      <w:r w:rsidR="005F2243" w:rsidRPr="007E7A74">
        <w:t>.</w:t>
      </w:r>
      <w:r w:rsidR="00AB11A0" w:rsidRPr="007E7A74">
        <w:t xml:space="preserve"> Within the context of shifting patterns along a stochastic trajectory, we obtain the median values of the shape and scale to define the right lower quadrant (RLQ) and the left upper quadrant (LUQ) where we track the overall quality of the signal to noise ratio by accumulating this information over time. This considers the updating of the median values dynamically defining these quadrants as the person co-adapts</w:t>
      </w:r>
      <w:r w:rsidRPr="007E7A74">
        <w:t xml:space="preserve"> its internally generated biorhythms to those externally controlled by the proxy but</w:t>
      </w:r>
      <w:r w:rsidR="00F455E4">
        <w:t xml:space="preserve"> </w:t>
      </w:r>
      <w:r w:rsidRPr="007E7A74">
        <w:t>dependent upon the person’s internal ones.</w:t>
      </w:r>
    </w:p>
    <w:p w14:paraId="735AF11C" w14:textId="52253431" w:rsidR="006C4B19" w:rsidRPr="007E7A74" w:rsidRDefault="006C4B19" w:rsidP="00F455E4">
      <w:pPr>
        <w:contextualSpacing/>
      </w:pPr>
    </w:p>
    <w:p w14:paraId="7DF1371A" w14:textId="0BD4459B" w:rsidR="00DE7439" w:rsidRPr="007E7A74" w:rsidRDefault="00DE7439" w:rsidP="00F455E4">
      <w:pPr>
        <w:contextualSpacing/>
        <w:rPr>
          <w:b/>
          <w:bCs/>
        </w:rPr>
      </w:pPr>
      <w:r w:rsidRPr="007E7A74">
        <w:rPr>
          <w:b/>
          <w:bCs/>
        </w:rPr>
        <w:t>[Figure 9 here]</w:t>
      </w:r>
    </w:p>
    <w:p w14:paraId="4B9A5356" w14:textId="757EC759" w:rsidR="00CC6FF6" w:rsidRPr="007E7A74" w:rsidRDefault="00CC6FF6" w:rsidP="00F455E4">
      <w:pPr>
        <w:contextualSpacing/>
      </w:pPr>
    </w:p>
    <w:p w14:paraId="1BB288E3" w14:textId="6D799ED8" w:rsidR="00F431B0" w:rsidRPr="007E7A74" w:rsidRDefault="00F431B0" w:rsidP="00F455E4">
      <w:pPr>
        <w:contextualSpacing/>
      </w:pPr>
      <w:r w:rsidRPr="00F455E4">
        <w:rPr>
          <w:b/>
          <w:bCs/>
        </w:rPr>
        <w:lastRenderedPageBreak/>
        <w:t xml:space="preserve">Table </w:t>
      </w:r>
      <w:r w:rsidR="005C7EFA" w:rsidRPr="00F455E4">
        <w:rPr>
          <w:b/>
          <w:bCs/>
        </w:rPr>
        <w:t>1</w:t>
      </w:r>
      <w:r w:rsidRPr="007E7A74">
        <w:t xml:space="preserve"> </w:t>
      </w:r>
      <w:r w:rsidR="00710E8A" w:rsidRPr="007E7A74">
        <w:t>shows p-values obtained f</w:t>
      </w:r>
      <w:r w:rsidR="00AB5C3B">
        <w:t>r</w:t>
      </w:r>
      <w:r w:rsidR="00710E8A" w:rsidRPr="007E7A74">
        <w:t>o</w:t>
      </w:r>
      <w:r w:rsidR="00AB5C3B">
        <w:t>m</w:t>
      </w:r>
      <w:r w:rsidR="00710E8A" w:rsidRPr="007E7A74">
        <w:t xml:space="preserve"> raw (speed) and MMS data</w:t>
      </w:r>
      <w:r w:rsidRPr="007E7A74">
        <w:t xml:space="preserve"> </w:t>
      </w:r>
      <w:r w:rsidR="00710E8A" w:rsidRPr="007E7A74">
        <w:t xml:space="preserve">comparing </w:t>
      </w:r>
      <w:r w:rsidR="00F26CE6" w:rsidRPr="007E7A74">
        <w:t xml:space="preserve">the outcome across </w:t>
      </w:r>
      <w:r w:rsidR="00710E8A" w:rsidRPr="007E7A74">
        <w:t>conditions</w:t>
      </w:r>
      <w:r w:rsidRPr="007E7A74">
        <w:t xml:space="preserve"> when </w:t>
      </w:r>
      <w:r w:rsidR="00710E8A" w:rsidRPr="007E7A74">
        <w:t xml:space="preserve">the person’s body part is </w:t>
      </w:r>
      <w:r w:rsidRPr="007E7A74">
        <w:t xml:space="preserve">inside the VoI </w:t>
      </w:r>
      <w:r w:rsidR="00710E8A" w:rsidRPr="007E7A74">
        <w:rPr>
          <w:i/>
          <w:iCs/>
        </w:rPr>
        <w:t>vs</w:t>
      </w:r>
      <w:r w:rsidR="00710E8A" w:rsidRPr="007E7A74">
        <w:t>.</w:t>
      </w:r>
      <w:r w:rsidRPr="007E7A74">
        <w:t xml:space="preserve"> outside the VoI. The results </w:t>
      </w:r>
      <w:r w:rsidR="00F26CE6" w:rsidRPr="007E7A74">
        <w:t>depicted</w:t>
      </w:r>
      <w:r w:rsidRPr="007E7A74">
        <w:t xml:space="preserve"> on the table have been estimated using the </w:t>
      </w:r>
      <w:r w:rsidR="00352761" w:rsidRPr="007E7A74">
        <w:t xml:space="preserve">non-parametric ANOVA </w:t>
      </w:r>
      <w:r w:rsidRPr="007E7A74">
        <w:t>Kruskal-Wallis test</w:t>
      </w:r>
      <w:r w:rsidR="00710E8A" w:rsidRPr="007E7A74">
        <w:t>.</w:t>
      </w:r>
      <w:r w:rsidRPr="007E7A74">
        <w:t xml:space="preserve"> </w:t>
      </w:r>
    </w:p>
    <w:p w14:paraId="5F1EAC03" w14:textId="77777777" w:rsidR="00F431B0" w:rsidRPr="007E7A74" w:rsidRDefault="00F431B0" w:rsidP="00F455E4">
      <w:pPr>
        <w:contextualSpacing/>
      </w:pPr>
    </w:p>
    <w:p w14:paraId="52741445" w14:textId="304FE6B6" w:rsidR="00130411" w:rsidRPr="007E7A74" w:rsidRDefault="00F26CE6" w:rsidP="00F455E4">
      <w:pPr>
        <w:contextualSpacing/>
        <w:rPr>
          <w:b/>
          <w:bCs/>
        </w:rPr>
      </w:pPr>
      <w:r w:rsidRPr="007E7A74">
        <w:rPr>
          <w:b/>
          <w:bCs/>
        </w:rPr>
        <w:t>[</w:t>
      </w:r>
      <w:r w:rsidR="00D8208C" w:rsidRPr="007E7A74">
        <w:rPr>
          <w:b/>
          <w:bCs/>
        </w:rPr>
        <w:t xml:space="preserve">Table </w:t>
      </w:r>
      <w:r w:rsidR="005C7EFA" w:rsidRPr="007E7A74">
        <w:rPr>
          <w:b/>
          <w:bCs/>
        </w:rPr>
        <w:t>1</w:t>
      </w:r>
      <w:r w:rsidR="00D8208C" w:rsidRPr="007E7A74">
        <w:rPr>
          <w:b/>
          <w:bCs/>
        </w:rPr>
        <w:t xml:space="preserve"> here</w:t>
      </w:r>
      <w:r w:rsidRPr="007E7A74">
        <w:rPr>
          <w:b/>
          <w:bCs/>
        </w:rPr>
        <w:t>]</w:t>
      </w:r>
    </w:p>
    <w:p w14:paraId="3C23AD54" w14:textId="77777777" w:rsidR="002A13BF" w:rsidRPr="007E7A74" w:rsidRDefault="002A13BF" w:rsidP="00F455E4">
      <w:pPr>
        <w:contextualSpacing/>
      </w:pPr>
      <w:bookmarkStart w:id="5" w:name="_Hlk2957178"/>
      <w:bookmarkStart w:id="6" w:name="_Hlk47986194"/>
    </w:p>
    <w:p w14:paraId="3FBD4A2E" w14:textId="5C019AC9" w:rsidR="002A13BF" w:rsidRPr="007E7A74" w:rsidRDefault="002A13BF" w:rsidP="00F455E4">
      <w:pPr>
        <w:contextualSpacing/>
        <w:rPr>
          <w:i/>
        </w:rPr>
      </w:pPr>
      <w:r w:rsidRPr="007E7A74">
        <w:rPr>
          <w:b/>
          <w:bCs/>
        </w:rPr>
        <w:t xml:space="preserve">Figure </w:t>
      </w:r>
      <w:r w:rsidRPr="007E7A74">
        <w:rPr>
          <w:b/>
          <w:bCs/>
        </w:rPr>
        <w:fldChar w:fldCharType="begin"/>
      </w:r>
      <w:r w:rsidRPr="007E7A74">
        <w:rPr>
          <w:b/>
          <w:bCs/>
        </w:rPr>
        <w:instrText xml:space="preserve"> SEQ Figure \* ARABIC </w:instrText>
      </w:r>
      <w:r w:rsidRPr="007E7A74">
        <w:rPr>
          <w:b/>
          <w:bCs/>
        </w:rPr>
        <w:fldChar w:fldCharType="separate"/>
      </w:r>
      <w:r w:rsidRPr="007E7A74">
        <w:rPr>
          <w:b/>
          <w:bCs/>
          <w:noProof/>
        </w:rPr>
        <w:t>1</w:t>
      </w:r>
      <w:r w:rsidRPr="007E7A74">
        <w:rPr>
          <w:b/>
          <w:bCs/>
          <w:noProof/>
        </w:rPr>
        <w:fldChar w:fldCharType="end"/>
      </w:r>
      <w:r w:rsidRPr="007E7A74">
        <w:rPr>
          <w:b/>
          <w:bCs/>
        </w:rPr>
        <w:t>:</w:t>
      </w:r>
      <w:r w:rsidR="00247AB5" w:rsidRPr="007E7A74">
        <w:rPr>
          <w:b/>
          <w:bCs/>
        </w:rPr>
        <w:t xml:space="preserve"> </w:t>
      </w:r>
      <w:r w:rsidR="002160C4" w:rsidRPr="007E7A74">
        <w:rPr>
          <w:b/>
          <w:bCs/>
        </w:rPr>
        <w:t>Different forms of control</w:t>
      </w:r>
      <w:r w:rsidR="00247AB5" w:rsidRPr="007E7A74">
        <w:rPr>
          <w:b/>
          <w:bCs/>
        </w:rPr>
        <w:t>.</w:t>
      </w:r>
      <w:r w:rsidR="00716ECA" w:rsidRPr="007E7A74">
        <w:rPr>
          <w:b/>
          <w:bCs/>
        </w:rPr>
        <w:t xml:space="preserve"> </w:t>
      </w:r>
      <w:r w:rsidR="00716ECA" w:rsidRPr="007E7A74">
        <w:t>(</w:t>
      </w:r>
      <w:r w:rsidR="00716ECA" w:rsidRPr="00F455E4">
        <w:rPr>
          <w:b/>
          <w:bCs/>
        </w:rPr>
        <w:t>A</w:t>
      </w:r>
      <w:r w:rsidR="00716ECA" w:rsidRPr="007E7A74">
        <w:t xml:space="preserve">) </w:t>
      </w:r>
      <w:r w:rsidR="002B420D" w:rsidRPr="007E7A74">
        <w:t>Self b</w:t>
      </w:r>
      <w:r w:rsidR="00716ECA" w:rsidRPr="007E7A74">
        <w:t>rain-controlled interfaces rely on the close</w:t>
      </w:r>
      <w:r w:rsidR="00DB5F90">
        <w:t>-</w:t>
      </w:r>
      <w:r w:rsidR="00716ECA" w:rsidRPr="007E7A74">
        <w:t xml:space="preserve">loop relations between the person’s brain and the person’s </w:t>
      </w:r>
      <w:r w:rsidR="002B420D" w:rsidRPr="007E7A74">
        <w:t xml:space="preserve">own </w:t>
      </w:r>
      <w:r w:rsidR="00716ECA" w:rsidRPr="007E7A74">
        <w:t>body, which can self-regulate and self-interact in “monologue” style</w:t>
      </w:r>
      <w:r w:rsidR="002B420D" w:rsidRPr="007E7A74">
        <w:t>. This mode</w:t>
      </w:r>
      <w:r w:rsidR="00716ECA" w:rsidRPr="007E7A74">
        <w:t xml:space="preserve"> attempt</w:t>
      </w:r>
      <w:r w:rsidR="002B420D" w:rsidRPr="007E7A74">
        <w:t>s</w:t>
      </w:r>
      <w:r w:rsidR="00716ECA" w:rsidRPr="007E7A74">
        <w:t xml:space="preserve"> the control of self-generated motions, or </w:t>
      </w:r>
      <w:r w:rsidR="002B420D" w:rsidRPr="007E7A74">
        <w:t xml:space="preserve">it may also aim </w:t>
      </w:r>
      <w:r w:rsidR="00C22AB8" w:rsidRPr="007E7A74">
        <w:t>to control</w:t>
      </w:r>
      <w:r w:rsidR="00716ECA" w:rsidRPr="007E7A74">
        <w:t xml:space="preserve"> external devices. (</w:t>
      </w:r>
      <w:r w:rsidR="00716ECA" w:rsidRPr="00F455E4">
        <w:rPr>
          <w:b/>
          <w:bCs/>
        </w:rPr>
        <w:t>B</w:t>
      </w:r>
      <w:r w:rsidR="00716ECA" w:rsidRPr="007E7A74">
        <w:t xml:space="preserve">) </w:t>
      </w:r>
      <w:r w:rsidR="002160C4" w:rsidRPr="007E7A74">
        <w:t>“</w:t>
      </w:r>
      <w:r w:rsidR="00716ECA" w:rsidRPr="007E7A74">
        <w:t>Dialogue</w:t>
      </w:r>
      <w:r w:rsidR="002160C4" w:rsidRPr="007E7A74">
        <w:t>”</w:t>
      </w:r>
      <w:r w:rsidR="00716ECA" w:rsidRPr="007E7A74">
        <w:t xml:space="preserve"> style control i</w:t>
      </w:r>
      <w:r w:rsidR="005541C6" w:rsidRPr="007E7A74">
        <w:t>s introduced for</w:t>
      </w:r>
      <w:r w:rsidR="00716ECA" w:rsidRPr="007E7A74">
        <w:t xml:space="preserve"> two dancers that interact with each other and through physical entrainment and turn-taking</w:t>
      </w:r>
      <w:bookmarkEnd w:id="5"/>
      <w:r w:rsidR="00716ECA" w:rsidRPr="007E7A74">
        <w:t xml:space="preserve"> </w:t>
      </w:r>
      <w:r w:rsidR="0050390F" w:rsidRPr="007E7A74">
        <w:t xml:space="preserve">to </w:t>
      </w:r>
      <w:r w:rsidR="00716ECA" w:rsidRPr="007E7A74">
        <w:t>attain control over each other’s motions. (</w:t>
      </w:r>
      <w:r w:rsidR="00716ECA" w:rsidRPr="00F455E4">
        <w:rPr>
          <w:b/>
          <w:bCs/>
        </w:rPr>
        <w:t>C</w:t>
      </w:r>
      <w:r w:rsidR="00716ECA" w:rsidRPr="007E7A74">
        <w:t xml:space="preserve">) </w:t>
      </w:r>
      <w:r w:rsidR="002160C4" w:rsidRPr="007E7A74">
        <w:t>“</w:t>
      </w:r>
      <w:r w:rsidR="00716ECA" w:rsidRPr="007E7A74">
        <w:t>Third party</w:t>
      </w:r>
      <w:r w:rsidR="002160C4" w:rsidRPr="007E7A74">
        <w:t>” dialogue</w:t>
      </w:r>
      <w:r w:rsidR="00716ECA" w:rsidRPr="007E7A74">
        <w:t xml:space="preserve"> control of the dyad </w:t>
      </w:r>
      <w:r w:rsidR="005541C6" w:rsidRPr="007E7A74">
        <w:t>is introduced as</w:t>
      </w:r>
      <w:r w:rsidR="00716ECA" w:rsidRPr="007E7A74">
        <w:t xml:space="preserve"> </w:t>
      </w:r>
      <w:r w:rsidR="002160C4" w:rsidRPr="007E7A74">
        <w:t>mediated by</w:t>
      </w:r>
      <w:r w:rsidR="00716ECA" w:rsidRPr="007E7A74">
        <w:t xml:space="preserve"> a computer interface that harnesses in tandem the bio</w:t>
      </w:r>
      <w:r w:rsidR="005541C6" w:rsidRPr="007E7A74">
        <w:t xml:space="preserve"> </w:t>
      </w:r>
      <w:r w:rsidR="00716ECA" w:rsidRPr="007E7A74">
        <w:t>signals from both dancers, parameterizes it and feeds it back to the dancers in re-parameterized form</w:t>
      </w:r>
      <w:r w:rsidR="005541C6" w:rsidRPr="007E7A74">
        <w:t xml:space="preserve"> using audio and/or vision as forms of sensory guidance</w:t>
      </w:r>
      <w:r w:rsidR="00716ECA" w:rsidRPr="007E7A74">
        <w:t xml:space="preserve">. The re-parameterization </w:t>
      </w:r>
      <w:r w:rsidR="005541C6" w:rsidRPr="007E7A74">
        <w:t>in the examples presented here were</w:t>
      </w:r>
      <w:r w:rsidR="00716ECA" w:rsidRPr="007E7A74">
        <w:t xml:space="preserve"> </w:t>
      </w:r>
      <w:r w:rsidR="002160C4" w:rsidRPr="007E7A74">
        <w:t xml:space="preserve">attained </w:t>
      </w:r>
      <w:r w:rsidR="00716ECA" w:rsidRPr="007E7A74">
        <w:t>using audio or visual feedback</w:t>
      </w:r>
      <w:r w:rsidR="002160C4" w:rsidRPr="007E7A74">
        <w:t>,</w:t>
      </w:r>
      <w:r w:rsidR="00716ECA" w:rsidRPr="007E7A74">
        <w:t xml:space="preserve"> enhanced by the real time kinesthetic motor output of one of the dancers to influence the other; or of both dancers</w:t>
      </w:r>
      <w:r w:rsidR="002160C4" w:rsidRPr="007E7A74">
        <w:t>,</w:t>
      </w:r>
      <w:r w:rsidR="00716ECA" w:rsidRPr="007E7A74">
        <w:t xml:space="preserve"> taking turns in some alternating pattern.</w:t>
      </w:r>
    </w:p>
    <w:p w14:paraId="5BD3984E" w14:textId="77777777" w:rsidR="002A13BF" w:rsidRPr="007E7A74" w:rsidRDefault="002A13BF" w:rsidP="00F455E4">
      <w:pPr>
        <w:contextualSpacing/>
      </w:pPr>
    </w:p>
    <w:p w14:paraId="1B1463E9" w14:textId="3D8D910F" w:rsidR="002A13BF" w:rsidRPr="007E7A74" w:rsidRDefault="002A13BF" w:rsidP="00F455E4">
      <w:pPr>
        <w:contextualSpacing/>
      </w:pPr>
      <w:r w:rsidRPr="007E7A74">
        <w:rPr>
          <w:b/>
        </w:rPr>
        <w:t>Figure 2</w:t>
      </w:r>
      <w:r w:rsidRPr="007E7A74">
        <w:t xml:space="preserve">: </w:t>
      </w:r>
      <w:r w:rsidRPr="007E7A74">
        <w:rPr>
          <w:b/>
        </w:rPr>
        <w:t>Proxy control of a dyadic interaction using close-loop multi-modal interface</w:t>
      </w:r>
      <w:r w:rsidR="00247AB5" w:rsidRPr="007E7A74">
        <w:t>.</w:t>
      </w:r>
      <w:r w:rsidRPr="007E7A74">
        <w:t xml:space="preserve"> (</w:t>
      </w:r>
      <w:r w:rsidRPr="00F455E4">
        <w:rPr>
          <w:b/>
          <w:bCs/>
        </w:rPr>
        <w:t>A</w:t>
      </w:r>
      <w:r w:rsidRPr="007E7A74">
        <w:t>) Indirect control</w:t>
      </w:r>
      <w:r w:rsidR="00B753F4" w:rsidRPr="007E7A74">
        <w:t xml:space="preserve"> of two dancers (dancing salsa) via a computer co-adaptive interface</w:t>
      </w:r>
      <w:r w:rsidRPr="007E7A74">
        <w:t xml:space="preserve"> vs. (</w:t>
      </w:r>
      <w:r w:rsidRPr="00F455E4">
        <w:rPr>
          <w:b/>
          <w:bCs/>
        </w:rPr>
        <w:t>B</w:t>
      </w:r>
      <w:r w:rsidRPr="007E7A74">
        <w:t xml:space="preserve">) an </w:t>
      </w:r>
      <w:r w:rsidR="00EB1AFC" w:rsidRPr="007E7A74">
        <w:t xml:space="preserve">interactive </w:t>
      </w:r>
      <w:r w:rsidRPr="007E7A74">
        <w:t xml:space="preserve">artificial person-avatar dyad </w:t>
      </w:r>
      <w:r w:rsidR="00B753F4" w:rsidRPr="007E7A74">
        <w:t xml:space="preserve">controlled </w:t>
      </w:r>
      <w:r w:rsidRPr="007E7A74">
        <w:t>by harnessing the peripheral nervous systems signals and re-parameterizing it as sounds and/or as visual input. (</w:t>
      </w:r>
      <w:r w:rsidR="006A0BF1" w:rsidRPr="00F455E4">
        <w:rPr>
          <w:b/>
          <w:bCs/>
        </w:rPr>
        <w:t>C</w:t>
      </w:r>
      <w:r w:rsidRPr="007E7A74">
        <w:t>) The concept of sonification using a new standardized data type (the micro-movement spikes</w:t>
      </w:r>
      <w:r w:rsidR="00A91F54" w:rsidRPr="007E7A74">
        <w:t>,</w:t>
      </w:r>
      <w:r w:rsidRPr="007E7A74">
        <w:t xml:space="preserve"> MMS) derived from the moment-by-moment fluctuations in biorhythmic signals </w:t>
      </w:r>
      <w:r w:rsidR="00B753F4" w:rsidRPr="007E7A74">
        <w:t xml:space="preserve">amplitude/timing </w:t>
      </w:r>
      <w:r w:rsidRPr="007E7A74">
        <w:t>converted to vibrations and then to sound.</w:t>
      </w:r>
      <w:r w:rsidR="005541C6" w:rsidRPr="007E7A74">
        <w:t xml:space="preserve"> From Physics, we borrow the notions of compressions and rarefactions produced by a </w:t>
      </w:r>
      <w:r w:rsidR="00EB1AFC" w:rsidRPr="007E7A74">
        <w:t>tuning fork outputting soundwave</w:t>
      </w:r>
      <w:r w:rsidR="005541C6" w:rsidRPr="007E7A74">
        <w:t xml:space="preserve"> </w:t>
      </w:r>
      <w:r w:rsidR="00EB1AFC" w:rsidRPr="007E7A74">
        <w:t xml:space="preserve">as </w:t>
      </w:r>
      <w:r w:rsidR="005541C6" w:rsidRPr="007E7A74">
        <w:t>measurable vibrations. Schematics of soundwaves represented as pressure modulated over time in parallel to spike concentrations for sonification.</w:t>
      </w:r>
      <w:r w:rsidR="00071F10" w:rsidRPr="007E7A74">
        <w:t xml:space="preserve"> </w:t>
      </w:r>
      <w:r w:rsidR="005541C6" w:rsidRPr="007E7A74">
        <w:t xml:space="preserve">Example of a physical signal to undergo the proposed pipeline from MMS to vibrations and sonification. We use the </w:t>
      </w:r>
      <w:r w:rsidRPr="007E7A74">
        <w:t>heart</w:t>
      </w:r>
      <w:r w:rsidR="005541C6" w:rsidRPr="007E7A74">
        <w:t xml:space="preserve"> rate</w:t>
      </w:r>
      <w:r w:rsidRPr="007E7A74">
        <w:t xml:space="preserve"> signal </w:t>
      </w:r>
      <w:r w:rsidR="005541C6" w:rsidRPr="007E7A74">
        <w:t xml:space="preserve">as </w:t>
      </w:r>
      <w:r w:rsidRPr="007E7A74">
        <w:t>input to the interface</w:t>
      </w:r>
      <w:r w:rsidR="005541C6" w:rsidRPr="007E7A74">
        <w:t xml:space="preserve">. This </w:t>
      </w:r>
      <w:r w:rsidRPr="007E7A74">
        <w:t xml:space="preserve">takes fluctuations in </w:t>
      </w:r>
      <w:r w:rsidR="005541C6" w:rsidRPr="007E7A74">
        <w:t xml:space="preserve">the </w:t>
      </w:r>
      <w:r w:rsidRPr="007E7A74">
        <w:t>signal</w:t>
      </w:r>
      <w:r w:rsidR="005541C6" w:rsidRPr="007E7A74">
        <w:t>’s</w:t>
      </w:r>
      <w:r w:rsidRPr="007E7A74">
        <w:t xml:space="preserve"> amplitude aligned to the movement onset every 4 seconds of motion and builds MMS trains</w:t>
      </w:r>
      <w:r w:rsidR="005541C6" w:rsidRPr="007E7A74">
        <w:t xml:space="preserve"> representing the vibrations. </w:t>
      </w:r>
      <w:r w:rsidR="0068076E" w:rsidRPr="007E7A74">
        <w:t>The spike trains from the MMS are standardized from [0,1]. The color of the spikes as per the c</w:t>
      </w:r>
      <w:r w:rsidR="006E7E11" w:rsidRPr="007E7A74">
        <w:t>olorbar</w:t>
      </w:r>
      <w:r w:rsidR="0068076E" w:rsidRPr="007E7A74">
        <w:t>,</w:t>
      </w:r>
      <w:r w:rsidR="006E7E11" w:rsidRPr="007E7A74">
        <w:t xml:space="preserve"> represents the intensity of the signal. </w:t>
      </w:r>
      <w:r w:rsidR="005541C6" w:rsidRPr="007E7A74">
        <w:t xml:space="preserve">We then </w:t>
      </w:r>
      <w:r w:rsidRPr="007E7A74">
        <w:t xml:space="preserve">sonify these vibrations </w:t>
      </w:r>
      <w:r w:rsidR="005541C6" w:rsidRPr="007E7A74">
        <w:t>using Max</w:t>
      </w:r>
      <w:r w:rsidRPr="007E7A74">
        <w:t>. This sonified signal can be used to play back in A, or to alter in B the interactions with the avatar. Further, in B it is possible to embed the sound in the environment and use the body position to play the sound back at a region of interest (RoI), or to modulate the audio features as a function of distance to the RoI, speed or acceleration of a body part anchored to another body part, when passing by the RoI.</w:t>
      </w:r>
    </w:p>
    <w:p w14:paraId="784994F8" w14:textId="77777777" w:rsidR="002A13BF" w:rsidRPr="007E7A74" w:rsidRDefault="002A13BF" w:rsidP="00F455E4">
      <w:pPr>
        <w:contextualSpacing/>
      </w:pPr>
    </w:p>
    <w:p w14:paraId="6C4340E4" w14:textId="4FBA0F90" w:rsidR="002A13BF" w:rsidRPr="007E7A74" w:rsidRDefault="002A13BF" w:rsidP="00F455E4">
      <w:pPr>
        <w:contextualSpacing/>
        <w:rPr>
          <w:i/>
        </w:rPr>
      </w:pPr>
      <w:bookmarkStart w:id="7" w:name="_Hlk3388070"/>
      <w:r w:rsidRPr="007E7A74">
        <w:rPr>
          <w:b/>
        </w:rPr>
        <w:t xml:space="preserve">Figure 3: The </w:t>
      </w:r>
      <w:r w:rsidR="00247AB5" w:rsidRPr="007E7A74">
        <w:rPr>
          <w:b/>
        </w:rPr>
        <w:t>a</w:t>
      </w:r>
      <w:r w:rsidRPr="007E7A74">
        <w:rPr>
          <w:b/>
        </w:rPr>
        <w:t xml:space="preserve">rchitecture of the </w:t>
      </w:r>
      <w:r w:rsidR="00247AB5" w:rsidRPr="007E7A74">
        <w:rPr>
          <w:b/>
        </w:rPr>
        <w:t>m</w:t>
      </w:r>
      <w:r w:rsidRPr="007E7A74">
        <w:rPr>
          <w:b/>
        </w:rPr>
        <w:t>ulti-</w:t>
      </w:r>
      <w:r w:rsidR="00247AB5" w:rsidRPr="007E7A74">
        <w:rPr>
          <w:b/>
        </w:rPr>
        <w:t>m</w:t>
      </w:r>
      <w:r w:rsidRPr="007E7A74">
        <w:rPr>
          <w:b/>
        </w:rPr>
        <w:t xml:space="preserve">odal </w:t>
      </w:r>
      <w:r w:rsidR="00247AB5" w:rsidRPr="007E7A74">
        <w:rPr>
          <w:b/>
        </w:rPr>
        <w:t>p</w:t>
      </w:r>
      <w:r w:rsidRPr="007E7A74">
        <w:rPr>
          <w:b/>
        </w:rPr>
        <w:t>eripherally</w:t>
      </w:r>
      <w:r w:rsidR="00004EBC" w:rsidRPr="007E7A74">
        <w:rPr>
          <w:b/>
        </w:rPr>
        <w:t xml:space="preserve"> </w:t>
      </w:r>
      <w:r w:rsidR="00247AB5" w:rsidRPr="007E7A74">
        <w:rPr>
          <w:b/>
        </w:rPr>
        <w:t>d</w:t>
      </w:r>
      <w:r w:rsidRPr="007E7A74">
        <w:rPr>
          <w:b/>
        </w:rPr>
        <w:t xml:space="preserve">riven </w:t>
      </w:r>
      <w:r w:rsidR="00247AB5" w:rsidRPr="007E7A74">
        <w:rPr>
          <w:b/>
        </w:rPr>
        <w:t>c</w:t>
      </w:r>
      <w:r w:rsidRPr="007E7A74">
        <w:rPr>
          <w:b/>
        </w:rPr>
        <w:t xml:space="preserve">lose-loop </w:t>
      </w:r>
      <w:r w:rsidR="00247AB5" w:rsidRPr="007E7A74">
        <w:rPr>
          <w:b/>
        </w:rPr>
        <w:t>i</w:t>
      </w:r>
      <w:r w:rsidRPr="007E7A74">
        <w:rPr>
          <w:b/>
        </w:rPr>
        <w:t xml:space="preserve">nterface </w:t>
      </w:r>
      <w:r w:rsidR="00247AB5" w:rsidRPr="007E7A74">
        <w:rPr>
          <w:b/>
        </w:rPr>
        <w:t>c</w:t>
      </w:r>
      <w:r w:rsidRPr="007E7A74">
        <w:rPr>
          <w:b/>
        </w:rPr>
        <w:t>oncept.</w:t>
      </w:r>
      <w:r w:rsidRPr="007E7A74">
        <w:t xml:space="preserve"> Various bodily signals are collected -kinematic data, heart and brain activity (step 1). LSL is used to synchronously co-register and stream the data coming from various equipment to the interface (step 2). Python/MATLAB/C# code is used to continuously parameterize the fluctuations </w:t>
      </w:r>
      <w:bookmarkEnd w:id="7"/>
      <w:r w:rsidRPr="007E7A74">
        <w:t xml:space="preserve">in the signals using a standardized data type and common scale that enables </w:t>
      </w:r>
      <w:r w:rsidRPr="007E7A74">
        <w:lastRenderedPageBreak/>
        <w:t xml:space="preserve">selecting the source of sensory guidance most adequate to dampen the system’s uncertainty (step 3). This real-time enhancement of signal transmission through selected channel(s) then allows re-parameterization of the re-entrant sensory signal to integrate in the continuous motor stream and enhance the lost or corrupted input stream (sensory substitution step 4). </w:t>
      </w:r>
      <w:r w:rsidR="008C454C" w:rsidRPr="007E7A74">
        <w:t>C</w:t>
      </w:r>
      <w:r w:rsidRPr="007E7A74">
        <w:t xml:space="preserve">ontinuous re-assessment closes the loop (step 5) and we save all data for </w:t>
      </w:r>
      <w:r w:rsidR="008C454C" w:rsidRPr="007E7A74">
        <w:t>additional</w:t>
      </w:r>
      <w:r w:rsidRPr="007E7A74">
        <w:t xml:space="preserve"> future analyses.</w:t>
      </w:r>
    </w:p>
    <w:p w14:paraId="5F8DBC13" w14:textId="77777777" w:rsidR="002A13BF" w:rsidRPr="007E7A74" w:rsidRDefault="002A13BF" w:rsidP="00F455E4">
      <w:pPr>
        <w:contextualSpacing/>
      </w:pPr>
    </w:p>
    <w:p w14:paraId="14FB9EDF" w14:textId="3DC7DBD7" w:rsidR="002A13BF" w:rsidRPr="007E7A74" w:rsidRDefault="002A13BF" w:rsidP="00F455E4">
      <w:pPr>
        <w:widowControl/>
        <w:autoSpaceDE/>
        <w:autoSpaceDN/>
        <w:adjustRightInd/>
        <w:contextualSpacing/>
      </w:pPr>
      <w:r w:rsidRPr="007E7A74">
        <w:rPr>
          <w:b/>
        </w:rPr>
        <w:t xml:space="preserve">Figure </w:t>
      </w:r>
      <w:r w:rsidR="00004EBC" w:rsidRPr="007E7A74">
        <w:rPr>
          <w:b/>
        </w:rPr>
        <w:t>4</w:t>
      </w:r>
      <w:r w:rsidRPr="007E7A74">
        <w:rPr>
          <w:b/>
        </w:rPr>
        <w:t xml:space="preserve">: The audio based close-loop interface. </w:t>
      </w:r>
      <w:r w:rsidRPr="007E7A74">
        <w:t>1. An ECG-HR wearable device monitors the activity of a salsa dancer during the performance of her routines and feeds the signals to the interface at 500Hz. 2. Our interface analyses the ECG data in real</w:t>
      </w:r>
      <w:r w:rsidR="00A526B7" w:rsidRPr="007E7A74">
        <w:t xml:space="preserve"> </w:t>
      </w:r>
      <w:r w:rsidRPr="007E7A74">
        <w:t>time</w:t>
      </w:r>
      <w:r w:rsidR="00214EAD" w:rsidRPr="007E7A74">
        <w:t>.</w:t>
      </w:r>
      <w:r w:rsidRPr="007E7A74">
        <w:t xml:space="preserve"> </w:t>
      </w:r>
      <w:r w:rsidR="00214EAD" w:rsidRPr="007E7A74">
        <w:t>In each</w:t>
      </w:r>
      <w:r w:rsidR="00FF1A56" w:rsidRPr="007E7A74">
        <w:t xml:space="preserve"> </w:t>
      </w:r>
      <w:r w:rsidR="00214EAD" w:rsidRPr="007E7A74">
        <w:t>frame</w:t>
      </w:r>
      <w:r w:rsidR="00E56CC9" w:rsidRPr="007E7A74">
        <w:t>,</w:t>
      </w:r>
      <w:r w:rsidRPr="007E7A74">
        <w:t xml:space="preserve"> </w:t>
      </w:r>
      <w:r w:rsidR="00214EAD" w:rsidRPr="007E7A74">
        <w:t>it</w:t>
      </w:r>
      <w:r w:rsidRPr="007E7A74">
        <w:t xml:space="preserve"> </w:t>
      </w:r>
      <w:r w:rsidR="00F455E4">
        <w:t>f</w:t>
      </w:r>
      <w:r w:rsidRPr="007E7A74">
        <w:t>ilter</w:t>
      </w:r>
      <w:r w:rsidR="00214EAD" w:rsidRPr="007E7A74">
        <w:t>s</w:t>
      </w:r>
      <w:r w:rsidRPr="007E7A74">
        <w:t xml:space="preserve"> the raw data</w:t>
      </w:r>
      <w:r w:rsidR="00F455E4">
        <w:t>, extracts</w:t>
      </w:r>
      <w:r w:rsidRPr="007E7A74">
        <w:t xml:space="preserve"> the R peaks of the QRS complex;</w:t>
      </w:r>
      <w:r w:rsidR="00F455E4">
        <w:t xml:space="preserve"> and s</w:t>
      </w:r>
      <w:r w:rsidR="00214EAD" w:rsidRPr="007E7A74">
        <w:t>treams the peak detection to MAX</w:t>
      </w:r>
      <w:r w:rsidRPr="007E7A74">
        <w:t xml:space="preserve">. 3. A third-party interface blends the speed of the audio with the speed of the </w:t>
      </w:r>
      <w:r w:rsidR="00F41359" w:rsidRPr="007E7A74">
        <w:t>heartrate</w:t>
      </w:r>
      <w:r w:rsidRPr="007E7A74">
        <w:t xml:space="preserve">. 4. The </w:t>
      </w:r>
      <w:r w:rsidR="00214EAD" w:rsidRPr="007E7A74">
        <w:t xml:space="preserve">altered </w:t>
      </w:r>
      <w:r w:rsidRPr="007E7A74">
        <w:t>song is played back to the</w:t>
      </w:r>
      <w:r w:rsidR="00214EAD" w:rsidRPr="007E7A74">
        <w:t xml:space="preserve"> dancers.</w:t>
      </w:r>
    </w:p>
    <w:p w14:paraId="51B1C67B" w14:textId="77777777" w:rsidR="00214EAD" w:rsidRPr="007E7A74" w:rsidRDefault="00214EAD" w:rsidP="00F455E4">
      <w:pPr>
        <w:widowControl/>
        <w:autoSpaceDE/>
        <w:autoSpaceDN/>
        <w:adjustRightInd/>
        <w:contextualSpacing/>
      </w:pPr>
    </w:p>
    <w:p w14:paraId="452694FB" w14:textId="3B5EF109" w:rsidR="002A13BF" w:rsidRPr="007E7A74" w:rsidRDefault="002A13BF" w:rsidP="00F455E4">
      <w:pPr>
        <w:contextualSpacing/>
      </w:pPr>
      <w:r w:rsidRPr="007E7A74">
        <w:rPr>
          <w:b/>
        </w:rPr>
        <w:t xml:space="preserve">Figure </w:t>
      </w:r>
      <w:r w:rsidR="00004EBC" w:rsidRPr="007E7A74">
        <w:rPr>
          <w:b/>
        </w:rPr>
        <w:t>5</w:t>
      </w:r>
      <w:r w:rsidRPr="007E7A74">
        <w:rPr>
          <w:b/>
        </w:rPr>
        <w:t xml:space="preserve">: Estimation of MMS trains of the </w:t>
      </w:r>
      <w:r w:rsidR="00247AB5" w:rsidRPr="007E7A74">
        <w:rPr>
          <w:b/>
        </w:rPr>
        <w:t>a</w:t>
      </w:r>
      <w:r w:rsidRPr="007E7A74">
        <w:rPr>
          <w:b/>
        </w:rPr>
        <w:t xml:space="preserve">udio </w:t>
      </w:r>
      <w:r w:rsidR="00247AB5" w:rsidRPr="007E7A74">
        <w:rPr>
          <w:b/>
        </w:rPr>
        <w:t>c</w:t>
      </w:r>
      <w:r w:rsidRPr="007E7A74">
        <w:rPr>
          <w:b/>
        </w:rPr>
        <w:t xml:space="preserve">lose-loop </w:t>
      </w:r>
      <w:r w:rsidR="00247AB5" w:rsidRPr="007E7A74">
        <w:rPr>
          <w:b/>
        </w:rPr>
        <w:t>s</w:t>
      </w:r>
      <w:r w:rsidRPr="007E7A74">
        <w:rPr>
          <w:b/>
        </w:rPr>
        <w:t>ystem.</w:t>
      </w:r>
      <w:r w:rsidRPr="007E7A74">
        <w:t xml:space="preserve"> ECG time series are used to extract the RR-peaks and the amplitude deviations from the overall (estimated) mean amplitude of the R-peaks obtained (mean-shifted data). Then normalization by equation </w:t>
      </w:r>
      <w:r w:rsidR="00506F80" w:rsidRPr="007E7A74">
        <w:t>1</w:t>
      </w:r>
      <w:r w:rsidRPr="007E7A74">
        <w:t xml:space="preserve"> </w:t>
      </w:r>
      <w:r w:rsidR="00004EBC" w:rsidRPr="007E7A74">
        <w:t>(see Supplementary File</w:t>
      </w:r>
      <w:r w:rsidR="00BE5786" w:rsidRPr="007E7A74">
        <w:t>, section “Micro-Movement Spikes”</w:t>
      </w:r>
      <w:r w:rsidR="00004EBC" w:rsidRPr="007E7A74">
        <w:t xml:space="preserve">) </w:t>
      </w:r>
      <w:r w:rsidRPr="007E7A74">
        <w:t>is used to obtain the MMS trains. Similar methods are used to handle the audio waveforms and play the song back according to the person’s real-time performance.</w:t>
      </w:r>
    </w:p>
    <w:p w14:paraId="742E389F" w14:textId="77777777" w:rsidR="002A13BF" w:rsidRPr="007E7A74" w:rsidRDefault="002A13BF" w:rsidP="00F455E4">
      <w:pPr>
        <w:contextualSpacing/>
      </w:pPr>
    </w:p>
    <w:p w14:paraId="1003D093" w14:textId="0D68F716" w:rsidR="002A13BF" w:rsidRPr="007E7A74" w:rsidRDefault="002A13BF" w:rsidP="00F455E4">
      <w:pPr>
        <w:contextualSpacing/>
        <w:rPr>
          <w:i/>
        </w:rPr>
      </w:pPr>
      <w:r w:rsidRPr="007E7A74">
        <w:rPr>
          <w:b/>
          <w:bCs/>
        </w:rPr>
        <w:t xml:space="preserve">Figure </w:t>
      </w:r>
      <w:r w:rsidR="00004EBC" w:rsidRPr="007E7A74">
        <w:rPr>
          <w:b/>
          <w:bCs/>
        </w:rPr>
        <w:t>6</w:t>
      </w:r>
      <w:r w:rsidRPr="007E7A74">
        <w:t xml:space="preserve">: </w:t>
      </w:r>
      <w:r w:rsidRPr="007E7A74">
        <w:rPr>
          <w:b/>
          <w:bCs/>
        </w:rPr>
        <w:t>Inducing systematic changes in the empirically estimated Gamma PDFs</w:t>
      </w:r>
      <w:r w:rsidRPr="007E7A74">
        <w:t xml:space="preserve"> and their stochastic trajectories of the Four Gamma Moments from the performance under the proxy control using the Audio Close-loop System. (</w:t>
      </w:r>
      <w:r w:rsidRPr="00F455E4">
        <w:rPr>
          <w:b/>
          <w:bCs/>
        </w:rPr>
        <w:t>A</w:t>
      </w:r>
      <w:r w:rsidRPr="007E7A74">
        <w:t>) PDFs from the MMS trains of each of the data type (ECG top and audio file bottom) for each of the dance contexts, spontaneous improvisation and deliberate routine. Legends are Imp Or (improvisation original) denoting the baseline condition at the start of the session; Imp Alt1 denoting the improvisation during alteration 1; Imp Alt2 denoting improvisation during alteration 2. (</w:t>
      </w:r>
      <w:r w:rsidRPr="00F455E4">
        <w:rPr>
          <w:b/>
          <w:bCs/>
        </w:rPr>
        <w:t>B</w:t>
      </w:r>
      <w:r w:rsidRPr="007E7A74">
        <w:t xml:space="preserve">) Likewise, for the deliberate rehearsed routine, Rout Or means routine original; Rout Alt1 means routine alteration 1; Rout Alt2 means routine alteration 2. The panels in </w:t>
      </w:r>
      <w:r w:rsidR="00F455E4">
        <w:t>(</w:t>
      </w:r>
      <w:r w:rsidR="00F455E4" w:rsidRPr="00F455E4">
        <w:rPr>
          <w:b/>
          <w:bCs/>
        </w:rPr>
        <w:t>C</w:t>
      </w:r>
      <w:r w:rsidR="00F455E4">
        <w:t>)</w:t>
      </w:r>
      <w:r w:rsidRPr="007E7A74">
        <w:t xml:space="preserve"> show the systematic shifts in Gamma moments as both the audio signals from the songs and those from the heart shift in tandem and in real</w:t>
      </w:r>
      <w:r w:rsidR="00A526B7" w:rsidRPr="007E7A74">
        <w:t xml:space="preserve"> </w:t>
      </w:r>
      <w:r w:rsidRPr="007E7A74">
        <w:t>time.</w:t>
      </w:r>
    </w:p>
    <w:p w14:paraId="7D6544F5" w14:textId="77777777" w:rsidR="002A13BF" w:rsidRPr="007E7A74" w:rsidRDefault="002A13BF" w:rsidP="00F455E4">
      <w:pPr>
        <w:contextualSpacing/>
        <w:rPr>
          <w:lang w:val="en-GB"/>
        </w:rPr>
      </w:pPr>
    </w:p>
    <w:p w14:paraId="58235AC7" w14:textId="6C1024B9" w:rsidR="002031EC" w:rsidRPr="007E7A74" w:rsidRDefault="002A13BF" w:rsidP="00F455E4">
      <w:pPr>
        <w:contextualSpacing/>
      </w:pPr>
      <w:r w:rsidRPr="007E7A74">
        <w:rPr>
          <w:b/>
          <w:bCs/>
        </w:rPr>
        <w:t xml:space="preserve">Figure </w:t>
      </w:r>
      <w:r w:rsidR="00004EBC" w:rsidRPr="007E7A74">
        <w:rPr>
          <w:b/>
          <w:bCs/>
        </w:rPr>
        <w:t>7</w:t>
      </w:r>
      <w:r w:rsidRPr="007E7A74">
        <w:rPr>
          <w:b/>
          <w:bCs/>
        </w:rPr>
        <w:t>:</w:t>
      </w:r>
      <w:r w:rsidRPr="007E7A74">
        <w:t xml:space="preserve"> </w:t>
      </w:r>
      <w:r w:rsidR="006F4E44" w:rsidRPr="007E7A74">
        <w:rPr>
          <w:b/>
          <w:bCs/>
        </w:rPr>
        <w:t xml:space="preserve">Results from the non-parametric </w:t>
      </w:r>
      <w:r w:rsidR="00877262" w:rsidRPr="007E7A74">
        <w:rPr>
          <w:b/>
          <w:bCs/>
        </w:rPr>
        <w:t xml:space="preserve">Kruskal-Wallis </w:t>
      </w:r>
      <w:r w:rsidR="006F4E44" w:rsidRPr="007E7A74">
        <w:rPr>
          <w:b/>
          <w:bCs/>
        </w:rPr>
        <w:t xml:space="preserve">and Multiple comparison post hoc </w:t>
      </w:r>
      <w:r w:rsidR="00247AB5" w:rsidRPr="007E7A74">
        <w:rPr>
          <w:b/>
          <w:bCs/>
        </w:rPr>
        <w:t>test</w:t>
      </w:r>
      <w:r w:rsidR="006F4E44" w:rsidRPr="007E7A74">
        <w:rPr>
          <w:b/>
          <w:bCs/>
        </w:rPr>
        <w:t>s</w:t>
      </w:r>
      <w:r w:rsidR="00247AB5" w:rsidRPr="007E7A74">
        <w:rPr>
          <w:b/>
          <w:bCs/>
        </w:rPr>
        <w:t xml:space="preserve">. </w:t>
      </w:r>
      <w:r w:rsidR="00247AB5" w:rsidRPr="007E7A74">
        <w:t>The results of the</w:t>
      </w:r>
      <w:r w:rsidR="008A7191" w:rsidRPr="007E7A74">
        <w:t xml:space="preserve"> non-parametric ANOVA</w:t>
      </w:r>
      <w:r w:rsidR="006F4E44" w:rsidRPr="007E7A74">
        <w:t xml:space="preserve"> (</w:t>
      </w:r>
      <w:r w:rsidR="00247AB5" w:rsidRPr="007E7A74">
        <w:t>Kruskal-Wallis test</w:t>
      </w:r>
      <w:r w:rsidR="006F4E44" w:rsidRPr="007E7A74">
        <w:t>)</w:t>
      </w:r>
      <w:r w:rsidR="00247AB5" w:rsidRPr="007E7A74">
        <w:t xml:space="preserve"> applied on the MMS of the heart data </w:t>
      </w:r>
      <w:r w:rsidR="00A42BAC" w:rsidRPr="007E7A74">
        <w:t>to compare</w:t>
      </w:r>
      <w:r w:rsidR="00247AB5" w:rsidRPr="007E7A74">
        <w:t xml:space="preserve"> the six conditions. The plot demonstrates the multi-comparison of the 6 cases, indicating the significant difference between the </w:t>
      </w:r>
      <w:r w:rsidR="007801E7" w:rsidRPr="007E7A74">
        <w:t>“Rout. Or” and “Imp. Or” conditions. The table shows the results of the Kruskal Wallis test.</w:t>
      </w:r>
    </w:p>
    <w:p w14:paraId="2F7ABBCD" w14:textId="77777777" w:rsidR="002031EC" w:rsidRPr="007E7A74" w:rsidRDefault="002031EC" w:rsidP="00F455E4">
      <w:pPr>
        <w:contextualSpacing/>
      </w:pPr>
    </w:p>
    <w:p w14:paraId="086AEB22" w14:textId="7DF27316" w:rsidR="002A13BF" w:rsidRPr="007E7A74" w:rsidRDefault="002031EC" w:rsidP="00F455E4">
      <w:pPr>
        <w:contextualSpacing/>
      </w:pPr>
      <w:r w:rsidRPr="007E7A74">
        <w:rPr>
          <w:b/>
          <w:bCs/>
        </w:rPr>
        <w:t xml:space="preserve">Figure </w:t>
      </w:r>
      <w:r w:rsidR="00004EBC" w:rsidRPr="007E7A74">
        <w:rPr>
          <w:b/>
          <w:bCs/>
        </w:rPr>
        <w:t>8</w:t>
      </w:r>
      <w:r w:rsidRPr="007E7A74">
        <w:rPr>
          <w:b/>
          <w:bCs/>
        </w:rPr>
        <w:t xml:space="preserve">: </w:t>
      </w:r>
      <w:r w:rsidR="002A13BF" w:rsidRPr="007E7A74">
        <w:rPr>
          <w:b/>
          <w:bCs/>
        </w:rPr>
        <w:t xml:space="preserve">The </w:t>
      </w:r>
      <w:r w:rsidR="00247AB5" w:rsidRPr="007E7A74">
        <w:rPr>
          <w:b/>
          <w:bCs/>
        </w:rPr>
        <w:t>v</w:t>
      </w:r>
      <w:r w:rsidR="002A13BF" w:rsidRPr="007E7A74">
        <w:rPr>
          <w:b/>
          <w:bCs/>
        </w:rPr>
        <w:t xml:space="preserve">isual </w:t>
      </w:r>
      <w:r w:rsidR="00877262" w:rsidRPr="007E7A74">
        <w:rPr>
          <w:b/>
          <w:bCs/>
        </w:rPr>
        <w:t>r</w:t>
      </w:r>
      <w:r w:rsidR="002A13BF" w:rsidRPr="007E7A74">
        <w:rPr>
          <w:b/>
          <w:bCs/>
        </w:rPr>
        <w:t>epresentation of the Audio-Visual Interface</w:t>
      </w:r>
      <w:r w:rsidR="002A13BF" w:rsidRPr="007E7A74">
        <w:t>. 1. A motion-capture system is utilized for acquisition of the peripheral kinematic data. 2. The system collects the positions of the sensors (in our example LED’s) to estimate the skeleton – position on the bones. 3. The bone positions are then aligned in our MATLAB developed interface using our own forward-kinematics model. 4. The aligned positions are used to map the skeleton information to our 3D rendered avatar. 5. The mapping of the streamed data to the avatar is</w:t>
      </w:r>
      <w:r w:rsidR="00806D90" w:rsidRPr="007E7A74">
        <w:t xml:space="preserve"> in</w:t>
      </w:r>
      <w:r w:rsidR="002A13BF" w:rsidRPr="007E7A74">
        <w:t xml:space="preserve"> real</w:t>
      </w:r>
      <w:r w:rsidR="00806D90" w:rsidRPr="007E7A74">
        <w:t xml:space="preserve"> </w:t>
      </w:r>
      <w:r w:rsidR="002A13BF" w:rsidRPr="007E7A74">
        <w:t>time which creates the sensation of looking at the person’s mirrored image.</w:t>
      </w:r>
    </w:p>
    <w:p w14:paraId="08CB2DE7" w14:textId="77777777" w:rsidR="002A13BF" w:rsidRPr="007E7A74" w:rsidRDefault="002A13BF" w:rsidP="00F455E4">
      <w:pPr>
        <w:widowControl/>
        <w:autoSpaceDE/>
        <w:autoSpaceDN/>
        <w:adjustRightInd/>
        <w:contextualSpacing/>
      </w:pPr>
    </w:p>
    <w:p w14:paraId="5A991FD7" w14:textId="67E15FA7" w:rsidR="002A13BF" w:rsidRPr="007E7A74" w:rsidRDefault="002A13BF" w:rsidP="00F455E4">
      <w:pPr>
        <w:contextualSpacing/>
      </w:pPr>
      <w:r w:rsidRPr="007E7A74">
        <w:rPr>
          <w:b/>
          <w:bCs/>
        </w:rPr>
        <w:t xml:space="preserve">Figure </w:t>
      </w:r>
      <w:r w:rsidR="00215509" w:rsidRPr="007E7A74">
        <w:rPr>
          <w:b/>
          <w:bCs/>
        </w:rPr>
        <w:t>9</w:t>
      </w:r>
      <w:r w:rsidRPr="007E7A74">
        <w:rPr>
          <w:b/>
          <w:bCs/>
        </w:rPr>
        <w:t>:</w:t>
      </w:r>
      <w:r w:rsidRPr="007E7A74">
        <w:t xml:space="preserve"> </w:t>
      </w:r>
      <w:r w:rsidRPr="007E7A74">
        <w:rPr>
          <w:b/>
          <w:bCs/>
        </w:rPr>
        <w:t>Empirically estimated Gamma PDFs and Gamma Signatures of the bodily biorhythms during interactions using the Audio-Visual Close-Loop System</w:t>
      </w:r>
      <w:r w:rsidRPr="007E7A74">
        <w:t xml:space="preserve">. Using the MMS trains derived from the speed of the hips of each participant (C1 </w:t>
      </w:r>
      <w:r w:rsidR="00612AEC" w:rsidRPr="007E7A74">
        <w:t>-</w:t>
      </w:r>
      <w:r w:rsidRPr="007E7A74">
        <w:t xml:space="preserve"> C6), we used MLE to fit the best PDF</w:t>
      </w:r>
      <w:r w:rsidR="00612AEC" w:rsidRPr="007E7A74">
        <w:t xml:space="preserve"> with 95% confidence intervals</w:t>
      </w:r>
      <w:r w:rsidR="006B424B" w:rsidRPr="007E7A74">
        <w:t>. Each participant is represented by a different symbol while the conditions are represented by different colors. A</w:t>
      </w:r>
      <w:r w:rsidRPr="007E7A74">
        <w:t xml:space="preserve"> family of Gamma PDFs when in the volume (in) </w:t>
      </w:r>
      <w:r w:rsidR="006B424B" w:rsidRPr="007E7A74">
        <w:t>differs from that</w:t>
      </w:r>
      <w:r w:rsidRPr="007E7A74">
        <w:t xml:space="preserve"> outside the volume (out). </w:t>
      </w:r>
      <w:r w:rsidR="006B424B" w:rsidRPr="007E7A74">
        <w:t xml:space="preserve">Besides the Gamma empirically estimated PDFs, the </w:t>
      </w:r>
      <w:r w:rsidRPr="007E7A74">
        <w:t>estimated Gamma shape and scale parameters are also shown for each person on the Gamma parameter plane.</w:t>
      </w:r>
    </w:p>
    <w:p w14:paraId="2D19C743" w14:textId="77777777" w:rsidR="00247AB5" w:rsidRPr="007E7A74" w:rsidRDefault="00247AB5" w:rsidP="00F455E4">
      <w:pPr>
        <w:contextualSpacing/>
        <w:rPr>
          <w:i/>
        </w:rPr>
      </w:pPr>
    </w:p>
    <w:p w14:paraId="09C41963" w14:textId="3289AD0F" w:rsidR="00EF2A1B" w:rsidRPr="007E7A74" w:rsidRDefault="00EF2A1B" w:rsidP="00F455E4">
      <w:pPr>
        <w:contextualSpacing/>
      </w:pPr>
      <w:r w:rsidRPr="007E7A74">
        <w:rPr>
          <w:b/>
          <w:bCs/>
        </w:rPr>
        <w:t xml:space="preserve">Table </w:t>
      </w:r>
      <w:r w:rsidR="00215509" w:rsidRPr="007E7A74">
        <w:rPr>
          <w:b/>
          <w:bCs/>
        </w:rPr>
        <w:t>1</w:t>
      </w:r>
      <w:r w:rsidRPr="007E7A74">
        <w:rPr>
          <w:b/>
          <w:bCs/>
        </w:rPr>
        <w:t>:</w:t>
      </w:r>
      <w:r w:rsidR="006126CF" w:rsidRPr="007E7A74">
        <w:rPr>
          <w:b/>
          <w:bCs/>
        </w:rPr>
        <w:t xml:space="preserve"> </w:t>
      </w:r>
      <w:r w:rsidR="00612AEC" w:rsidRPr="007E7A74">
        <w:rPr>
          <w:b/>
          <w:bCs/>
        </w:rPr>
        <w:t>Output of the non-parametric ANOAVA-</w:t>
      </w:r>
      <w:r w:rsidR="006126CF" w:rsidRPr="007E7A74">
        <w:rPr>
          <w:b/>
          <w:bCs/>
        </w:rPr>
        <w:t>Kruskal</w:t>
      </w:r>
      <w:r w:rsidR="00C73538" w:rsidRPr="007E7A74">
        <w:rPr>
          <w:b/>
          <w:bCs/>
        </w:rPr>
        <w:t>-</w:t>
      </w:r>
      <w:r w:rsidR="006126CF" w:rsidRPr="007E7A74">
        <w:rPr>
          <w:b/>
          <w:bCs/>
        </w:rPr>
        <w:t>Wallis test.</w:t>
      </w:r>
      <w:r w:rsidR="00071F10" w:rsidRPr="007E7A74">
        <w:rPr>
          <w:b/>
          <w:bCs/>
        </w:rPr>
        <w:t xml:space="preserve"> </w:t>
      </w:r>
      <w:r w:rsidR="006126CF" w:rsidRPr="007E7A74">
        <w:t xml:space="preserve">The results of the Kruskal Wallis test </w:t>
      </w:r>
      <w:r w:rsidR="000F4FBF" w:rsidRPr="007E7A74">
        <w:t>comparing the</w:t>
      </w:r>
      <w:r w:rsidR="00C73538" w:rsidRPr="007E7A74">
        <w:t xml:space="preserve"> recordings of inside versus outside the Rol</w:t>
      </w:r>
      <w:r w:rsidR="006126CF" w:rsidRPr="007E7A74">
        <w:t xml:space="preserve"> </w:t>
      </w:r>
      <w:r w:rsidR="00C73538" w:rsidRPr="007E7A74">
        <w:t xml:space="preserve">for </w:t>
      </w:r>
      <w:r w:rsidR="006126CF" w:rsidRPr="007E7A74">
        <w:t>the MMS and the speed data</w:t>
      </w:r>
      <w:r w:rsidR="001A38CA" w:rsidRPr="007E7A74">
        <w:t>. We apply the test o</w:t>
      </w:r>
      <w:r w:rsidR="000F4FBF" w:rsidRPr="007E7A74">
        <w:t>n</w:t>
      </w:r>
      <w:r w:rsidR="001A38CA" w:rsidRPr="007E7A74">
        <w:t xml:space="preserve"> the data of each participant (C1 </w:t>
      </w:r>
      <w:r w:rsidR="00612AEC" w:rsidRPr="007E7A74">
        <w:t>-</w:t>
      </w:r>
      <w:r w:rsidR="001A38CA" w:rsidRPr="007E7A74">
        <w:t xml:space="preserve"> C6) separately.</w:t>
      </w:r>
    </w:p>
    <w:p w14:paraId="3F674EE0" w14:textId="77777777" w:rsidR="002A13BF" w:rsidRPr="007E7A74" w:rsidRDefault="002A13BF" w:rsidP="00F455E4">
      <w:pPr>
        <w:contextualSpacing/>
      </w:pPr>
    </w:p>
    <w:bookmarkEnd w:id="6"/>
    <w:p w14:paraId="2555EA08" w14:textId="1215936D" w:rsidR="00E42573" w:rsidRPr="007E7A74" w:rsidRDefault="006305D7" w:rsidP="00F455E4">
      <w:pPr>
        <w:pStyle w:val="Heading1"/>
        <w:spacing w:before="0" w:after="0"/>
        <w:contextualSpacing/>
        <w:rPr>
          <w:sz w:val="24"/>
          <w:szCs w:val="24"/>
        </w:rPr>
      </w:pPr>
      <w:r w:rsidRPr="007E7A74">
        <w:rPr>
          <w:sz w:val="24"/>
          <w:szCs w:val="24"/>
        </w:rPr>
        <w:t>DISCUSSION</w:t>
      </w:r>
      <w:r w:rsidR="004C5CB7" w:rsidRPr="007E7A74">
        <w:rPr>
          <w:sz w:val="24"/>
          <w:szCs w:val="24"/>
        </w:rPr>
        <w:t xml:space="preserve"> </w:t>
      </w:r>
    </w:p>
    <w:p w14:paraId="3F164E92" w14:textId="559A2BD4" w:rsidR="007C563B" w:rsidRPr="007E7A74" w:rsidRDefault="0090253D" w:rsidP="00F455E4">
      <w:pPr>
        <w:contextualSpacing/>
      </w:pPr>
      <w:r w:rsidRPr="007E7A74">
        <w:t>This paper introduce</w:t>
      </w:r>
      <w:r w:rsidR="00BC668A" w:rsidRPr="007E7A74">
        <w:t>s</w:t>
      </w:r>
      <w:r w:rsidRPr="007E7A74">
        <w:t xml:space="preserve"> the concept of proxy control via close-loop co-adaptive, interactive, multi-modal interfaces</w:t>
      </w:r>
      <w:r w:rsidR="00BC668A" w:rsidRPr="007E7A74">
        <w:t xml:space="preserve"> that harness</w:t>
      </w:r>
      <w:r w:rsidR="00DA3B6B" w:rsidRPr="007E7A74">
        <w:t xml:space="preserve">, parameterize </w:t>
      </w:r>
      <w:r w:rsidR="00BC668A" w:rsidRPr="007E7A74">
        <w:t xml:space="preserve">and re-parameterize the peripheral signal of the person </w:t>
      </w:r>
      <w:r w:rsidR="007C563B" w:rsidRPr="007E7A74">
        <w:t>in the context of dyadic exchange. We</w:t>
      </w:r>
      <w:r w:rsidR="00DA3B6B" w:rsidRPr="007E7A74">
        <w:t xml:space="preserve"> aim</w:t>
      </w:r>
      <w:r w:rsidR="00B6554E" w:rsidRPr="007E7A74">
        <w:t>ed</w:t>
      </w:r>
      <w:r w:rsidR="00DA3B6B" w:rsidRPr="007E7A74">
        <w:t xml:space="preserve"> </w:t>
      </w:r>
      <w:r w:rsidR="007C563B" w:rsidRPr="007E7A74">
        <w:t>at characterizing stochastic shifts in the fluctuations of the person’s biorhythms and</w:t>
      </w:r>
      <w:r w:rsidR="00DA3B6B" w:rsidRPr="007E7A74">
        <w:t xml:space="preserve"> </w:t>
      </w:r>
      <w:r w:rsidR="007C563B" w:rsidRPr="007E7A74">
        <w:t>parameterizing the change. Further we aim</w:t>
      </w:r>
      <w:r w:rsidR="00B6554E" w:rsidRPr="007E7A74">
        <w:t>ed</w:t>
      </w:r>
      <w:r w:rsidR="007C563B" w:rsidRPr="007E7A74">
        <w:t xml:space="preserve"> at </w:t>
      </w:r>
      <w:r w:rsidR="00B15869" w:rsidRPr="007E7A74">
        <w:t xml:space="preserve">systematically </w:t>
      </w:r>
      <w:r w:rsidR="00DA3B6B" w:rsidRPr="007E7A74">
        <w:t>steering</w:t>
      </w:r>
      <w:r w:rsidR="00BC668A" w:rsidRPr="007E7A74">
        <w:t xml:space="preserve"> the stochastic signatures </w:t>
      </w:r>
      <w:r w:rsidR="007C563B" w:rsidRPr="007E7A74">
        <w:t>of their biorhythms</w:t>
      </w:r>
      <w:r w:rsidR="00B15869" w:rsidRPr="007E7A74">
        <w:t xml:space="preserve"> towards targeted levels of noise-to-signal regimes</w:t>
      </w:r>
      <w:r w:rsidR="007C563B" w:rsidRPr="007E7A74">
        <w:t xml:space="preserve"> </w:t>
      </w:r>
      <w:r w:rsidR="00FB72B4" w:rsidRPr="007E7A74">
        <w:t>in near real time</w:t>
      </w:r>
      <w:r w:rsidR="00DA3B6B" w:rsidRPr="007E7A74">
        <w:t xml:space="preserve">. </w:t>
      </w:r>
    </w:p>
    <w:p w14:paraId="16904307" w14:textId="01EB0F33" w:rsidR="00771D08" w:rsidRPr="007E7A74" w:rsidRDefault="00771D08" w:rsidP="00F455E4">
      <w:pPr>
        <w:contextualSpacing/>
      </w:pPr>
    </w:p>
    <w:p w14:paraId="388D57EB" w14:textId="12832863" w:rsidR="00771D08" w:rsidRPr="007E7A74" w:rsidRDefault="0021596F" w:rsidP="00F455E4">
      <w:pPr>
        <w:contextualSpacing/>
      </w:pPr>
      <w:r w:rsidRPr="007E7A74">
        <w:t>We presented</w:t>
      </w:r>
      <w:r w:rsidR="00F314E1" w:rsidRPr="007E7A74">
        <w:t xml:space="preserve"> a</w:t>
      </w:r>
      <w:r w:rsidR="004054A8" w:rsidRPr="007E7A74">
        <w:t xml:space="preserve"> generic</w:t>
      </w:r>
      <w:r w:rsidR="00F314E1" w:rsidRPr="007E7A74">
        <w:t xml:space="preserve"> protocol for building a close-loop interface which satisfied</w:t>
      </w:r>
      <w:r w:rsidRPr="007E7A74">
        <w:t xml:space="preserve"> 5 </w:t>
      </w:r>
      <w:r w:rsidR="00F314E1" w:rsidRPr="007E7A74">
        <w:t>core elements: 1)</w:t>
      </w:r>
      <w:r w:rsidRPr="007E7A74">
        <w:t xml:space="preserve"> </w:t>
      </w:r>
      <w:r w:rsidR="00771D08" w:rsidRPr="007E7A74">
        <w:t>the collection of multiple bodily data coming from</w:t>
      </w:r>
      <w:r w:rsidR="00F314E1" w:rsidRPr="007E7A74">
        <w:t xml:space="preserve"> the CNS, PNS, and ANS using</w:t>
      </w:r>
      <w:r w:rsidR="00771D08" w:rsidRPr="007E7A74">
        <w:t xml:space="preserve"> various instruments</w:t>
      </w:r>
      <w:r w:rsidR="00F314E1" w:rsidRPr="007E7A74">
        <w:t xml:space="preserve"> and technologies</w:t>
      </w:r>
      <w:r w:rsidRPr="007E7A74">
        <w:t>;</w:t>
      </w:r>
      <w:r w:rsidR="00F314E1" w:rsidRPr="007E7A74">
        <w:t xml:space="preserve"> 2)</w:t>
      </w:r>
      <w:r w:rsidRPr="007E7A74">
        <w:t xml:space="preserve"> </w:t>
      </w:r>
      <w:r w:rsidR="0025567F" w:rsidRPr="007E7A74">
        <w:t>the synchronized recording</w:t>
      </w:r>
      <w:r w:rsidRPr="007E7A74">
        <w:t xml:space="preserve"> and streaming</w:t>
      </w:r>
      <w:r w:rsidR="0025567F" w:rsidRPr="007E7A74">
        <w:t xml:space="preserve"> of </w:t>
      </w:r>
      <w:r w:rsidRPr="007E7A74">
        <w:t>the</w:t>
      </w:r>
      <w:r w:rsidR="0025567F" w:rsidRPr="007E7A74">
        <w:t xml:space="preserve"> data</w:t>
      </w:r>
      <w:r w:rsidRPr="007E7A74">
        <w:t xml:space="preserve">; </w:t>
      </w:r>
      <w:r w:rsidR="00F314E1" w:rsidRPr="007E7A74">
        <w:t>3)</w:t>
      </w:r>
      <w:r w:rsidR="00AA208A">
        <w:t xml:space="preserve"> </w:t>
      </w:r>
      <w:r w:rsidR="0025567F" w:rsidRPr="007E7A74">
        <w:t xml:space="preserve">the </w:t>
      </w:r>
      <w:r w:rsidRPr="007E7A74">
        <w:t>real-time analysis o</w:t>
      </w:r>
      <w:r w:rsidR="0025567F" w:rsidRPr="007E7A74">
        <w:t xml:space="preserve">f the </w:t>
      </w:r>
      <w:r w:rsidRPr="007E7A74">
        <w:t>selected</w:t>
      </w:r>
      <w:r w:rsidR="0025567F" w:rsidRPr="007E7A74">
        <w:t xml:space="preserve"> signals</w:t>
      </w:r>
      <w:r w:rsidRPr="007E7A74">
        <w:t>;</w:t>
      </w:r>
      <w:r w:rsidR="00F314E1" w:rsidRPr="007E7A74">
        <w:t xml:space="preserve"> 4)</w:t>
      </w:r>
      <w:r w:rsidRPr="007E7A74">
        <w:t xml:space="preserve"> the creation of sensory augmentation</w:t>
      </w:r>
      <w:r w:rsidR="00F314E1" w:rsidRPr="007E7A74">
        <w:t xml:space="preserve"> (audio, visual, etc.)</w:t>
      </w:r>
      <w:r w:rsidRPr="007E7A74">
        <w:t xml:space="preserve"> using physiological features extracted for the bodily signals</w:t>
      </w:r>
      <w:r w:rsidR="00F314E1" w:rsidRPr="007E7A74">
        <w:t>; and</w:t>
      </w:r>
      <w:r w:rsidRPr="007E7A74">
        <w:t xml:space="preserve"> </w:t>
      </w:r>
      <w:r w:rsidR="00F314E1" w:rsidRPr="007E7A74">
        <w:t>5)</w:t>
      </w:r>
      <w:r w:rsidRPr="007E7A74">
        <w:t xml:space="preserve"> </w:t>
      </w:r>
      <w:r w:rsidR="00F314E1" w:rsidRPr="007E7A74">
        <w:t xml:space="preserve">the </w:t>
      </w:r>
      <w:r w:rsidRPr="007E7A74">
        <w:t>continuous tracking of the human system</w:t>
      </w:r>
      <w:r w:rsidR="00F314E1" w:rsidRPr="007E7A74">
        <w:t xml:space="preserve"> and parallel sensory augmentation closes the loop of the interaction between the human and the system.</w:t>
      </w:r>
    </w:p>
    <w:p w14:paraId="47C364C0" w14:textId="77777777" w:rsidR="007C563B" w:rsidRPr="007E7A74" w:rsidRDefault="007C563B" w:rsidP="00F455E4">
      <w:pPr>
        <w:contextualSpacing/>
      </w:pPr>
    </w:p>
    <w:p w14:paraId="4081BB2A" w14:textId="5BF24F8B" w:rsidR="003425C8" w:rsidRPr="007E7A74" w:rsidRDefault="00DA3B6B" w:rsidP="00F455E4">
      <w:pPr>
        <w:contextualSpacing/>
      </w:pPr>
      <w:r w:rsidRPr="007E7A74">
        <w:t xml:space="preserve">The </w:t>
      </w:r>
      <w:r w:rsidR="00F314E1" w:rsidRPr="007E7A74">
        <w:t>generic protocol</w:t>
      </w:r>
      <w:r w:rsidRPr="007E7A74">
        <w:t xml:space="preserve"> </w:t>
      </w:r>
      <w:r w:rsidR="00F314E1" w:rsidRPr="007E7A74">
        <w:t>was</w:t>
      </w:r>
      <w:r w:rsidRPr="007E7A74">
        <w:t xml:space="preserve"> applied</w:t>
      </w:r>
      <w:r w:rsidR="00FB72B4" w:rsidRPr="007E7A74">
        <w:t xml:space="preserve"> </w:t>
      </w:r>
      <w:r w:rsidR="00F314E1" w:rsidRPr="007E7A74">
        <w:t xml:space="preserve">on two example interfaces. The </w:t>
      </w:r>
      <w:r w:rsidR="004054A8" w:rsidRPr="007E7A74">
        <w:t>first one investigates the</w:t>
      </w:r>
      <w:r w:rsidR="00FB72B4" w:rsidRPr="007E7A74">
        <w:t xml:space="preserve"> dyadic exchange</w:t>
      </w:r>
      <w:r w:rsidRPr="007E7A74">
        <w:t xml:space="preserve"> between two human agents and</w:t>
      </w:r>
      <w:r w:rsidR="004054A8" w:rsidRPr="007E7A74">
        <w:t xml:space="preserve"> the second one</w:t>
      </w:r>
      <w:r w:rsidRPr="007E7A74">
        <w:t xml:space="preserve"> between a human and an avatar agent</w:t>
      </w:r>
      <w:r w:rsidR="00BC668A" w:rsidRPr="007E7A74">
        <w:t xml:space="preserve">. </w:t>
      </w:r>
      <w:r w:rsidR="007C563B" w:rsidRPr="007E7A74">
        <w:t>The t</w:t>
      </w:r>
      <w:r w:rsidR="00BC668A" w:rsidRPr="007E7A74">
        <w:t>wo types of dyads were used to provide proof of concept that the peripheral signal can be systematically changed in real</w:t>
      </w:r>
      <w:r w:rsidR="00A526B7" w:rsidRPr="007E7A74">
        <w:t xml:space="preserve"> </w:t>
      </w:r>
      <w:r w:rsidR="00BC668A" w:rsidRPr="007E7A74">
        <w:t>time and that these stochastic changes can be precisely tracked. One dyad was composed of two participants physically interacting, while the other involved a participant interacting with a virtual agent in the form of a 3D rendered avatar endowed with the person’s motions and with altered variants of these real-time motions. Such alterations were evoked by interactive manipulations driven by auditory and/or visual sensory inputs</w:t>
      </w:r>
      <w:r w:rsidR="00116C51" w:rsidRPr="007E7A74">
        <w:t xml:space="preserve"> in a</w:t>
      </w:r>
      <w:r w:rsidR="000451BF" w:rsidRPr="007E7A74">
        <w:t xml:space="preserve"> setting of</w:t>
      </w:r>
      <w:r w:rsidR="00116C51" w:rsidRPr="007E7A74">
        <w:t xml:space="preserve"> augmented </w:t>
      </w:r>
      <w:r w:rsidR="000451BF" w:rsidRPr="007E7A74">
        <w:t>sensations</w:t>
      </w:r>
      <w:r w:rsidR="00BC668A" w:rsidRPr="007E7A74">
        <w:t xml:space="preserve">. In both the real dyad and the artificial dyad, we demonstrated the feasibility of </w:t>
      </w:r>
      <w:r w:rsidR="00E71FF4" w:rsidRPr="007E7A74">
        <w:t>remotely shifting the peripheral signals, including bodily biorhythms and autonomic signals from the heartbeat.</w:t>
      </w:r>
      <w:r w:rsidR="00BC668A" w:rsidRPr="007E7A74">
        <w:t xml:space="preserve"> </w:t>
      </w:r>
    </w:p>
    <w:p w14:paraId="0E6B90BA" w14:textId="524DC797" w:rsidR="00E71FF4" w:rsidRPr="007E7A74" w:rsidRDefault="00E71FF4" w:rsidP="00F455E4">
      <w:pPr>
        <w:contextualSpacing/>
      </w:pPr>
    </w:p>
    <w:p w14:paraId="2E6C8E54" w14:textId="5E40FB66" w:rsidR="00AF5D99" w:rsidRPr="007E7A74" w:rsidRDefault="00E71FF4" w:rsidP="00F455E4">
      <w:pPr>
        <w:contextualSpacing/>
      </w:pPr>
      <w:r w:rsidRPr="007E7A74">
        <w:t>We presented new experimental protocols to probe such shifts in efferent motor variability as the kinesthetic signal streams are being manipulated and re-parameterized in near real</w:t>
      </w:r>
      <w:r w:rsidR="00BC2F3C" w:rsidRPr="007E7A74">
        <w:t xml:space="preserve"> </w:t>
      </w:r>
      <w:r w:rsidRPr="007E7A74">
        <w:t xml:space="preserve">time. </w:t>
      </w:r>
      <w:r w:rsidR="000E70E3" w:rsidRPr="007E7A74">
        <w:t xml:space="preserve">This </w:t>
      </w:r>
      <w:r w:rsidR="000E70E3" w:rsidRPr="007E7A74">
        <w:lastRenderedPageBreak/>
        <w:t>re-entrant information (kinesthetic reafference</w:t>
      </w:r>
      <w:r w:rsidR="000E70E3" w:rsidRPr="007E7A74">
        <w:fldChar w:fldCharType="begin"/>
      </w:r>
      <w:r w:rsidR="00893775">
        <w:instrText xml:space="preserve"> ADDIN EN.CITE &lt;EndNote&gt;&lt;Cite&gt;&lt;Author&gt;Von Holst&lt;/Author&gt;&lt;Year&gt;1950&lt;/Year&gt;&lt;RecNum&gt;41&lt;/RecNum&gt;&lt;DisplayText&gt;&lt;style face="superscript"&gt;48&lt;/style&gt;&lt;/DisplayText&gt;&lt;record&gt;&lt;rec-number&gt;41&lt;/rec-number&gt;&lt;foreign-keys&gt;&lt;key app="EN" db-id="frxse9vtjxvdffeaptvxwwsbz5502z5wvvva" timestamp="1597873596"&gt;41&lt;/key&gt;&lt;/foreign-keys&gt;&lt;ref-type name="Book Section"&gt;5&lt;/ref-type&gt;&lt;contributors&gt;&lt;authors&gt;&lt;author&gt;Von Holst, E.,&lt;/author&gt;&lt;author&gt;Mittelstaedt, H.&lt;/author&gt;&lt;/authors&gt;&lt;secondary-authors&gt;&lt;author&gt;Dodwell, P.C.&lt;/author&gt;&lt;/secondary-authors&gt;&lt;/contributors&gt;&lt;titles&gt;&lt;title&gt;The principle of reafference: Interactions between the central nervous system and the peripheral organs&lt;/title&gt;&lt;secondary-title&gt;Perceptual Processing: Stimulus equivalence and pattern recognition&lt;/secondary-title&gt;&lt;/titles&gt;&lt;pages&gt;41-72&lt;/pages&gt;&lt;dates&gt;&lt;year&gt;1950&lt;/year&gt;&lt;/dates&gt;&lt;pub-location&gt;New York&lt;/pub-location&gt;&lt;publisher&gt;Appleton-Century-Crofts&lt;/publisher&gt;&lt;orig-pub&gt;Die Naturwissenschaften&lt;/orig-pub&gt;&lt;urls&gt;&lt;/urls&gt;&lt;/record&gt;&lt;/Cite&gt;&lt;/EndNote&gt;</w:instrText>
      </w:r>
      <w:r w:rsidR="000E70E3" w:rsidRPr="007E7A74">
        <w:fldChar w:fldCharType="separate"/>
      </w:r>
      <w:r w:rsidR="00A93F33" w:rsidRPr="00A93F33">
        <w:rPr>
          <w:noProof/>
          <w:vertAlign w:val="superscript"/>
        </w:rPr>
        <w:t>48</w:t>
      </w:r>
      <w:r w:rsidR="000E70E3" w:rsidRPr="007E7A74">
        <w:fldChar w:fldCharType="end"/>
      </w:r>
      <w:r w:rsidR="000E70E3" w:rsidRPr="007E7A74">
        <w:t>) proved valuable to shift the systems performance in real</w:t>
      </w:r>
      <w:r w:rsidR="00A526B7" w:rsidRPr="007E7A74">
        <w:t xml:space="preserve"> </w:t>
      </w:r>
      <w:r w:rsidR="000E70E3" w:rsidRPr="007E7A74">
        <w:t xml:space="preserve">time. </w:t>
      </w:r>
      <w:r w:rsidR="00AF5D99" w:rsidRPr="007E7A74">
        <w:t>They bear information about the action</w:t>
      </w:r>
      <w:r w:rsidR="00A26CF2" w:rsidRPr="007E7A74">
        <w:t>’s sensory consequences, which we can</w:t>
      </w:r>
      <w:r w:rsidR="00B15869" w:rsidRPr="007E7A74">
        <w:t xml:space="preserve"> be</w:t>
      </w:r>
      <w:r w:rsidR="00A26CF2" w:rsidRPr="007E7A74">
        <w:t xml:space="preserve"> precisely track</w:t>
      </w:r>
      <w:r w:rsidR="00B15869" w:rsidRPr="007E7A74">
        <w:t>ed</w:t>
      </w:r>
      <w:r w:rsidR="00A26CF2" w:rsidRPr="007E7A74">
        <w:t xml:space="preserve"> using the methods that we presented here.</w:t>
      </w:r>
    </w:p>
    <w:p w14:paraId="64D6F733" w14:textId="0780C421" w:rsidR="009B22BD" w:rsidRPr="007E7A74" w:rsidRDefault="009B22BD" w:rsidP="00F455E4">
      <w:pPr>
        <w:contextualSpacing/>
      </w:pPr>
    </w:p>
    <w:p w14:paraId="1BBE0D07" w14:textId="0485FD81" w:rsidR="00A26CF2" w:rsidRPr="007E7A74" w:rsidRDefault="00E71FF4" w:rsidP="00F455E4">
      <w:pPr>
        <w:contextualSpacing/>
      </w:pPr>
      <w:r w:rsidRPr="007E7A74">
        <w:t xml:space="preserve">We also showed data types and statistical methods </w:t>
      </w:r>
      <w:r w:rsidR="000E70E3" w:rsidRPr="007E7A74">
        <w:t xml:space="preserve">amenable </w:t>
      </w:r>
      <w:r w:rsidRPr="007E7A74">
        <w:t>to standardize our analyse</w:t>
      </w:r>
      <w:r w:rsidR="000E70E3" w:rsidRPr="007E7A74">
        <w:t>s</w:t>
      </w:r>
      <w:r w:rsidRPr="007E7A74">
        <w:t xml:space="preserve">. </w:t>
      </w:r>
      <w:r w:rsidR="00AA208A">
        <w:t>W</w:t>
      </w:r>
      <w:r w:rsidRPr="007E7A74">
        <w:t xml:space="preserve">e provided multiple visualization tools to </w:t>
      </w:r>
      <w:r w:rsidR="000451BF" w:rsidRPr="007E7A74">
        <w:t>demonstrate</w:t>
      </w:r>
      <w:r w:rsidRPr="007E7A74">
        <w:t xml:space="preserve"> the real-time changes in physiological activities naturally evolving in different contexts</w:t>
      </w:r>
      <w:r w:rsidR="000E70E3" w:rsidRPr="007E7A74">
        <w:t>, with empirically guided statistical inference that lends itself to interpretation of the self-generate</w:t>
      </w:r>
      <w:r w:rsidR="00FA25B6" w:rsidRPr="007E7A74">
        <w:t>d</w:t>
      </w:r>
      <w:r w:rsidR="000E70E3" w:rsidRPr="007E7A74">
        <w:t xml:space="preserve"> and self-controlled nervous systems signals</w:t>
      </w:r>
      <w:r w:rsidRPr="007E7A74">
        <w:t>.</w:t>
      </w:r>
      <w:r w:rsidR="000E70E3" w:rsidRPr="007E7A74">
        <w:t xml:space="preserve"> Importantly, the changes that were evoked by the proxy controller were smooth and yet quantifiable, thus lending support to the notion that peripheral activity is useful in more than one way</w:t>
      </w:r>
      <w:r w:rsidR="009F661E" w:rsidRPr="007E7A74">
        <w:t>.</w:t>
      </w:r>
      <w:r w:rsidR="000E70E3" w:rsidRPr="007E7A74">
        <w:t xml:space="preserve"> While we can implement these methods using commercially available wireless wearable sensors, we can</w:t>
      </w:r>
      <w:r w:rsidR="00A26CF2" w:rsidRPr="007E7A74">
        <w:t xml:space="preserve"> systematically</w:t>
      </w:r>
      <w:r w:rsidR="000E70E3" w:rsidRPr="007E7A74">
        <w:t xml:space="preserve"> induce changes </w:t>
      </w:r>
      <w:r w:rsidR="00B96FE3" w:rsidRPr="007E7A74">
        <w:t>in performance that are capturable in</w:t>
      </w:r>
      <w:r w:rsidR="000E70E3" w:rsidRPr="007E7A74">
        <w:t xml:space="preserve"> the biophysical rhythms without</w:t>
      </w:r>
      <w:r w:rsidR="00B96FE3" w:rsidRPr="007E7A74">
        <w:t>,</w:t>
      </w:r>
      <w:r w:rsidR="000E70E3" w:rsidRPr="007E7A74">
        <w:t xml:space="preserve"> stressing the system. </w:t>
      </w:r>
      <w:r w:rsidR="009F661E" w:rsidRPr="007E7A74">
        <w:t>It</w:t>
      </w:r>
      <w:r w:rsidR="000E70E3" w:rsidRPr="007E7A74">
        <w:t xml:space="preserve"> is important to translate our methods to the clinical arena and use them as a testbed to develop new intervention models</w:t>
      </w:r>
      <w:r w:rsidR="00116C51" w:rsidRPr="007E7A74">
        <w:t xml:space="preserve"> (</w:t>
      </w:r>
      <w:r w:rsidR="00AD4F41" w:rsidRPr="00AA208A">
        <w:t xml:space="preserve">e.g., </w:t>
      </w:r>
      <w:r w:rsidR="00116C51" w:rsidRPr="00AA208A">
        <w:t>as</w:t>
      </w:r>
      <w:r w:rsidR="00116C51" w:rsidRPr="007E7A74">
        <w:t xml:space="preserve"> when using augmented reality in autism </w:t>
      </w:r>
      <w:r w:rsidR="00116C51" w:rsidRPr="007E7A74">
        <w:fldChar w:fldCharType="begin"/>
      </w:r>
      <w:r w:rsidR="00A93F33">
        <w:instrText xml:space="preserve"> ADDIN EN.CITE &lt;EndNote&gt;&lt;Cite&gt;&lt;Author&gt;Torres&lt;/Author&gt;&lt;Year&gt;2013&lt;/Year&gt;&lt;RecNum&gt;178&lt;/RecNum&gt;&lt;DisplayText&gt;&lt;style face="superscript"&gt;49&lt;/style&gt;&lt;/DisplayText&gt;&lt;record&gt;&lt;rec-number&gt;178&lt;/rec-number&gt;&lt;foreign-keys&gt;&lt;key app="EN" db-id="dpzvd29epv9wx3er20nvww2p2tvdtw502d0t" timestamp="1553992311"&gt;178&lt;/key&gt;&lt;/foreign-keys&gt;&lt;ref-type name="Journal Article"&gt;17&lt;/ref-type&gt;&lt;contributors&gt;&lt;authors&gt;&lt;author&gt;Torres, E. B.&lt;/author&gt;&lt;author&gt;Yanovich, P.&lt;/author&gt;&lt;author&gt;Metaxas, D. N.&lt;/author&gt;&lt;/authors&gt;&lt;/contributors&gt;&lt;auth-address&gt;Rutgers University Psychology Department, Computational Biomedicine Imaging and Medicine Center, Rutgers University Center for Cognitive Science New Brunswick, NJ, USA.&lt;/auth-address&gt;&lt;titles&gt;&lt;title&gt;Give spontaneity and self-discovery a chance in ASD: spontaneous peripheral limb variability as a proxy to evoke centrally driven intentional acts&lt;/title&gt;&lt;secondary-title&gt;Front Integr Neurosci&lt;/secondary-title&gt;&lt;/titles&gt;&lt;periodical&gt;&lt;full-title&gt;Front Integr Neurosci&lt;/full-title&gt;&lt;/periodical&gt;&lt;pages&gt;46&lt;/pages&gt;&lt;volume&gt;7&lt;/volume&gt;&lt;edition&gt;2013/07/31&lt;/edition&gt;&lt;keywords&gt;&lt;keyword&gt;autism spectrum disorders&lt;/keyword&gt;&lt;keyword&gt;child development&lt;/keyword&gt;&lt;keyword&gt;interface&lt;/keyword&gt;&lt;keyword&gt;kinesthetic perception&lt;/keyword&gt;&lt;keyword&gt;motor learning and control&lt;/keyword&gt;&lt;keyword&gt;predictive coding&lt;/keyword&gt;&lt;keyword&gt;proprioceptive feedback&lt;/keyword&gt;&lt;keyword&gt;reliability&lt;/keyword&gt;&lt;keyword&gt;stochastic processes&lt;/keyword&gt;&lt;keyword&gt;stochasticity&lt;/keyword&gt;&lt;/keywords&gt;&lt;dates&gt;&lt;year&gt;2013&lt;/year&gt;&lt;/dates&gt;&lt;isbn&gt;1662-5145 (Print)&amp;#xD;1662-5145 (Linking)&lt;/isbn&gt;&lt;accession-num&gt;23898243&lt;/accession-num&gt;&lt;urls&gt;&lt;related-urls&gt;&lt;url&gt;https://www.ncbi.nlm.nih.gov/pubmed/23898243&lt;/url&gt;&lt;/related-urls&gt;&lt;/urls&gt;&lt;custom2&gt;PMC3721359&lt;/custom2&gt;&lt;electronic-resource-num&gt;10.3389/fnint.2013.00046&lt;/electronic-resource-num&gt;&lt;/record&gt;&lt;/Cite&gt;&lt;/EndNote&gt;</w:instrText>
      </w:r>
      <w:r w:rsidR="00116C51" w:rsidRPr="007E7A74">
        <w:fldChar w:fldCharType="separate"/>
      </w:r>
      <w:r w:rsidR="00A93F33" w:rsidRPr="00A93F33">
        <w:rPr>
          <w:noProof/>
          <w:vertAlign w:val="superscript"/>
        </w:rPr>
        <w:t>49</w:t>
      </w:r>
      <w:r w:rsidR="00116C51" w:rsidRPr="007E7A74">
        <w:fldChar w:fldCharType="end"/>
      </w:r>
      <w:r w:rsidR="00116C51" w:rsidRPr="007E7A74">
        <w:t>)</w:t>
      </w:r>
      <w:r w:rsidR="000E70E3" w:rsidRPr="007E7A74">
        <w:t xml:space="preserve">. </w:t>
      </w:r>
      <w:r w:rsidR="00A26CF2" w:rsidRPr="007E7A74">
        <w:t xml:space="preserve">In such models, we will be able to track and quantify the sensory consequences of the person’s naturalistic actions, as the sensory inputs are precisely </w:t>
      </w:r>
      <w:r w:rsidR="00391FD8" w:rsidRPr="007E7A74">
        <w:t>manipulated,</w:t>
      </w:r>
      <w:r w:rsidR="00A26CF2" w:rsidRPr="007E7A74">
        <w:t xml:space="preserve"> and the output </w:t>
      </w:r>
      <w:r w:rsidR="00C50167" w:rsidRPr="007E7A74">
        <w:t xml:space="preserve">is </w:t>
      </w:r>
      <w:r w:rsidR="00A26CF2" w:rsidRPr="007E7A74">
        <w:t>parameterized and re-parameterized in near real</w:t>
      </w:r>
      <w:r w:rsidR="00BC2F3C" w:rsidRPr="007E7A74">
        <w:t xml:space="preserve"> </w:t>
      </w:r>
      <w:r w:rsidR="00A26CF2" w:rsidRPr="007E7A74">
        <w:t>time.</w:t>
      </w:r>
    </w:p>
    <w:p w14:paraId="471E9246" w14:textId="25C60973" w:rsidR="00AC1198" w:rsidRPr="007E7A74" w:rsidRDefault="00AC1198" w:rsidP="00F455E4">
      <w:pPr>
        <w:contextualSpacing/>
      </w:pPr>
    </w:p>
    <w:p w14:paraId="3DE5EF9E" w14:textId="5E68F02F" w:rsidR="00472175" w:rsidRPr="007E7A74" w:rsidRDefault="0029761D" w:rsidP="00F455E4">
      <w:pPr>
        <w:contextualSpacing/>
      </w:pPr>
      <w:r w:rsidRPr="007E7A74">
        <w:t>We offer this protocol as a general model to utilize various biorhythmic activities self-generated by the human nervous systems</w:t>
      </w:r>
      <w:r w:rsidR="00472175" w:rsidRPr="007E7A74">
        <w:t xml:space="preserve"> and harnessed non-invasively with wireless wearables. Although we used a set of biosensors to register EEG, ECG and kinematics in this paper, the methods of recording, synchronizing and analyzing the signals are general. The interface can thus incorporate other technologies.</w:t>
      </w:r>
      <w:r w:rsidR="00071F10" w:rsidRPr="007E7A74">
        <w:t xml:space="preserve"> </w:t>
      </w:r>
      <w:r w:rsidR="00472175" w:rsidRPr="007E7A74">
        <w:t>Furthermore, the protocols can be modified to include other naturalistic actions and contexts that extend to the medical field. Because we have aimed for natural behaviors, the setup that we have developed can be used in playful settings (</w:t>
      </w:r>
      <w:r w:rsidR="00AD4F41">
        <w:t xml:space="preserve">e.g., </w:t>
      </w:r>
      <w:r w:rsidR="00472175" w:rsidRPr="007E7A74">
        <w:t>involving children and parents.)</w:t>
      </w:r>
    </w:p>
    <w:p w14:paraId="7978C54D" w14:textId="77777777" w:rsidR="00A26CF2" w:rsidRPr="007E7A74" w:rsidRDefault="00A26CF2" w:rsidP="00F455E4">
      <w:pPr>
        <w:contextualSpacing/>
      </w:pPr>
    </w:p>
    <w:p w14:paraId="0CEEC70C" w14:textId="14A6FB8D" w:rsidR="00E71FF4" w:rsidRPr="007E7A74" w:rsidRDefault="000E70E3" w:rsidP="00F455E4">
      <w:pPr>
        <w:contextualSpacing/>
      </w:pPr>
      <w:r w:rsidRPr="007E7A74">
        <w:t>Several disorders of the nervous systems could benefit from such playful approaches to the control problem. In both types of dyadic interactions</w:t>
      </w:r>
      <w:r w:rsidR="00A26CF2" w:rsidRPr="007E7A74">
        <w:t xml:space="preserve"> that we showed here</w:t>
      </w:r>
      <w:r w:rsidRPr="007E7A74">
        <w:t>, the participants could aim at consciously controlling the music, while the proxy controller use</w:t>
      </w:r>
      <w:r w:rsidR="00A26CF2" w:rsidRPr="007E7A74">
        <w:t>s</w:t>
      </w:r>
      <w:r w:rsidRPr="007E7A74">
        <w:t xml:space="preserve"> the peripheral output to unconsciously manipulate</w:t>
      </w:r>
      <w:r w:rsidR="00A26CF2" w:rsidRPr="007E7A74">
        <w:t xml:space="preserve"> and systematically shift</w:t>
      </w:r>
      <w:r w:rsidRPr="007E7A74">
        <w:t xml:space="preserve"> its signatures. Because </w:t>
      </w:r>
      <w:r w:rsidR="009B22BD" w:rsidRPr="007E7A74">
        <w:t>scientists</w:t>
      </w:r>
      <w:r w:rsidRPr="007E7A74">
        <w:t xml:space="preserve"> </w:t>
      </w:r>
      <w:r w:rsidR="00472175" w:rsidRPr="007E7A74">
        <w:t>have spent years empirically mapping the Gamma parameter plane and the corresponding Gamma moments space across different age groups (neonates</w:t>
      </w:r>
      <w:r w:rsidR="00935954" w:rsidRPr="007E7A74">
        <w:t xml:space="preserve"> to </w:t>
      </w:r>
      <w:r w:rsidR="00472175" w:rsidRPr="007E7A74">
        <w:t>78 years of age)</w:t>
      </w:r>
      <w:r w:rsidR="009B22BD" w:rsidRPr="007E7A74">
        <w:fldChar w:fldCharType="begin">
          <w:fldData xml:space="preserve">PEVuZE5vdGU+PENpdGU+PEF1dGhvcj5Ub3JyZXM8L0F1dGhvcj48WWVhcj4yMDE4PC9ZZWFyPjxS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</w:fldData>
        </w:fldChar>
      </w:r>
      <w:r w:rsidR="00893775">
        <w:instrText xml:space="preserve"> ADDIN EN.CITE </w:instrText>
      </w:r>
      <w:r w:rsidR="00893775">
        <w:fldChar w:fldCharType="begin">
          <w:fldData xml:space="preserve">PEVuZE5vdGU+PENpdGU+PEF1dGhvcj5Ub3JyZXM8L0F1dGhvcj48WWVhcj4yMDE4PC9ZZWFyPjxS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</w:fldData>
        </w:fldChar>
      </w:r>
      <w:r w:rsidR="00893775">
        <w:instrText xml:space="preserve"> ADDIN EN.CITE.DATA </w:instrText>
      </w:r>
      <w:r w:rsidR="00893775">
        <w:fldChar w:fldCharType="end"/>
      </w:r>
      <w:r w:rsidR="009B22BD" w:rsidRPr="007E7A74">
        <w:fldChar w:fldCharType="separate"/>
      </w:r>
      <w:r w:rsidR="00A93F33" w:rsidRPr="00A93F33">
        <w:rPr>
          <w:noProof/>
          <w:vertAlign w:val="superscript"/>
        </w:rPr>
        <w:t>19,50-53</w:t>
      </w:r>
      <w:r w:rsidR="009B22BD" w:rsidRPr="007E7A74">
        <w:fldChar w:fldCharType="end"/>
      </w:r>
      <w:r w:rsidR="00472175" w:rsidRPr="007E7A74">
        <w:t xml:space="preserve"> and conditions (autism, Parkinson’s disease, stroke</w:t>
      </w:r>
      <w:r w:rsidR="00935954" w:rsidRPr="007E7A74">
        <w:t>, coma state</w:t>
      </w:r>
      <w:r w:rsidR="00472175" w:rsidRPr="007E7A74">
        <w:t xml:space="preserve"> and deafferentation), for different levels of control (voluntary</w:t>
      </w:r>
      <w:r w:rsidR="00935954" w:rsidRPr="007E7A74">
        <w:t>, automatic, spontaneous,</w:t>
      </w:r>
      <w:r w:rsidR="00472175" w:rsidRPr="007E7A74">
        <w:t xml:space="preserve"> involuntary</w:t>
      </w:r>
      <w:r w:rsidR="00935954" w:rsidRPr="007E7A74">
        <w:t xml:space="preserve"> and autonomic</w:t>
      </w:r>
      <w:r w:rsidR="00472175" w:rsidRPr="007E7A74">
        <w:t>)</w:t>
      </w:r>
      <w:r w:rsidR="009B22BD" w:rsidRPr="007E7A74">
        <w:fldChar w:fldCharType="begin">
          <w:fldData xml:space="preserve">PEVuZE5vdGU+PENpdGU+PEF1dGhvcj5Ub3JyZXM8L0F1dGhvcj48WWVhcj4yMDExPC9ZZWFyPjxS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</w:fldData>
        </w:fldChar>
      </w:r>
      <w:r w:rsidR="00893775">
        <w:instrText xml:space="preserve"> ADDIN EN.CITE </w:instrText>
      </w:r>
      <w:r w:rsidR="00893775">
        <w:fldChar w:fldCharType="begin">
          <w:fldData xml:space="preserve">PEVuZE5vdGU+PENpdGU+PEF1dGhvcj5Ub3JyZXM8L0F1dGhvcj48WWVhcj4yMDExPC9ZZWFyPjxS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</w:fldData>
        </w:fldChar>
      </w:r>
      <w:r w:rsidR="00893775">
        <w:instrText xml:space="preserve"> ADDIN EN.CITE.DATA </w:instrText>
      </w:r>
      <w:r w:rsidR="00893775">
        <w:fldChar w:fldCharType="end"/>
      </w:r>
      <w:r w:rsidR="009B22BD" w:rsidRPr="007E7A74">
        <w:fldChar w:fldCharType="separate"/>
      </w:r>
      <w:r w:rsidR="00A93F33" w:rsidRPr="00A93F33">
        <w:rPr>
          <w:noProof/>
          <w:vertAlign w:val="superscript"/>
        </w:rPr>
        <w:t>25,47,54</w:t>
      </w:r>
      <w:r w:rsidR="009B22BD" w:rsidRPr="007E7A74">
        <w:fldChar w:fldCharType="end"/>
      </w:r>
      <w:r w:rsidR="00472175" w:rsidRPr="007E7A74">
        <w:t xml:space="preserve">, </w:t>
      </w:r>
      <w:r w:rsidR="009B22BD" w:rsidRPr="007E7A74">
        <w:t>they</w:t>
      </w:r>
      <w:r w:rsidR="00472175" w:rsidRPr="007E7A74">
        <w:t xml:space="preserve"> have </w:t>
      </w:r>
      <w:r w:rsidR="00903B06" w:rsidRPr="007E7A74">
        <w:t xml:space="preserve">empirically measured criteria denoting </w:t>
      </w:r>
      <w:r w:rsidR="00472175" w:rsidRPr="007E7A74">
        <w:t>where</w:t>
      </w:r>
      <w:r w:rsidRPr="007E7A74">
        <w:t xml:space="preserve"> on the Gamma </w:t>
      </w:r>
      <w:r w:rsidR="00472175" w:rsidRPr="007E7A74">
        <w:t>spaces</w:t>
      </w:r>
      <w:r w:rsidRPr="007E7A74">
        <w:t xml:space="preserve"> the stochastic signatures should be </w:t>
      </w:r>
      <w:r w:rsidR="009F661E" w:rsidRPr="007E7A74">
        <w:t>for a</w:t>
      </w:r>
      <w:r w:rsidR="00071F10" w:rsidRPr="007E7A74">
        <w:t xml:space="preserve"> </w:t>
      </w:r>
      <w:r w:rsidRPr="007E7A74">
        <w:t>good predictive control</w:t>
      </w:r>
      <w:r w:rsidR="00472175" w:rsidRPr="007E7A74">
        <w:t xml:space="preserve">. </w:t>
      </w:r>
      <w:r w:rsidR="009B22BD" w:rsidRPr="007E7A74">
        <w:t>Previous research has also shown that w</w:t>
      </w:r>
      <w:r w:rsidR="00472175" w:rsidRPr="007E7A74">
        <w:t>e know where the parameters are in the presence of spontaneous random noise coming from the self-generated rhythms of the human nervous systems</w:t>
      </w:r>
      <w:r w:rsidR="009B22BD" w:rsidRPr="007E7A74">
        <w:fldChar w:fldCharType="begin">
          <w:fldData xml:space="preserve">PEVuZE5vdGU+PENpdGU+PEF1dGhvcj5CcmluY2tlcjwvQXV0aG9yPjxZZWFyPjIwMTM8L1llYXI+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</w:fldData>
        </w:fldChar>
      </w:r>
      <w:r w:rsidR="00893775">
        <w:instrText xml:space="preserve"> ADDIN EN.CITE </w:instrText>
      </w:r>
      <w:r w:rsidR="00893775">
        <w:fldChar w:fldCharType="begin">
          <w:fldData xml:space="preserve">PEVuZE5vdGU+PENpdGU+PEF1dGhvcj5CcmluY2tlcjwvQXV0aG9yPjxZZWFyPjIwMTM8L1llYXI+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</w:fldData>
        </w:fldChar>
      </w:r>
      <w:r w:rsidR="00893775">
        <w:instrText xml:space="preserve"> ADDIN EN.CITE.DATA </w:instrText>
      </w:r>
      <w:r w:rsidR="00893775">
        <w:fldChar w:fldCharType="end"/>
      </w:r>
      <w:r w:rsidR="009B22BD" w:rsidRPr="007E7A74">
        <w:fldChar w:fldCharType="separate"/>
      </w:r>
      <w:r w:rsidR="00A93F33" w:rsidRPr="00A93F33">
        <w:rPr>
          <w:noProof/>
          <w:vertAlign w:val="superscript"/>
        </w:rPr>
        <w:t>7,19,55,56</w:t>
      </w:r>
      <w:r w:rsidR="009B22BD" w:rsidRPr="007E7A74">
        <w:fldChar w:fldCharType="end"/>
      </w:r>
      <w:r w:rsidR="00472175" w:rsidRPr="007E7A74">
        <w:t>. W</w:t>
      </w:r>
      <w:r w:rsidR="00903B06" w:rsidRPr="007E7A74">
        <w:t>ithin an optimization schema minimizing biorhythmic motor noise, we</w:t>
      </w:r>
      <w:r w:rsidRPr="007E7A74">
        <w:t xml:space="preserve"> can</w:t>
      </w:r>
      <w:r w:rsidR="00472175" w:rsidRPr="007E7A74">
        <w:t xml:space="preserve"> thus</w:t>
      </w:r>
      <w:r w:rsidRPr="007E7A74">
        <w:t xml:space="preserve"> aim at driving the signals in such a way as to attain the targeted areas</w:t>
      </w:r>
      <w:r w:rsidR="00472175" w:rsidRPr="007E7A74">
        <w:t xml:space="preserve"> of the Gamma spaces</w:t>
      </w:r>
      <w:r w:rsidRPr="007E7A74">
        <w:t xml:space="preserve"> where </w:t>
      </w:r>
      <w:r w:rsidR="00472175" w:rsidRPr="007E7A74">
        <w:t xml:space="preserve">the shape and dispersion signatures of the family of PDFs of each person is conducive of </w:t>
      </w:r>
      <w:r w:rsidR="00353E71" w:rsidRPr="007E7A74">
        <w:t>high signal to noise ratio and predictive values</w:t>
      </w:r>
      <w:r w:rsidRPr="007E7A74">
        <w:t>.</w:t>
      </w:r>
      <w:r w:rsidR="00970A77" w:rsidRPr="007E7A74">
        <w:t xml:space="preserve"> </w:t>
      </w:r>
      <w:r w:rsidR="00903B06" w:rsidRPr="007E7A74">
        <w:t>In this sense, we do not lose gross data and rather use it effectively to drive the system towards desirable levels of noise within a given situation.</w:t>
      </w:r>
    </w:p>
    <w:p w14:paraId="79E19E5F" w14:textId="349D8E84" w:rsidR="00970A77" w:rsidRPr="007E7A74" w:rsidRDefault="00970A77" w:rsidP="00F455E4">
      <w:pPr>
        <w:contextualSpacing/>
      </w:pPr>
    </w:p>
    <w:p w14:paraId="1B712909" w14:textId="2A88BB62" w:rsidR="00970A77" w:rsidRPr="007E7A74" w:rsidRDefault="00970A77" w:rsidP="00F455E4">
      <w:pPr>
        <w:contextualSpacing/>
      </w:pPr>
      <w:r w:rsidRPr="007E7A74">
        <w:t>Dyadic interactions are ubiquitous in clinical</w:t>
      </w:r>
      <w:r w:rsidR="006E1643" w:rsidRPr="007E7A74">
        <w:t xml:space="preserve"> or </w:t>
      </w:r>
      <w:r w:rsidR="00D453C7" w:rsidRPr="007E7A74">
        <w:t>training</w:t>
      </w:r>
      <w:r w:rsidRPr="007E7A74">
        <w:t xml:space="preserve"> settings. They </w:t>
      </w:r>
      <w:r w:rsidR="00D92E18" w:rsidRPr="007E7A74">
        <w:t xml:space="preserve">may </w:t>
      </w:r>
      <w:r w:rsidRPr="007E7A74">
        <w:t xml:space="preserve">occur between </w:t>
      </w:r>
      <w:r w:rsidR="00D453C7" w:rsidRPr="007E7A74">
        <w:t xml:space="preserve">the trainer and the trainee; </w:t>
      </w:r>
      <w:r w:rsidRPr="007E7A74">
        <w:t xml:space="preserve">the physician and the patient; the clinical therapist and the patient; and they </w:t>
      </w:r>
      <w:r w:rsidR="0088531A" w:rsidRPr="007E7A74">
        <w:t xml:space="preserve">may </w:t>
      </w:r>
      <w:r w:rsidRPr="007E7A74">
        <w:t>also occur in research settings that involve translational science</w:t>
      </w:r>
      <w:r w:rsidR="00C50167" w:rsidRPr="007E7A74">
        <w:t xml:space="preserve"> and engage the researcher and the participant</w:t>
      </w:r>
      <w:r w:rsidRPr="007E7A74">
        <w:t xml:space="preserve">. One of the advantages of the present protocols is that while they are designed for dyads, they also are personalized. As such, it is possible to tailor the co-adaptive interactions to the person’s best capabilities and predispositions, according to their ranges of motion, </w:t>
      </w:r>
      <w:r w:rsidR="00D92E18" w:rsidRPr="007E7A74">
        <w:t xml:space="preserve">their </w:t>
      </w:r>
      <w:r w:rsidRPr="007E7A74">
        <w:t xml:space="preserve">ranges of sensory processing times and </w:t>
      </w:r>
      <w:r w:rsidR="00D92E18" w:rsidRPr="007E7A74">
        <w:t xml:space="preserve">while </w:t>
      </w:r>
      <w:r w:rsidRPr="007E7A74">
        <w:t xml:space="preserve">considering the ranges in signals’ amplitude across the functional hierarchy of the </w:t>
      </w:r>
      <w:r w:rsidR="00D92E18" w:rsidRPr="007E7A74">
        <w:t xml:space="preserve">person’s </w:t>
      </w:r>
      <w:r w:rsidRPr="007E7A74">
        <w:t>nervous systems.</w:t>
      </w:r>
      <w:r w:rsidR="00C50167" w:rsidRPr="007E7A74">
        <w:t xml:space="preserve"> As the stochastic trajectory emerges and evolves in time, it is also possible to ascertain the rates of chance of the signatures and use that time series to forecast several impending events along with possible sensory consequences. </w:t>
      </w:r>
    </w:p>
    <w:p w14:paraId="57A723AA" w14:textId="240F9B27" w:rsidR="00970A77" w:rsidRPr="007E7A74" w:rsidRDefault="00970A77" w:rsidP="00F455E4">
      <w:pPr>
        <w:contextualSpacing/>
      </w:pPr>
    </w:p>
    <w:p w14:paraId="05BFF82B" w14:textId="6AD4B659" w:rsidR="00970A77" w:rsidRPr="007E7A74" w:rsidRDefault="0020378E" w:rsidP="00F455E4">
      <w:pPr>
        <w:contextualSpacing/>
      </w:pPr>
      <w:r w:rsidRPr="007E7A74">
        <w:t>Finally, close-loop</w:t>
      </w:r>
      <w:r w:rsidR="005751D0" w:rsidRPr="007E7A74">
        <w:t xml:space="preserve"> interfaces </w:t>
      </w:r>
      <w:r w:rsidRPr="007E7A74">
        <w:t xml:space="preserve">could be even used in the art world. They could </w:t>
      </w:r>
      <w:r w:rsidR="005751D0" w:rsidRPr="007E7A74">
        <w:t>offer performing artists new avenues</w:t>
      </w:r>
      <w:r w:rsidR="00970A77" w:rsidRPr="007E7A74">
        <w:t xml:space="preserve"> to generate </w:t>
      </w:r>
      <w:r w:rsidR="00D2303B" w:rsidRPr="007E7A74">
        <w:t>computationally driven</w:t>
      </w:r>
      <w:r w:rsidR="00970A77" w:rsidRPr="007E7A74">
        <w:t xml:space="preserve"> forms of modern dances</w:t>
      </w:r>
      <w:r w:rsidRPr="007E7A74">
        <w:t xml:space="preserve">, technology dances </w:t>
      </w:r>
      <w:r w:rsidR="00903B06" w:rsidRPr="007E7A74">
        <w:t>and new forms of visualization and sonification of bodily expression</w:t>
      </w:r>
      <w:r w:rsidR="00D92E18" w:rsidRPr="007E7A74">
        <w:t>. In such contexts,</w:t>
      </w:r>
      <w:r w:rsidR="00970A77" w:rsidRPr="007E7A74">
        <w:t xml:space="preserve"> the dancer’s body can be turned into </w:t>
      </w:r>
      <w:r w:rsidR="00447D80" w:rsidRPr="007E7A74">
        <w:t>a sensory-driven</w:t>
      </w:r>
      <w:r w:rsidR="00970A77" w:rsidRPr="007E7A74">
        <w:t xml:space="preserve"> instrument </w:t>
      </w:r>
      <w:r w:rsidR="00447D80" w:rsidRPr="007E7A74">
        <w:t>to</w:t>
      </w:r>
      <w:r w:rsidR="00D92E18" w:rsidRPr="007E7A74">
        <w:t xml:space="preserve"> </w:t>
      </w:r>
      <w:r w:rsidR="00970A77" w:rsidRPr="007E7A74">
        <w:t xml:space="preserve">flexibly explore different sensory modalities </w:t>
      </w:r>
      <w:r w:rsidR="00447D80" w:rsidRPr="007E7A74">
        <w:t>through sonification and visualization of the self-generated biorhythmic activities</w:t>
      </w:r>
      <w:r w:rsidR="009F661E" w:rsidRPr="007E7A74">
        <w:t xml:space="preserve">, </w:t>
      </w:r>
      <w:r w:rsidR="00D2303B" w:rsidRPr="007E7A74">
        <w:t>as shown by prior work in this area</w:t>
      </w:r>
      <w:r w:rsidR="009F661E" w:rsidRPr="007E7A74">
        <w:fldChar w:fldCharType="begin">
          <w:fldData xml:space="preserve">PEVuZE5vdGU+PENpdGU+PEF1dGhvcj5LYWxhbXByYXRzaWRvdTwvQXV0aG9yPjxZZWFyPjIwMTk8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=
</w:fldData>
        </w:fldChar>
      </w:r>
      <w:r w:rsidR="00AE4623">
        <w:instrText xml:space="preserve"> ADDIN EN.CITE </w:instrText>
      </w:r>
      <w:r w:rsidR="00AE4623">
        <w:fldChar w:fldCharType="begin">
          <w:fldData xml:space="preserve">PEVuZE5vdGU+PENpdGU+PEF1dGhvcj5LYWxhbXByYXRzaWRvdTwvQXV0aG9yPjxZZWFyPjIwMTk8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=
</w:fldData>
        </w:fldChar>
      </w:r>
      <w:r w:rsidR="00AE4623">
        <w:instrText xml:space="preserve"> ADDIN EN.CITE.DATA </w:instrText>
      </w:r>
      <w:r w:rsidR="00AE4623">
        <w:fldChar w:fldCharType="end"/>
      </w:r>
      <w:r w:rsidR="009F661E" w:rsidRPr="007E7A74">
        <w:fldChar w:fldCharType="separate"/>
      </w:r>
      <w:r w:rsidR="00A93F33" w:rsidRPr="00A93F33">
        <w:rPr>
          <w:noProof/>
          <w:vertAlign w:val="superscript"/>
        </w:rPr>
        <w:t>40,41,43,46</w:t>
      </w:r>
      <w:r w:rsidR="009F661E" w:rsidRPr="007E7A74">
        <w:fldChar w:fldCharType="end"/>
      </w:r>
      <w:r w:rsidR="00447D80" w:rsidRPr="007E7A74">
        <w:t>.</w:t>
      </w:r>
      <w:r w:rsidR="00B040F9" w:rsidRPr="007E7A74">
        <w:t xml:space="preserve"> </w:t>
      </w:r>
      <w:r w:rsidR="00B9333C" w:rsidRPr="007E7A74">
        <w:t xml:space="preserve">Such performance </w:t>
      </w:r>
      <w:r w:rsidR="00655B83" w:rsidRPr="007E7A74">
        <w:t>could</w:t>
      </w:r>
      <w:r w:rsidR="00B9333C" w:rsidRPr="007E7A74">
        <w:t xml:space="preserve"> augment the role of a dancer on stage and let the audience experience </w:t>
      </w:r>
      <w:r w:rsidR="00D2303B" w:rsidRPr="007E7A74">
        <w:t xml:space="preserve">subtle </w:t>
      </w:r>
      <w:r w:rsidR="00B9333C" w:rsidRPr="007E7A74">
        <w:t xml:space="preserve">bodily </w:t>
      </w:r>
      <w:r w:rsidR="00D2303B" w:rsidRPr="007E7A74">
        <w:t>signals</w:t>
      </w:r>
      <w:r w:rsidR="00B9333C" w:rsidRPr="007E7A74">
        <w:t xml:space="preserve"> beyond </w:t>
      </w:r>
      <w:r w:rsidR="00D2303B" w:rsidRPr="007E7A74">
        <w:t xml:space="preserve">visible </w:t>
      </w:r>
      <w:r w:rsidR="00B9333C" w:rsidRPr="007E7A74">
        <w:t>movement.</w:t>
      </w:r>
    </w:p>
    <w:p w14:paraId="4E85EAA8" w14:textId="7906FC65" w:rsidR="00970A77" w:rsidRPr="007E7A74" w:rsidRDefault="00970A77" w:rsidP="00F455E4">
      <w:pPr>
        <w:contextualSpacing/>
      </w:pPr>
    </w:p>
    <w:p w14:paraId="0DE19EF8" w14:textId="326577E4" w:rsidR="000133E4" w:rsidRPr="007E7A74" w:rsidRDefault="008E4F7C" w:rsidP="00F455E4">
      <w:pPr>
        <w:contextualSpacing/>
      </w:pPr>
      <w:r w:rsidRPr="007E7A74">
        <w:t xml:space="preserve">Several aspects of this technology require further development and testing to optimize their use in real-time settings. The synchronous streaming demands high-speed CPU/GPU power and memory capacity to really exploit the notion of gaining time and being a step ahead when predicting the sensory consequences of the ongoing motor commands. Sampling rates of the equipment should be comparable in order to be able to truly align the signals, perform proper sensory fusion and explore the transmission of information through </w:t>
      </w:r>
      <w:r w:rsidR="00B040F9" w:rsidRPr="007E7A74">
        <w:t xml:space="preserve">the </w:t>
      </w:r>
      <w:r w:rsidRPr="007E7A74">
        <w:t>different channels</w:t>
      </w:r>
      <w:r w:rsidR="00B040F9" w:rsidRPr="007E7A74">
        <w:t xml:space="preserve"> of the nervous system</w:t>
      </w:r>
      <w:r w:rsidRPr="007E7A74">
        <w:t>. These are some of the limitations present in this new interface.</w:t>
      </w:r>
    </w:p>
    <w:p w14:paraId="0F679B1C" w14:textId="77777777" w:rsidR="008E4F7C" w:rsidRPr="007E7A74" w:rsidRDefault="008E4F7C" w:rsidP="00F455E4">
      <w:pPr>
        <w:contextualSpacing/>
      </w:pPr>
    </w:p>
    <w:p w14:paraId="51EF0B26" w14:textId="092FA781" w:rsidR="000B2C0B" w:rsidRDefault="00C50167" w:rsidP="00F455E4">
      <w:pPr>
        <w:contextualSpacing/>
      </w:pPr>
      <w:r w:rsidRPr="007E7A74">
        <w:t>All and all, t</w:t>
      </w:r>
      <w:r w:rsidR="00970A77" w:rsidRPr="007E7A74">
        <w:t>his work offers a new concept</w:t>
      </w:r>
      <w:r w:rsidR="004165DA" w:rsidRPr="007E7A74">
        <w:t xml:space="preserve"> to improve the control of our </w:t>
      </w:r>
      <w:r w:rsidR="00B040F9" w:rsidRPr="007E7A74">
        <w:t>bodily system</w:t>
      </w:r>
      <w:r w:rsidR="004165DA" w:rsidRPr="007E7A74">
        <w:t xml:space="preserve"> </w:t>
      </w:r>
      <w:r w:rsidRPr="007E7A74">
        <w:t>while employing</w:t>
      </w:r>
      <w:r w:rsidR="004165DA" w:rsidRPr="007E7A74">
        <w:t xml:space="preserve"> subliminal means that nonetheless allow for systematic standardized outcome measurements </w:t>
      </w:r>
      <w:r w:rsidRPr="007E7A74">
        <w:t xml:space="preserve">of </w:t>
      </w:r>
      <w:r w:rsidR="00D2303B" w:rsidRPr="007E7A74">
        <w:t xml:space="preserve">stochastic </w:t>
      </w:r>
      <w:r w:rsidRPr="007E7A74">
        <w:t>change</w:t>
      </w:r>
      <w:r w:rsidR="00C206B5">
        <w:t>.</w:t>
      </w:r>
    </w:p>
    <w:p w14:paraId="2A755781" w14:textId="77777777" w:rsidR="007E7A74" w:rsidRPr="007E7A74" w:rsidRDefault="007E7A74" w:rsidP="00F455E4">
      <w:pPr>
        <w:contextualSpacing/>
      </w:pPr>
    </w:p>
    <w:p w14:paraId="04E04A5B" w14:textId="4D0B0F23" w:rsidR="00DA3F7D" w:rsidRDefault="00DA3F7D" w:rsidP="00F455E4">
      <w:pPr>
        <w:pStyle w:val="Heading1"/>
        <w:shd w:val="clear" w:color="auto" w:fill="FFFFFF" w:themeFill="background1"/>
        <w:spacing w:before="0" w:after="0"/>
        <w:contextualSpacing/>
        <w:rPr>
          <w:rFonts w:cs="Calibri"/>
          <w:b w:val="0"/>
          <w:bCs w:val="0"/>
          <w:kern w:val="0"/>
          <w:sz w:val="24"/>
          <w:szCs w:val="24"/>
        </w:rPr>
      </w:pPr>
      <w:r w:rsidRPr="007E7A74">
        <w:rPr>
          <w:sz w:val="24"/>
          <w:szCs w:val="24"/>
        </w:rPr>
        <w:t>ACKNOWLEDGEMENTS</w:t>
      </w:r>
      <w:r w:rsidRPr="007E7A74">
        <w:rPr>
          <w:sz w:val="24"/>
          <w:szCs w:val="24"/>
        </w:rPr>
        <w:br/>
      </w:r>
      <w:r w:rsidRPr="007E7A74">
        <w:rPr>
          <w:rFonts w:cs="Calibri"/>
          <w:b w:val="0"/>
          <w:bCs w:val="0"/>
          <w:kern w:val="0"/>
          <w:sz w:val="24"/>
          <w:szCs w:val="24"/>
        </w:rPr>
        <w:t>We thank the students who volunteered their time to help perform this research</w:t>
      </w:r>
      <w:r w:rsidR="00A428BD">
        <w:rPr>
          <w:rFonts w:cs="Calibri"/>
          <w:b w:val="0"/>
          <w:bCs w:val="0"/>
          <w:kern w:val="0"/>
          <w:sz w:val="24"/>
          <w:szCs w:val="24"/>
        </w:rPr>
        <w:t>; Kan Anant and the PhaseSpace Inc. for providing us with images</w:t>
      </w:r>
      <w:r w:rsidR="00AD4F41">
        <w:rPr>
          <w:rFonts w:cs="Calibri"/>
          <w:b w:val="0"/>
          <w:bCs w:val="0"/>
          <w:kern w:val="0"/>
          <w:sz w:val="24"/>
          <w:szCs w:val="24"/>
        </w:rPr>
        <w:t xml:space="preserve"> </w:t>
      </w:r>
      <w:r w:rsidR="00A428BD">
        <w:rPr>
          <w:rFonts w:cs="Calibri"/>
          <w:b w:val="0"/>
          <w:bCs w:val="0"/>
          <w:kern w:val="0"/>
          <w:sz w:val="24"/>
          <w:szCs w:val="24"/>
        </w:rPr>
        <w:t xml:space="preserve">and videos necessary to describe the set up; and Neuroelectronics for allowing us to use material from the channel </w:t>
      </w:r>
      <w:hyperlink r:id="rId12" w:history="1">
        <w:r w:rsidR="00A428BD" w:rsidRPr="00121F9A">
          <w:rPr>
            <w:rStyle w:val="Hyperlink"/>
            <w:rFonts w:cs="Calibri"/>
            <w:b w:val="0"/>
            <w:bCs w:val="0"/>
            <w:kern w:val="0"/>
            <w:sz w:val="24"/>
            <w:szCs w:val="24"/>
          </w:rPr>
          <w:t>www.youtube.com/c/neuroelectrics/</w:t>
        </w:r>
      </w:hyperlink>
      <w:r w:rsidR="00A428BD">
        <w:rPr>
          <w:rFonts w:cs="Calibri"/>
          <w:b w:val="0"/>
          <w:bCs w:val="0"/>
          <w:kern w:val="0"/>
          <w:sz w:val="24"/>
          <w:szCs w:val="24"/>
        </w:rPr>
        <w:t xml:space="preserve"> and their manuals.</w:t>
      </w:r>
      <w:r w:rsidRPr="007E7A74">
        <w:rPr>
          <w:rFonts w:cs="Calibri"/>
          <w:b w:val="0"/>
          <w:bCs w:val="0"/>
          <w:kern w:val="0"/>
          <w:sz w:val="24"/>
          <w:szCs w:val="24"/>
        </w:rPr>
        <w:t xml:space="preserve"> </w:t>
      </w:r>
      <w:r w:rsidR="00950D9F" w:rsidRPr="007E7A74">
        <w:rPr>
          <w:rFonts w:cs="Calibri"/>
          <w:b w:val="0"/>
          <w:bCs w:val="0"/>
          <w:kern w:val="0"/>
          <w:sz w:val="24"/>
          <w:szCs w:val="24"/>
        </w:rPr>
        <w:t xml:space="preserve">We also </w:t>
      </w:r>
      <w:r w:rsidR="002B2F29" w:rsidRPr="007E7A74">
        <w:rPr>
          <w:rFonts w:cs="Calibri"/>
          <w:b w:val="0"/>
          <w:bCs w:val="0"/>
          <w:kern w:val="0"/>
          <w:sz w:val="24"/>
          <w:szCs w:val="24"/>
        </w:rPr>
        <w:t>thank</w:t>
      </w:r>
      <w:r w:rsidR="00950D9F" w:rsidRPr="007E7A74">
        <w:rPr>
          <w:rFonts w:cs="Calibri"/>
          <w:b w:val="0"/>
          <w:bCs w:val="0"/>
          <w:kern w:val="0"/>
          <w:sz w:val="24"/>
          <w:szCs w:val="24"/>
        </w:rPr>
        <w:t xml:space="preserve"> </w:t>
      </w:r>
      <w:r w:rsidR="00851D78" w:rsidRPr="007E7A74">
        <w:rPr>
          <w:rFonts w:cs="Calibri"/>
          <w:b w:val="0"/>
          <w:bCs w:val="0"/>
          <w:kern w:val="0"/>
          <w:sz w:val="24"/>
          <w:szCs w:val="24"/>
        </w:rPr>
        <w:t xml:space="preserve">Professor </w:t>
      </w:r>
      <w:r w:rsidR="00950D9F" w:rsidRPr="007E7A74">
        <w:rPr>
          <w:rFonts w:cs="Calibri"/>
          <w:b w:val="0"/>
          <w:bCs w:val="0"/>
          <w:kern w:val="0"/>
          <w:sz w:val="24"/>
          <w:szCs w:val="24"/>
        </w:rPr>
        <w:t xml:space="preserve">Elizabeth B. Torres for </w:t>
      </w:r>
      <w:r w:rsidR="0078564A" w:rsidRPr="007E7A74">
        <w:rPr>
          <w:rFonts w:cs="Calibri"/>
          <w:b w:val="0"/>
          <w:bCs w:val="0"/>
          <w:kern w:val="0"/>
          <w:sz w:val="24"/>
          <w:szCs w:val="24"/>
        </w:rPr>
        <w:t xml:space="preserve">providing the equipment, </w:t>
      </w:r>
      <w:r w:rsidR="00950D9F" w:rsidRPr="007E7A74">
        <w:rPr>
          <w:rFonts w:cs="Calibri"/>
          <w:b w:val="0"/>
          <w:bCs w:val="0"/>
          <w:kern w:val="0"/>
          <w:sz w:val="24"/>
          <w:szCs w:val="24"/>
        </w:rPr>
        <w:t xml:space="preserve">her </w:t>
      </w:r>
      <w:r w:rsidR="002B2F29" w:rsidRPr="007E7A74">
        <w:rPr>
          <w:rFonts w:cs="Calibri"/>
          <w:b w:val="0"/>
          <w:bCs w:val="0"/>
          <w:kern w:val="0"/>
          <w:sz w:val="24"/>
          <w:szCs w:val="24"/>
        </w:rPr>
        <w:t>contribution in methods</w:t>
      </w:r>
      <w:r w:rsidR="0078564A" w:rsidRPr="007E7A74">
        <w:rPr>
          <w:rFonts w:cs="Calibri"/>
          <w:b w:val="0"/>
          <w:bCs w:val="0"/>
          <w:kern w:val="0"/>
          <w:sz w:val="24"/>
          <w:szCs w:val="24"/>
        </w:rPr>
        <w:t xml:space="preserve">, </w:t>
      </w:r>
      <w:r w:rsidR="002B2F29" w:rsidRPr="007E7A74">
        <w:rPr>
          <w:rFonts w:cs="Calibri"/>
          <w:b w:val="0"/>
          <w:bCs w:val="0"/>
          <w:kern w:val="0"/>
          <w:sz w:val="24"/>
          <w:szCs w:val="24"/>
        </w:rPr>
        <w:t>her assistance with the text writing</w:t>
      </w:r>
      <w:r w:rsidR="0078564A" w:rsidRPr="007E7A74">
        <w:rPr>
          <w:rFonts w:cs="Calibri"/>
          <w:b w:val="0"/>
          <w:bCs w:val="0"/>
          <w:kern w:val="0"/>
          <w:sz w:val="24"/>
          <w:szCs w:val="24"/>
        </w:rPr>
        <w:t xml:space="preserve">, and for </w:t>
      </w:r>
      <w:r w:rsidR="007749F5" w:rsidRPr="007E7A74">
        <w:rPr>
          <w:rFonts w:cs="Calibri"/>
          <w:b w:val="0"/>
          <w:bCs w:val="0"/>
          <w:kern w:val="0"/>
          <w:sz w:val="24"/>
          <w:szCs w:val="24"/>
        </w:rPr>
        <w:t>being the Ph.D</w:t>
      </w:r>
      <w:r w:rsidR="00032D4E" w:rsidRPr="007E7A74">
        <w:rPr>
          <w:rFonts w:cs="Calibri"/>
          <w:b w:val="0"/>
          <w:bCs w:val="0"/>
          <w:kern w:val="0"/>
          <w:sz w:val="24"/>
          <w:szCs w:val="24"/>
        </w:rPr>
        <w:t>.</w:t>
      </w:r>
      <w:r w:rsidR="007749F5" w:rsidRPr="007E7A74">
        <w:rPr>
          <w:rFonts w:cs="Calibri"/>
          <w:b w:val="0"/>
          <w:bCs w:val="0"/>
          <w:kern w:val="0"/>
          <w:sz w:val="24"/>
          <w:szCs w:val="24"/>
        </w:rPr>
        <w:t xml:space="preserve"> advisor of VK </w:t>
      </w:r>
      <w:r w:rsidR="00AB399E" w:rsidRPr="007E7A74">
        <w:rPr>
          <w:rFonts w:cs="Calibri"/>
          <w:b w:val="0"/>
          <w:bCs w:val="0"/>
          <w:kern w:val="0"/>
          <w:sz w:val="24"/>
          <w:szCs w:val="24"/>
        </w:rPr>
        <w:t xml:space="preserve">during </w:t>
      </w:r>
      <w:r w:rsidR="007749F5" w:rsidRPr="007E7A74">
        <w:rPr>
          <w:rFonts w:cs="Calibri"/>
          <w:b w:val="0"/>
          <w:bCs w:val="0"/>
          <w:kern w:val="0"/>
          <w:sz w:val="24"/>
          <w:szCs w:val="24"/>
        </w:rPr>
        <w:t>which time VK developed this project</w:t>
      </w:r>
      <w:r w:rsidR="002B2F29" w:rsidRPr="007E7A74">
        <w:rPr>
          <w:rFonts w:cs="Calibri"/>
          <w:b w:val="0"/>
          <w:bCs w:val="0"/>
          <w:kern w:val="0"/>
          <w:sz w:val="24"/>
          <w:szCs w:val="24"/>
        </w:rPr>
        <w:t>.</w:t>
      </w:r>
      <w:r w:rsidR="00681F6C" w:rsidRPr="007E7A74">
        <w:rPr>
          <w:rFonts w:cs="Calibri"/>
          <w:b w:val="0"/>
          <w:bCs w:val="0"/>
          <w:kern w:val="0"/>
          <w:sz w:val="24"/>
          <w:szCs w:val="24"/>
        </w:rPr>
        <w:t xml:space="preserve"> Finally, we would like to thank </w:t>
      </w:r>
      <w:r w:rsidR="0078564A" w:rsidRPr="007E7A74">
        <w:rPr>
          <w:rFonts w:cs="Calibri"/>
          <w:b w:val="0"/>
          <w:bCs w:val="0"/>
          <w:kern w:val="0"/>
          <w:sz w:val="24"/>
          <w:szCs w:val="24"/>
        </w:rPr>
        <w:t>Professor</w:t>
      </w:r>
      <w:r w:rsidR="00681F6C" w:rsidRPr="007E7A74">
        <w:rPr>
          <w:rFonts w:cs="Calibri"/>
          <w:b w:val="0"/>
          <w:bCs w:val="0"/>
          <w:kern w:val="0"/>
          <w:sz w:val="24"/>
          <w:szCs w:val="24"/>
        </w:rPr>
        <w:t xml:space="preserve"> Thomas Papathomas and the Laboratory of Vision Research for covering the financial expenses of the publication.</w:t>
      </w:r>
    </w:p>
    <w:p w14:paraId="6CA08414" w14:textId="77777777" w:rsidR="007E7A74" w:rsidRPr="007E7A74" w:rsidRDefault="007E7A74" w:rsidP="00F455E4"/>
    <w:p w14:paraId="00981969" w14:textId="02DA1EE8" w:rsidR="00DA3F7D" w:rsidRPr="007E7A74" w:rsidRDefault="00DA3F7D" w:rsidP="00F455E4">
      <w:pPr>
        <w:pStyle w:val="Heading1"/>
        <w:spacing w:before="0" w:after="0"/>
        <w:contextualSpacing/>
        <w:rPr>
          <w:rFonts w:cs="Calibri"/>
          <w:b w:val="0"/>
          <w:bCs w:val="0"/>
          <w:kern w:val="0"/>
          <w:sz w:val="24"/>
          <w:szCs w:val="24"/>
        </w:rPr>
      </w:pPr>
      <w:r w:rsidRPr="007E7A74">
        <w:rPr>
          <w:sz w:val="24"/>
          <w:szCs w:val="24"/>
        </w:rPr>
        <w:lastRenderedPageBreak/>
        <w:t>DISCLOSURES</w:t>
      </w:r>
    </w:p>
    <w:p w14:paraId="74562445" w14:textId="27CA804A" w:rsidR="00DA3F7D" w:rsidRDefault="00DA3F7D" w:rsidP="00F455E4">
      <w:pPr>
        <w:contextualSpacing/>
      </w:pPr>
      <w:r w:rsidRPr="007E7A74">
        <w:t>Methods covered by US Patent number 10,176,299 B2 “Methods for the Diagnoses and</w:t>
      </w:r>
      <w:r w:rsidR="003C2440" w:rsidRPr="007E7A74">
        <w:t xml:space="preserve"> </w:t>
      </w:r>
      <w:r w:rsidRPr="007E7A74">
        <w:t>Treatments of Nervous Systems Disorders” to Torres is owned by Rutgers University.</w:t>
      </w:r>
    </w:p>
    <w:p w14:paraId="1EA84D5C" w14:textId="77777777" w:rsidR="007E7A74" w:rsidRPr="007E7A74" w:rsidRDefault="007E7A74" w:rsidP="00F455E4">
      <w:pPr>
        <w:contextualSpacing/>
      </w:pPr>
    </w:p>
    <w:p w14:paraId="315B4FAD" w14:textId="0D0CEC4F" w:rsidR="00B32616" w:rsidRPr="007E7A74" w:rsidRDefault="009726EE" w:rsidP="00F455E4">
      <w:pPr>
        <w:pStyle w:val="Heading1"/>
        <w:spacing w:before="0" w:after="0"/>
        <w:contextualSpacing/>
        <w:rPr>
          <w:sz w:val="24"/>
          <w:szCs w:val="24"/>
        </w:rPr>
      </w:pPr>
      <w:r w:rsidRPr="007E7A74">
        <w:rPr>
          <w:sz w:val="24"/>
          <w:szCs w:val="24"/>
        </w:rPr>
        <w:t>REFERENCES</w:t>
      </w:r>
    </w:p>
    <w:p w14:paraId="10F0E4E0" w14:textId="717D49DA" w:rsidR="00893775" w:rsidRPr="00893775" w:rsidRDefault="00EA3923" w:rsidP="00F455E4">
      <w:pPr>
        <w:pStyle w:val="EndNoteBibliography"/>
        <w:ind w:left="720" w:hanging="720"/>
      </w:pPr>
      <w:r w:rsidRPr="007E7A74">
        <w:fldChar w:fldCharType="begin"/>
      </w:r>
      <w:r w:rsidRPr="007E7A74">
        <w:instrText xml:space="preserve"> ADDIN EN.REFLIST </w:instrText>
      </w:r>
      <w:r w:rsidRPr="007E7A74">
        <w:fldChar w:fldCharType="separate"/>
      </w:r>
      <w:r w:rsidR="00893775" w:rsidRPr="00893775">
        <w:t>1</w:t>
      </w:r>
      <w:r w:rsidR="00893775" w:rsidRPr="00893775">
        <w:tab/>
        <w:t>Kawato, M.</w:t>
      </w:r>
      <w:r w:rsidR="00AA208A">
        <w:t xml:space="preserve">, </w:t>
      </w:r>
      <w:r w:rsidR="00893775" w:rsidRPr="00893775">
        <w:t xml:space="preserve">Wolpert, D. Internal models for motor control. </w:t>
      </w:r>
      <w:r w:rsidR="00893775" w:rsidRPr="00893775">
        <w:rPr>
          <w:i/>
        </w:rPr>
        <w:t>Novartis Foundation Symposium.</w:t>
      </w:r>
      <w:r w:rsidR="00893775" w:rsidRPr="00893775">
        <w:t xml:space="preserve"> </w:t>
      </w:r>
      <w:r w:rsidR="00893775" w:rsidRPr="00893775">
        <w:rPr>
          <w:b/>
        </w:rPr>
        <w:t>218</w:t>
      </w:r>
      <w:r w:rsidR="00AA208A">
        <w:t>,</w:t>
      </w:r>
      <w:r w:rsidR="00893775" w:rsidRPr="00893775">
        <w:t xml:space="preserve"> 291-304; discussion 304-297</w:t>
      </w:r>
      <w:r w:rsidR="00AA208A">
        <w:t xml:space="preserve"> (</w:t>
      </w:r>
      <w:r w:rsidR="00893775" w:rsidRPr="00893775">
        <w:t>1998).</w:t>
      </w:r>
    </w:p>
    <w:p w14:paraId="57BE6BED" w14:textId="53B1478C" w:rsidR="00893775" w:rsidRPr="00893775" w:rsidRDefault="00893775" w:rsidP="00F455E4">
      <w:pPr>
        <w:pStyle w:val="EndNoteBibliography"/>
        <w:ind w:left="720" w:hanging="720"/>
      </w:pPr>
      <w:r w:rsidRPr="00893775">
        <w:t>2</w:t>
      </w:r>
      <w:r w:rsidRPr="00893775">
        <w:tab/>
        <w:t>Wolpert, D. M.</w:t>
      </w:r>
      <w:r w:rsidR="00AA208A">
        <w:t xml:space="preserve">, </w:t>
      </w:r>
      <w:r w:rsidRPr="00893775">
        <w:t xml:space="preserve">Kawato, M. Multiple paired forward and inverse models for motor control. </w:t>
      </w:r>
      <w:r w:rsidRPr="00893775">
        <w:rPr>
          <w:i/>
        </w:rPr>
        <w:t xml:space="preserve">Neural </w:t>
      </w:r>
      <w:r w:rsidR="00AA208A">
        <w:rPr>
          <w:i/>
        </w:rPr>
        <w:t>N</w:t>
      </w:r>
      <w:r w:rsidRPr="00893775">
        <w:rPr>
          <w:i/>
        </w:rPr>
        <w:t>etworks.</w:t>
      </w:r>
      <w:r w:rsidRPr="00893775">
        <w:t xml:space="preserve"> </w:t>
      </w:r>
      <w:r w:rsidRPr="00893775">
        <w:rPr>
          <w:b/>
        </w:rPr>
        <w:t>11</w:t>
      </w:r>
      <w:r w:rsidRPr="00893775">
        <w:t xml:space="preserve"> (7-8), 1317-1329</w:t>
      </w:r>
      <w:r w:rsidR="00AA208A">
        <w:t xml:space="preserve"> (</w:t>
      </w:r>
      <w:r w:rsidRPr="00893775">
        <w:t>1998).</w:t>
      </w:r>
    </w:p>
    <w:p w14:paraId="7C22260A" w14:textId="1A48017E" w:rsidR="00893775" w:rsidRPr="00893775" w:rsidRDefault="00893775" w:rsidP="00F455E4">
      <w:pPr>
        <w:pStyle w:val="EndNoteBibliography"/>
        <w:ind w:left="720" w:hanging="720"/>
      </w:pPr>
      <w:r w:rsidRPr="00893775">
        <w:t>3</w:t>
      </w:r>
      <w:r w:rsidRPr="00893775">
        <w:tab/>
        <w:t>Wolpert, D. M., Miall, R. C.</w:t>
      </w:r>
      <w:r w:rsidR="00AA208A">
        <w:t xml:space="preserve">, </w:t>
      </w:r>
      <w:r w:rsidRPr="00893775">
        <w:t xml:space="preserve">Kawato, M. Internal models in the cerebellum. </w:t>
      </w:r>
      <w:r w:rsidRPr="00893775">
        <w:rPr>
          <w:i/>
        </w:rPr>
        <w:t xml:space="preserve">Trends in </w:t>
      </w:r>
      <w:r w:rsidR="00AA208A" w:rsidRPr="00893775">
        <w:rPr>
          <w:i/>
        </w:rPr>
        <w:t>Cognitive Scie</w:t>
      </w:r>
      <w:r w:rsidRPr="00893775">
        <w:rPr>
          <w:i/>
        </w:rPr>
        <w:t>nces.</w:t>
      </w:r>
      <w:r w:rsidRPr="00893775">
        <w:t xml:space="preserve"> </w:t>
      </w:r>
      <w:r w:rsidRPr="00893775">
        <w:rPr>
          <w:b/>
        </w:rPr>
        <w:t>2</w:t>
      </w:r>
      <w:r w:rsidRPr="00893775">
        <w:t xml:space="preserve"> (9), 338-347</w:t>
      </w:r>
      <w:r w:rsidR="00AA208A">
        <w:t xml:space="preserve"> (</w:t>
      </w:r>
      <w:r w:rsidRPr="00893775">
        <w:t>1998).</w:t>
      </w:r>
    </w:p>
    <w:p w14:paraId="29ED0A16" w14:textId="73F7C17E" w:rsidR="00893775" w:rsidRPr="00893775" w:rsidRDefault="00893775" w:rsidP="00F455E4">
      <w:pPr>
        <w:pStyle w:val="EndNoteBibliography"/>
        <w:ind w:left="720" w:hanging="720"/>
      </w:pPr>
      <w:r w:rsidRPr="00893775">
        <w:t>4</w:t>
      </w:r>
      <w:r w:rsidRPr="00893775">
        <w:tab/>
        <w:t>Todorov, E.</w:t>
      </w:r>
      <w:r w:rsidR="00AA208A">
        <w:t xml:space="preserve">, </w:t>
      </w:r>
      <w:r w:rsidRPr="00893775">
        <w:t xml:space="preserve">Jordan, M. I. Optimal feedback control as a theory of motor coordination. </w:t>
      </w:r>
      <w:r w:rsidRPr="00893775">
        <w:rPr>
          <w:i/>
        </w:rPr>
        <w:t xml:space="preserve">Nature </w:t>
      </w:r>
      <w:r w:rsidR="00AA208A">
        <w:rPr>
          <w:i/>
        </w:rPr>
        <w:t>N</w:t>
      </w:r>
      <w:r w:rsidRPr="00893775">
        <w:rPr>
          <w:i/>
        </w:rPr>
        <w:t>euroscience.</w:t>
      </w:r>
      <w:r w:rsidRPr="00893775">
        <w:t xml:space="preserve"> </w:t>
      </w:r>
      <w:r w:rsidRPr="00893775">
        <w:rPr>
          <w:b/>
        </w:rPr>
        <w:t>5</w:t>
      </w:r>
      <w:r w:rsidRPr="00893775">
        <w:t xml:space="preserve"> (11), 1226-1235</w:t>
      </w:r>
      <w:r w:rsidR="00AA208A">
        <w:t xml:space="preserve"> (</w:t>
      </w:r>
      <w:r w:rsidRPr="00893775">
        <w:t>2002).</w:t>
      </w:r>
    </w:p>
    <w:p w14:paraId="31D703CD" w14:textId="0DE610FC" w:rsidR="00893775" w:rsidRPr="00893775" w:rsidRDefault="00893775" w:rsidP="00F455E4">
      <w:pPr>
        <w:pStyle w:val="EndNoteBibliography"/>
        <w:ind w:left="720" w:hanging="720"/>
      </w:pPr>
      <w:r w:rsidRPr="00893775">
        <w:t>5</w:t>
      </w:r>
      <w:r w:rsidRPr="00893775">
        <w:tab/>
        <w:t xml:space="preserve">Todorov, E. Optimality principles in sensorimotor control. </w:t>
      </w:r>
      <w:r w:rsidRPr="00893775">
        <w:rPr>
          <w:i/>
        </w:rPr>
        <w:t xml:space="preserve">Nature </w:t>
      </w:r>
      <w:r w:rsidR="00AA208A">
        <w:rPr>
          <w:i/>
        </w:rPr>
        <w:t>N</w:t>
      </w:r>
      <w:r w:rsidRPr="00893775">
        <w:rPr>
          <w:i/>
        </w:rPr>
        <w:t>euroscience.</w:t>
      </w:r>
      <w:r w:rsidRPr="00893775">
        <w:t xml:space="preserve"> </w:t>
      </w:r>
      <w:r w:rsidRPr="00893775">
        <w:rPr>
          <w:b/>
        </w:rPr>
        <w:t>7</w:t>
      </w:r>
      <w:r w:rsidRPr="00893775">
        <w:t xml:space="preserve"> (9), 907-915</w:t>
      </w:r>
      <w:r w:rsidR="00AA208A">
        <w:t xml:space="preserve"> (</w:t>
      </w:r>
      <w:r w:rsidRPr="00893775">
        <w:t>2004).</w:t>
      </w:r>
    </w:p>
    <w:p w14:paraId="0E617A1F" w14:textId="6F87F6F0" w:rsidR="00893775" w:rsidRPr="00893775" w:rsidRDefault="00893775" w:rsidP="00F455E4">
      <w:pPr>
        <w:pStyle w:val="EndNoteBibliography"/>
        <w:ind w:left="720" w:hanging="720"/>
      </w:pPr>
      <w:r w:rsidRPr="00893775">
        <w:t>6</w:t>
      </w:r>
      <w:r w:rsidRPr="00893775">
        <w:tab/>
        <w:t xml:space="preserve">Torres, E. B. </w:t>
      </w:r>
      <w:r w:rsidRPr="00893775">
        <w:rPr>
          <w:i/>
        </w:rPr>
        <w:t>Theoretical Framework for the Study of Sensori-motor Integration.</w:t>
      </w:r>
      <w:r w:rsidRPr="00893775">
        <w:t>, University of California, San Diego</w:t>
      </w:r>
      <w:r w:rsidR="00AA208A">
        <w:t xml:space="preserve"> (</w:t>
      </w:r>
      <w:r w:rsidRPr="00893775">
        <w:t>2001).</w:t>
      </w:r>
    </w:p>
    <w:p w14:paraId="49E1D4B0" w14:textId="3D974785" w:rsidR="00893775" w:rsidRPr="00893775" w:rsidRDefault="00893775" w:rsidP="00F455E4">
      <w:pPr>
        <w:pStyle w:val="EndNoteBibliography"/>
        <w:ind w:left="720" w:hanging="720"/>
      </w:pPr>
      <w:r w:rsidRPr="00893775">
        <w:t>7</w:t>
      </w:r>
      <w:r w:rsidRPr="00893775">
        <w:tab/>
        <w:t xml:space="preserve">Harris, C. M., Wolpert, Daniel M. Signal-dependent noise determines motor planning. </w:t>
      </w:r>
      <w:r w:rsidRPr="00893775">
        <w:rPr>
          <w:i/>
        </w:rPr>
        <w:t>Nature.</w:t>
      </w:r>
      <w:r w:rsidRPr="00893775">
        <w:t xml:space="preserve"> </w:t>
      </w:r>
      <w:r w:rsidRPr="00893775">
        <w:rPr>
          <w:b/>
        </w:rPr>
        <w:t>394</w:t>
      </w:r>
      <w:r w:rsidRPr="00893775">
        <w:t xml:space="preserve"> (20), 780-784</w:t>
      </w:r>
      <w:r w:rsidR="00AA208A">
        <w:t xml:space="preserve"> (</w:t>
      </w:r>
      <w:r w:rsidRPr="00893775">
        <w:t>1998).</w:t>
      </w:r>
    </w:p>
    <w:p w14:paraId="546A5C1D" w14:textId="63EA9500" w:rsidR="00893775" w:rsidRPr="00893775" w:rsidRDefault="00893775" w:rsidP="00F455E4">
      <w:pPr>
        <w:pStyle w:val="EndNoteBibliography"/>
        <w:ind w:left="720" w:hanging="720"/>
      </w:pPr>
      <w:r w:rsidRPr="00893775">
        <w:t>8</w:t>
      </w:r>
      <w:r w:rsidRPr="00893775">
        <w:tab/>
        <w:t xml:space="preserve">Torres, E. B., Zipser, D. Reaching to Grasp with a Multi-jointed Arm (I): A Computational Model. </w:t>
      </w:r>
      <w:r w:rsidRPr="00893775">
        <w:rPr>
          <w:i/>
        </w:rPr>
        <w:t>Journal of Neurophysiology.</w:t>
      </w:r>
      <w:r w:rsidRPr="00893775">
        <w:t xml:space="preserve"> </w:t>
      </w:r>
      <w:r w:rsidRPr="00893775">
        <w:rPr>
          <w:b/>
        </w:rPr>
        <w:t>88</w:t>
      </w:r>
      <w:r w:rsidR="00AA208A">
        <w:t>,</w:t>
      </w:r>
      <w:r w:rsidRPr="00893775">
        <w:t xml:space="preserve"> 1-13</w:t>
      </w:r>
      <w:r w:rsidR="00AA208A">
        <w:t xml:space="preserve"> (</w:t>
      </w:r>
      <w:r w:rsidRPr="00893775">
        <w:t>2002).</w:t>
      </w:r>
    </w:p>
    <w:p w14:paraId="71BB5D72" w14:textId="40EC3F79" w:rsidR="00893775" w:rsidRPr="00893775" w:rsidRDefault="00893775" w:rsidP="00F455E4">
      <w:pPr>
        <w:pStyle w:val="EndNoteBibliography"/>
        <w:ind w:left="720" w:hanging="720"/>
      </w:pPr>
      <w:r w:rsidRPr="00893775">
        <w:t>9</w:t>
      </w:r>
      <w:r w:rsidRPr="00893775">
        <w:tab/>
        <w:t>Carmena, J. M.</w:t>
      </w:r>
      <w:r w:rsidRPr="00893775">
        <w:rPr>
          <w:i/>
        </w:rPr>
        <w:t xml:space="preserve"> </w:t>
      </w:r>
      <w:r w:rsidR="00AA208A" w:rsidRPr="00AA208A">
        <w:t>et al.</w:t>
      </w:r>
      <w:r w:rsidRPr="00893775">
        <w:t xml:space="preserve"> Learning to control a brain-machine interface for reaching and grasping by primates. </w:t>
      </w:r>
      <w:r w:rsidRPr="00893775">
        <w:rPr>
          <w:i/>
        </w:rPr>
        <w:t>PLoS Biol</w:t>
      </w:r>
      <w:r w:rsidR="00AA208A">
        <w:rPr>
          <w:i/>
        </w:rPr>
        <w:t>ogy</w:t>
      </w:r>
      <w:r w:rsidRPr="00893775">
        <w:rPr>
          <w:i/>
        </w:rPr>
        <w:t>.</w:t>
      </w:r>
      <w:r w:rsidRPr="00893775">
        <w:t xml:space="preserve"> </w:t>
      </w:r>
      <w:r w:rsidRPr="00893775">
        <w:rPr>
          <w:b/>
        </w:rPr>
        <w:t>1</w:t>
      </w:r>
      <w:r w:rsidRPr="00893775">
        <w:t xml:space="preserve"> (2), E42</w:t>
      </w:r>
      <w:r w:rsidR="00AA208A">
        <w:t xml:space="preserve"> (</w:t>
      </w:r>
      <w:r w:rsidRPr="00893775">
        <w:t>2003).</w:t>
      </w:r>
    </w:p>
    <w:p w14:paraId="3E0D44D7" w14:textId="27AF3633" w:rsidR="00893775" w:rsidRPr="00893775" w:rsidRDefault="00893775" w:rsidP="00F455E4">
      <w:pPr>
        <w:pStyle w:val="EndNoteBibliography"/>
        <w:ind w:left="720" w:hanging="720"/>
      </w:pPr>
      <w:r w:rsidRPr="00893775">
        <w:t>10</w:t>
      </w:r>
      <w:r w:rsidRPr="00893775">
        <w:tab/>
        <w:t>Hwang, E. J.</w:t>
      </w:r>
      <w:r w:rsidR="00AA208A">
        <w:t xml:space="preserve">, </w:t>
      </w:r>
      <w:r w:rsidRPr="00893775">
        <w:t xml:space="preserve">Andersen, R. A. Cognitively driven brain machine control using neural signals in the parietal reach region. </w:t>
      </w:r>
      <w:r w:rsidRPr="00893775">
        <w:rPr>
          <w:i/>
        </w:rPr>
        <w:t>2010 Annual International Conference of the IEEE Engineering in Medicine and Biology.</w:t>
      </w:r>
      <w:r w:rsidRPr="00893775">
        <w:t xml:space="preserve"> </w:t>
      </w:r>
      <w:r w:rsidRPr="00893775">
        <w:rPr>
          <w:b/>
        </w:rPr>
        <w:t>2010</w:t>
      </w:r>
      <w:r w:rsidRPr="00893775">
        <w:t xml:space="preserve"> 3329-3332</w:t>
      </w:r>
      <w:r w:rsidR="00AA208A">
        <w:t xml:space="preserve"> (</w:t>
      </w:r>
      <w:r w:rsidRPr="00893775">
        <w:t>2010).</w:t>
      </w:r>
    </w:p>
    <w:p w14:paraId="23FE4980" w14:textId="2B8043A3" w:rsidR="00893775" w:rsidRPr="00893775" w:rsidRDefault="00893775" w:rsidP="00F455E4">
      <w:pPr>
        <w:pStyle w:val="EndNoteBibliography"/>
        <w:ind w:left="720" w:hanging="720"/>
      </w:pPr>
      <w:r w:rsidRPr="00893775">
        <w:t>11</w:t>
      </w:r>
      <w:r w:rsidRPr="00893775">
        <w:tab/>
        <w:t>Andersen, R. A., Kellis, S., Klaes, C.</w:t>
      </w:r>
      <w:r w:rsidR="00AA208A">
        <w:t xml:space="preserve">, </w:t>
      </w:r>
      <w:r w:rsidRPr="00893775">
        <w:t xml:space="preserve">Aflalo, T. Toward more versatile and intuitive cortical brain-machine interfaces. </w:t>
      </w:r>
      <w:r w:rsidRPr="00893775">
        <w:rPr>
          <w:i/>
        </w:rPr>
        <w:t>Current Biology.</w:t>
      </w:r>
      <w:r w:rsidRPr="00893775">
        <w:t xml:space="preserve"> </w:t>
      </w:r>
      <w:r w:rsidRPr="00893775">
        <w:rPr>
          <w:b/>
        </w:rPr>
        <w:t>24</w:t>
      </w:r>
      <w:r w:rsidRPr="00893775">
        <w:t xml:space="preserve"> (18), R885-R897</w:t>
      </w:r>
      <w:r w:rsidR="00AA208A">
        <w:t xml:space="preserve"> (</w:t>
      </w:r>
      <w:r w:rsidRPr="00893775">
        <w:t>2014).</w:t>
      </w:r>
    </w:p>
    <w:p w14:paraId="2A1A8F91" w14:textId="562F4CA9" w:rsidR="00893775" w:rsidRPr="00893775" w:rsidRDefault="00893775" w:rsidP="00F455E4">
      <w:pPr>
        <w:pStyle w:val="EndNoteBibliography"/>
        <w:ind w:left="720" w:hanging="720"/>
      </w:pPr>
      <w:r w:rsidRPr="00893775">
        <w:t>12</w:t>
      </w:r>
      <w:r w:rsidRPr="00893775">
        <w:tab/>
        <w:t>Contreras-Vidal, J. L.</w:t>
      </w:r>
      <w:r w:rsidRPr="00893775">
        <w:rPr>
          <w:i/>
        </w:rPr>
        <w:t xml:space="preserve"> </w:t>
      </w:r>
      <w:r w:rsidR="00AA208A" w:rsidRPr="00AA208A">
        <w:t>et al.</w:t>
      </w:r>
      <w:r w:rsidRPr="00893775">
        <w:t xml:space="preserve"> Powered exoskeletons for bipedal locomotion after spinal cord injury. </w:t>
      </w:r>
      <w:r w:rsidRPr="00893775">
        <w:rPr>
          <w:i/>
        </w:rPr>
        <w:t xml:space="preserve">Journal of </w:t>
      </w:r>
      <w:r w:rsidR="00AA208A" w:rsidRPr="00893775">
        <w:rPr>
          <w:i/>
        </w:rPr>
        <w:t>Neural Engine</w:t>
      </w:r>
      <w:r w:rsidRPr="00893775">
        <w:rPr>
          <w:i/>
        </w:rPr>
        <w:t>ering.</w:t>
      </w:r>
      <w:r w:rsidRPr="00893775">
        <w:t xml:space="preserve"> </w:t>
      </w:r>
      <w:r w:rsidRPr="00893775">
        <w:rPr>
          <w:b/>
        </w:rPr>
        <w:t>13</w:t>
      </w:r>
      <w:r w:rsidRPr="00893775">
        <w:t xml:space="preserve"> (3), 031001</w:t>
      </w:r>
      <w:r w:rsidR="00AA208A">
        <w:t xml:space="preserve"> (</w:t>
      </w:r>
      <w:r w:rsidRPr="00893775">
        <w:t>2016).</w:t>
      </w:r>
    </w:p>
    <w:p w14:paraId="2CF09AC2" w14:textId="15B8DBF6" w:rsidR="00893775" w:rsidRPr="00893775" w:rsidRDefault="00893775" w:rsidP="00F455E4">
      <w:pPr>
        <w:pStyle w:val="EndNoteBibliography"/>
        <w:ind w:left="720" w:hanging="720"/>
      </w:pPr>
      <w:r w:rsidRPr="00893775">
        <w:t>13</w:t>
      </w:r>
      <w:r w:rsidRPr="00893775">
        <w:tab/>
        <w:t>Choi, K.</w:t>
      </w:r>
      <w:r w:rsidR="00AA208A">
        <w:t xml:space="preserve">, </w:t>
      </w:r>
      <w:r w:rsidRPr="00893775">
        <w:t xml:space="preserve">Torres, E. B. Intentional signal in prefrontal cortex generalizes across different sensory modalities. </w:t>
      </w:r>
      <w:r w:rsidRPr="00893775">
        <w:rPr>
          <w:i/>
        </w:rPr>
        <w:t>Journal of Neurophysiology.</w:t>
      </w:r>
      <w:r w:rsidRPr="00893775">
        <w:t xml:space="preserve"> </w:t>
      </w:r>
      <w:r w:rsidRPr="00893775">
        <w:rPr>
          <w:b/>
        </w:rPr>
        <w:t>112</w:t>
      </w:r>
      <w:r w:rsidRPr="00893775">
        <w:t xml:space="preserve"> (1), 61-80</w:t>
      </w:r>
      <w:r w:rsidR="00AA208A">
        <w:t xml:space="preserve"> (</w:t>
      </w:r>
      <w:r w:rsidRPr="00893775">
        <w:t>2014).</w:t>
      </w:r>
    </w:p>
    <w:p w14:paraId="7AE8C490" w14:textId="59B9B9D1" w:rsidR="00893775" w:rsidRPr="00893775" w:rsidRDefault="00893775" w:rsidP="00F455E4">
      <w:pPr>
        <w:pStyle w:val="EndNoteBibliography"/>
        <w:ind w:left="720" w:hanging="720"/>
      </w:pPr>
      <w:r w:rsidRPr="00893775">
        <w:t>14</w:t>
      </w:r>
      <w:r w:rsidRPr="00893775">
        <w:tab/>
        <w:t>Hwang, E. J.</w:t>
      </w:r>
      <w:r w:rsidR="00AA208A">
        <w:t xml:space="preserve">, </w:t>
      </w:r>
      <w:r w:rsidRPr="00893775">
        <w:t xml:space="preserve">Andersen, R. A. Cognitively driven brain machine control using neural signals in the parietal reach region. </w:t>
      </w:r>
      <w:r w:rsidR="008C34B1" w:rsidRPr="008C34B1">
        <w:rPr>
          <w:i/>
          <w:iCs/>
        </w:rPr>
        <w:t>2010 Annual International Conference of the IEEE Engineering in Medicine and Biology</w:t>
      </w:r>
      <w:r w:rsidRPr="00893775">
        <w:rPr>
          <w:i/>
        </w:rPr>
        <w:t>.</w:t>
      </w:r>
      <w:r w:rsidRPr="00893775">
        <w:t xml:space="preserve"> </w:t>
      </w:r>
      <w:r w:rsidRPr="00893775">
        <w:rPr>
          <w:b/>
        </w:rPr>
        <w:t>2010</w:t>
      </w:r>
      <w:r w:rsidRPr="00893775">
        <w:t xml:space="preserve"> 3329-3332</w:t>
      </w:r>
      <w:r w:rsidR="00AA208A">
        <w:t xml:space="preserve"> (</w:t>
      </w:r>
      <w:r w:rsidRPr="00893775">
        <w:t>2010).</w:t>
      </w:r>
    </w:p>
    <w:p w14:paraId="2BD11337" w14:textId="00431DEB" w:rsidR="00893775" w:rsidRPr="00893775" w:rsidRDefault="00893775" w:rsidP="00F455E4">
      <w:pPr>
        <w:pStyle w:val="EndNoteBibliography"/>
        <w:ind w:left="720" w:hanging="720"/>
      </w:pPr>
      <w:r w:rsidRPr="00893775">
        <w:t>15</w:t>
      </w:r>
      <w:r w:rsidRPr="00893775">
        <w:tab/>
        <w:t>Andersen, R. A., Kellis, S., Klaes, C.</w:t>
      </w:r>
      <w:r w:rsidR="00AA208A">
        <w:t xml:space="preserve">, </w:t>
      </w:r>
      <w:r w:rsidRPr="00893775">
        <w:t xml:space="preserve">Aflalo, T. Toward more versatile and intuitive cortical brain-machine interfaces. </w:t>
      </w:r>
      <w:r w:rsidRPr="00893775">
        <w:rPr>
          <w:i/>
        </w:rPr>
        <w:t>Curr</w:t>
      </w:r>
      <w:r w:rsidR="008C34B1">
        <w:rPr>
          <w:i/>
        </w:rPr>
        <w:t>ent</w:t>
      </w:r>
      <w:r w:rsidRPr="00893775">
        <w:rPr>
          <w:i/>
        </w:rPr>
        <w:t xml:space="preserve"> Biol</w:t>
      </w:r>
      <w:r w:rsidR="008C34B1">
        <w:rPr>
          <w:i/>
        </w:rPr>
        <w:t>ogy</w:t>
      </w:r>
      <w:r w:rsidRPr="00893775">
        <w:rPr>
          <w:i/>
        </w:rPr>
        <w:t>.</w:t>
      </w:r>
      <w:r w:rsidRPr="00893775">
        <w:t xml:space="preserve"> </w:t>
      </w:r>
      <w:r w:rsidRPr="00893775">
        <w:rPr>
          <w:b/>
        </w:rPr>
        <w:t>24</w:t>
      </w:r>
      <w:r w:rsidRPr="00893775">
        <w:t xml:space="preserve"> (18), R885-R897</w:t>
      </w:r>
      <w:r w:rsidR="00AA208A">
        <w:t xml:space="preserve"> (</w:t>
      </w:r>
      <w:r w:rsidRPr="00893775">
        <w:t>2014).</w:t>
      </w:r>
    </w:p>
    <w:p w14:paraId="7E422645" w14:textId="22FA9384" w:rsidR="00893775" w:rsidRPr="00893775" w:rsidRDefault="00893775" w:rsidP="00F455E4">
      <w:pPr>
        <w:pStyle w:val="EndNoteBibliography"/>
        <w:ind w:left="720" w:hanging="720"/>
      </w:pPr>
      <w:r w:rsidRPr="00893775">
        <w:t>16</w:t>
      </w:r>
      <w:r w:rsidRPr="00893775">
        <w:tab/>
        <w:t>Contreras-Vidal, J. L.</w:t>
      </w:r>
      <w:r w:rsidRPr="00893775">
        <w:rPr>
          <w:i/>
        </w:rPr>
        <w:t xml:space="preserve"> </w:t>
      </w:r>
      <w:r w:rsidR="00AA208A" w:rsidRPr="00AA208A">
        <w:t>et al.</w:t>
      </w:r>
      <w:r w:rsidRPr="00893775">
        <w:t xml:space="preserve"> Powered exoskeletons for bipedal locomotion after spinal cord injury. </w:t>
      </w:r>
      <w:r w:rsidR="008C34B1" w:rsidRPr="008C34B1">
        <w:rPr>
          <w:i/>
        </w:rPr>
        <w:t xml:space="preserve">Journal of </w:t>
      </w:r>
      <w:r w:rsidR="00AA208A" w:rsidRPr="008C34B1">
        <w:rPr>
          <w:i/>
        </w:rPr>
        <w:t>Neural Eng</w:t>
      </w:r>
      <w:r w:rsidR="008C34B1" w:rsidRPr="008C34B1">
        <w:rPr>
          <w:i/>
        </w:rPr>
        <w:t>ineering</w:t>
      </w:r>
      <w:r w:rsidRPr="00893775">
        <w:rPr>
          <w:i/>
        </w:rPr>
        <w:t>.</w:t>
      </w:r>
      <w:r w:rsidRPr="00893775">
        <w:t xml:space="preserve"> </w:t>
      </w:r>
      <w:r w:rsidRPr="00893775">
        <w:rPr>
          <w:b/>
        </w:rPr>
        <w:t>13</w:t>
      </w:r>
      <w:r w:rsidRPr="00893775">
        <w:t xml:space="preserve"> (3), 031001</w:t>
      </w:r>
      <w:r w:rsidR="00AA208A">
        <w:t xml:space="preserve"> (</w:t>
      </w:r>
      <w:r w:rsidRPr="00893775">
        <w:t>2016).</w:t>
      </w:r>
    </w:p>
    <w:p w14:paraId="783A8ADD" w14:textId="16794ABE" w:rsidR="00893775" w:rsidRPr="00893775" w:rsidRDefault="00893775" w:rsidP="00F455E4">
      <w:pPr>
        <w:pStyle w:val="EndNoteBibliography"/>
        <w:ind w:left="720" w:hanging="720"/>
      </w:pPr>
      <w:r w:rsidRPr="00893775">
        <w:t>17</w:t>
      </w:r>
      <w:r w:rsidRPr="00893775">
        <w:tab/>
        <w:t>Choi, K.</w:t>
      </w:r>
      <w:r w:rsidR="00AA208A">
        <w:t xml:space="preserve">, </w:t>
      </w:r>
      <w:r w:rsidRPr="00893775">
        <w:t xml:space="preserve">Torres, E. B. Intentional signal in prefrontal cortex generalizes across different sensory modalities. </w:t>
      </w:r>
      <w:r w:rsidRPr="00893775">
        <w:rPr>
          <w:i/>
        </w:rPr>
        <w:t>J</w:t>
      </w:r>
      <w:r>
        <w:rPr>
          <w:i/>
        </w:rPr>
        <w:t>ournal of</w:t>
      </w:r>
      <w:r w:rsidRPr="00893775">
        <w:rPr>
          <w:i/>
        </w:rPr>
        <w:t xml:space="preserve"> Neurophysiol</w:t>
      </w:r>
      <w:r>
        <w:rPr>
          <w:i/>
        </w:rPr>
        <w:t>ogy</w:t>
      </w:r>
      <w:r w:rsidRPr="00893775">
        <w:rPr>
          <w:i/>
        </w:rPr>
        <w:t>.</w:t>
      </w:r>
      <w:r w:rsidRPr="00893775">
        <w:t xml:space="preserve"> </w:t>
      </w:r>
      <w:r w:rsidRPr="00893775">
        <w:rPr>
          <w:b/>
        </w:rPr>
        <w:t>112</w:t>
      </w:r>
      <w:r w:rsidRPr="00893775">
        <w:t xml:space="preserve"> (1), 61-80</w:t>
      </w:r>
      <w:r w:rsidR="00AA208A">
        <w:t xml:space="preserve"> (</w:t>
      </w:r>
      <w:r w:rsidRPr="00893775">
        <w:t>2014).</w:t>
      </w:r>
    </w:p>
    <w:p w14:paraId="67A587B9" w14:textId="1D9D68BB" w:rsidR="00893775" w:rsidRPr="00893775" w:rsidRDefault="00893775" w:rsidP="00F455E4">
      <w:pPr>
        <w:pStyle w:val="EndNoteBibliography"/>
        <w:ind w:left="720" w:hanging="720"/>
      </w:pPr>
      <w:r w:rsidRPr="00893775">
        <w:t>18</w:t>
      </w:r>
      <w:r w:rsidRPr="00893775">
        <w:tab/>
        <w:t>Yanovich, P., Isenhower, R. W., Sage, J.</w:t>
      </w:r>
      <w:r w:rsidR="00AA208A">
        <w:t xml:space="preserve">, </w:t>
      </w:r>
      <w:r w:rsidRPr="00893775">
        <w:t xml:space="preserve">Torres, E. B. Spatial-orientation priming impedes rather than facilitates the spontaneous control of hand-retraction speeds in patients with Parkinson's disease. </w:t>
      </w:r>
      <w:r w:rsidRPr="00893775">
        <w:rPr>
          <w:i/>
        </w:rPr>
        <w:t>PLoS One.</w:t>
      </w:r>
      <w:r w:rsidRPr="00893775">
        <w:t xml:space="preserve"> </w:t>
      </w:r>
      <w:r w:rsidRPr="00893775">
        <w:rPr>
          <w:b/>
        </w:rPr>
        <w:t>8</w:t>
      </w:r>
      <w:r w:rsidRPr="00893775">
        <w:t xml:space="preserve"> (7), e66757</w:t>
      </w:r>
      <w:r w:rsidR="00AA208A">
        <w:t xml:space="preserve"> (</w:t>
      </w:r>
      <w:r w:rsidRPr="00893775">
        <w:t>2013).</w:t>
      </w:r>
    </w:p>
    <w:p w14:paraId="44DF4F57" w14:textId="5681F374" w:rsidR="00893775" w:rsidRPr="00893775" w:rsidRDefault="00893775" w:rsidP="00F455E4">
      <w:pPr>
        <w:pStyle w:val="EndNoteBibliography"/>
        <w:ind w:left="720" w:hanging="720"/>
      </w:pPr>
      <w:r w:rsidRPr="00893775">
        <w:lastRenderedPageBreak/>
        <w:t>19</w:t>
      </w:r>
      <w:r w:rsidRPr="00893775">
        <w:tab/>
        <w:t>Torres, E. B., Cole, J.</w:t>
      </w:r>
      <w:r w:rsidR="00AA208A">
        <w:t xml:space="preserve">, </w:t>
      </w:r>
      <w:r w:rsidRPr="00893775">
        <w:t xml:space="preserve">Poizner, H. Motor output variability, deafferentation, and putative deficits in kinesthetic reafference in Parkinson's disease. </w:t>
      </w:r>
      <w:r w:rsidRPr="00893775">
        <w:rPr>
          <w:i/>
        </w:rPr>
        <w:t xml:space="preserve">Frontiers in </w:t>
      </w:r>
      <w:r w:rsidR="00AA208A" w:rsidRPr="00893775">
        <w:rPr>
          <w:i/>
        </w:rPr>
        <w:t>Human Neurosci</w:t>
      </w:r>
      <w:r w:rsidRPr="00893775">
        <w:rPr>
          <w:i/>
        </w:rPr>
        <w:t>ence.</w:t>
      </w:r>
      <w:r w:rsidRPr="00893775">
        <w:t xml:space="preserve"> </w:t>
      </w:r>
      <w:r w:rsidRPr="00893775">
        <w:rPr>
          <w:b/>
        </w:rPr>
        <w:t>8</w:t>
      </w:r>
      <w:r w:rsidRPr="00893775">
        <w:t xml:space="preserve"> 823</w:t>
      </w:r>
      <w:r w:rsidR="00AA208A">
        <w:t xml:space="preserve"> (</w:t>
      </w:r>
      <w:r w:rsidRPr="00893775">
        <w:t>2014).</w:t>
      </w:r>
    </w:p>
    <w:p w14:paraId="22EF6C7E" w14:textId="75345D31" w:rsidR="00893775" w:rsidRPr="00893775" w:rsidRDefault="00893775" w:rsidP="00F455E4">
      <w:pPr>
        <w:pStyle w:val="EndNoteBibliography"/>
        <w:ind w:left="720" w:hanging="720"/>
      </w:pPr>
      <w:r w:rsidRPr="00893775">
        <w:t>20</w:t>
      </w:r>
      <w:r w:rsidRPr="00893775">
        <w:tab/>
        <w:t>Torres, E. B.</w:t>
      </w:r>
      <w:r w:rsidRPr="00893775">
        <w:rPr>
          <w:i/>
        </w:rPr>
        <w:t xml:space="preserve"> </w:t>
      </w:r>
      <w:r w:rsidR="00AA208A" w:rsidRPr="00AA208A">
        <w:t>et al.</w:t>
      </w:r>
      <w:r w:rsidRPr="00893775">
        <w:t xml:space="preserve"> Toward Precision Psychiatry: Statistical Platform for the Personalized Characterization of Natural Behaviors. </w:t>
      </w:r>
      <w:r w:rsidRPr="00893775">
        <w:rPr>
          <w:i/>
        </w:rPr>
        <w:t>Frontiers in</w:t>
      </w:r>
      <w:r w:rsidR="00AA208A" w:rsidRPr="00893775">
        <w:rPr>
          <w:i/>
        </w:rPr>
        <w:t xml:space="preserve"> Human Neuros</w:t>
      </w:r>
      <w:r w:rsidRPr="00893775">
        <w:rPr>
          <w:i/>
        </w:rPr>
        <w:t>cience.</w:t>
      </w:r>
      <w:r w:rsidRPr="00893775">
        <w:t xml:space="preserve"> </w:t>
      </w:r>
      <w:r w:rsidRPr="00893775">
        <w:rPr>
          <w:b/>
        </w:rPr>
        <w:t>7</w:t>
      </w:r>
      <w:r w:rsidR="00AA208A">
        <w:t>,</w:t>
      </w:r>
      <w:r w:rsidRPr="00893775">
        <w:t xml:space="preserve"> 8</w:t>
      </w:r>
      <w:r w:rsidR="00AA208A">
        <w:t xml:space="preserve"> (</w:t>
      </w:r>
      <w:r w:rsidRPr="00893775">
        <w:t>2016).</w:t>
      </w:r>
    </w:p>
    <w:p w14:paraId="6D6FB1A3" w14:textId="3FC2D027" w:rsidR="00893775" w:rsidRPr="00893775" w:rsidRDefault="00893775" w:rsidP="00F455E4">
      <w:pPr>
        <w:pStyle w:val="EndNoteBibliography"/>
        <w:ind w:left="720" w:hanging="720"/>
      </w:pPr>
      <w:r w:rsidRPr="00893775">
        <w:t>21</w:t>
      </w:r>
      <w:r w:rsidRPr="00893775">
        <w:tab/>
        <w:t>Torres, E. B., Cole, J.</w:t>
      </w:r>
      <w:r w:rsidR="00AA208A">
        <w:t xml:space="preserve">, </w:t>
      </w:r>
      <w:r w:rsidRPr="00893775">
        <w:t xml:space="preserve">Poizner, H. Motor output variability, deafferentation, and putative deficits in kinesthetic reafference in Parkinson's disease. </w:t>
      </w:r>
      <w:r w:rsidR="008C34B1" w:rsidRPr="00893775">
        <w:rPr>
          <w:i/>
        </w:rPr>
        <w:t xml:space="preserve">Frontiers in </w:t>
      </w:r>
      <w:r w:rsidR="00AA208A" w:rsidRPr="00893775">
        <w:rPr>
          <w:i/>
        </w:rPr>
        <w:t>Human Neuroscie</w:t>
      </w:r>
      <w:r w:rsidR="008C34B1" w:rsidRPr="00893775">
        <w:rPr>
          <w:i/>
        </w:rPr>
        <w:t>nce</w:t>
      </w:r>
      <w:r w:rsidRPr="00893775">
        <w:rPr>
          <w:i/>
        </w:rPr>
        <w:t>.</w:t>
      </w:r>
      <w:r w:rsidRPr="00893775">
        <w:t xml:space="preserve"> </w:t>
      </w:r>
      <w:r w:rsidRPr="00893775">
        <w:rPr>
          <w:b/>
        </w:rPr>
        <w:t>8</w:t>
      </w:r>
      <w:r w:rsidR="00AA208A">
        <w:t>,</w:t>
      </w:r>
      <w:r w:rsidRPr="00893775">
        <w:t xml:space="preserve"> 823</w:t>
      </w:r>
      <w:r w:rsidR="00AA208A">
        <w:t xml:space="preserve"> (</w:t>
      </w:r>
      <w:r w:rsidRPr="00893775">
        <w:t>2014).</w:t>
      </w:r>
    </w:p>
    <w:p w14:paraId="724BE5C7" w14:textId="6B99F936" w:rsidR="00893775" w:rsidRPr="00893775" w:rsidRDefault="00893775" w:rsidP="00F455E4">
      <w:pPr>
        <w:pStyle w:val="EndNoteBibliography"/>
        <w:ind w:left="720" w:hanging="720"/>
      </w:pPr>
      <w:r w:rsidRPr="00893775">
        <w:t>22</w:t>
      </w:r>
      <w:r w:rsidRPr="00893775">
        <w:tab/>
        <w:t>Torres, E. B.</w:t>
      </w:r>
      <w:r w:rsidRPr="00893775">
        <w:rPr>
          <w:i/>
        </w:rPr>
        <w:t xml:space="preserve"> </w:t>
      </w:r>
      <w:r w:rsidR="00AA208A" w:rsidRPr="00AA208A">
        <w:t>et al.</w:t>
      </w:r>
      <w:r w:rsidRPr="00893775">
        <w:t xml:space="preserve"> Autism: the micro-movement perspective. </w:t>
      </w:r>
      <w:r w:rsidRPr="00893775">
        <w:rPr>
          <w:i/>
        </w:rPr>
        <w:t xml:space="preserve">Frontiers in </w:t>
      </w:r>
      <w:r w:rsidR="00AA208A" w:rsidRPr="00893775">
        <w:rPr>
          <w:i/>
        </w:rPr>
        <w:t>Integrative Neuroscien</w:t>
      </w:r>
      <w:r w:rsidRPr="00893775">
        <w:rPr>
          <w:i/>
        </w:rPr>
        <w:t>ce.</w:t>
      </w:r>
      <w:r w:rsidRPr="00893775">
        <w:t xml:space="preserve"> </w:t>
      </w:r>
      <w:r w:rsidRPr="00893775">
        <w:rPr>
          <w:b/>
        </w:rPr>
        <w:t>7</w:t>
      </w:r>
      <w:r w:rsidR="00AA208A">
        <w:t>,</w:t>
      </w:r>
      <w:r w:rsidRPr="00893775">
        <w:t xml:space="preserve"> 32</w:t>
      </w:r>
      <w:r w:rsidR="00AA208A">
        <w:t xml:space="preserve"> (</w:t>
      </w:r>
      <w:r w:rsidRPr="00893775">
        <w:t>2013).</w:t>
      </w:r>
    </w:p>
    <w:p w14:paraId="680D4DEB" w14:textId="512656C1" w:rsidR="00893775" w:rsidRPr="00893775" w:rsidRDefault="00893775" w:rsidP="00F455E4">
      <w:pPr>
        <w:pStyle w:val="EndNoteBibliography"/>
        <w:ind w:left="720" w:hanging="720"/>
      </w:pPr>
      <w:r w:rsidRPr="00893775">
        <w:t>23</w:t>
      </w:r>
      <w:r w:rsidRPr="00893775">
        <w:tab/>
        <w:t>Ryu, J., Vero, J.</w:t>
      </w:r>
      <w:r w:rsidR="00AA208A">
        <w:t xml:space="preserve">, </w:t>
      </w:r>
      <w:r w:rsidRPr="00893775">
        <w:t xml:space="preserve">Torres, E. B. in </w:t>
      </w:r>
      <w:r w:rsidRPr="00893775">
        <w:rPr>
          <w:i/>
        </w:rPr>
        <w:t>MOCO '17: Proceedings of the 4th International Conference on Movement Computing.</w:t>
      </w:r>
      <w:r w:rsidR="00AD4F41">
        <w:t xml:space="preserve"> </w:t>
      </w:r>
      <w:r w:rsidRPr="00893775">
        <w:t>1-8 (ACM).</w:t>
      </w:r>
    </w:p>
    <w:p w14:paraId="1A40D2E8" w14:textId="0403ACA5" w:rsidR="00893775" w:rsidRPr="00893775" w:rsidRDefault="00893775" w:rsidP="00F455E4">
      <w:pPr>
        <w:pStyle w:val="EndNoteBibliography"/>
        <w:ind w:left="720" w:hanging="720"/>
      </w:pPr>
      <w:r w:rsidRPr="00893775">
        <w:t>24</w:t>
      </w:r>
      <w:r w:rsidRPr="00893775">
        <w:tab/>
        <w:t>Brincker, M.</w:t>
      </w:r>
      <w:r w:rsidR="00AA208A">
        <w:t xml:space="preserve">, </w:t>
      </w:r>
      <w:r w:rsidRPr="00893775">
        <w:t>Torres, E. B. Noise from the periphery in autism.</w:t>
      </w:r>
      <w:bookmarkStart w:id="8" w:name="_Hlk48842361"/>
      <w:r w:rsidRPr="00893775">
        <w:t xml:space="preserve"> </w:t>
      </w:r>
      <w:r w:rsidRPr="00893775">
        <w:rPr>
          <w:i/>
        </w:rPr>
        <w:t xml:space="preserve">Frontiers in </w:t>
      </w:r>
      <w:r w:rsidR="00AA208A" w:rsidRPr="00893775">
        <w:rPr>
          <w:i/>
        </w:rPr>
        <w:t>Integrative Neuro</w:t>
      </w:r>
      <w:r w:rsidRPr="00893775">
        <w:rPr>
          <w:i/>
        </w:rPr>
        <w:t>science</w:t>
      </w:r>
      <w:bookmarkEnd w:id="8"/>
      <w:r w:rsidRPr="00893775">
        <w:rPr>
          <w:i/>
        </w:rPr>
        <w:t>.</w:t>
      </w:r>
      <w:r w:rsidRPr="00893775">
        <w:t xml:space="preserve"> </w:t>
      </w:r>
      <w:r w:rsidRPr="00893775">
        <w:rPr>
          <w:b/>
        </w:rPr>
        <w:t>7</w:t>
      </w:r>
      <w:r w:rsidR="00AA208A">
        <w:t>,</w:t>
      </w:r>
      <w:r w:rsidRPr="00893775">
        <w:t xml:space="preserve"> 34</w:t>
      </w:r>
      <w:r w:rsidR="00AA208A">
        <w:t xml:space="preserve"> (</w:t>
      </w:r>
      <w:r w:rsidRPr="00893775">
        <w:t>2013).</w:t>
      </w:r>
    </w:p>
    <w:p w14:paraId="340A2BAB" w14:textId="27A12FC0" w:rsidR="00893775" w:rsidRPr="00893775" w:rsidRDefault="00893775" w:rsidP="00F455E4">
      <w:pPr>
        <w:pStyle w:val="EndNoteBibliography"/>
        <w:ind w:left="720" w:hanging="720"/>
      </w:pPr>
      <w:r w:rsidRPr="00893775">
        <w:t>25</w:t>
      </w:r>
      <w:r w:rsidRPr="00893775">
        <w:tab/>
        <w:t xml:space="preserve">Torres, E. B. Two classes of movements in motor control. </w:t>
      </w:r>
      <w:r w:rsidRPr="00893775">
        <w:rPr>
          <w:i/>
        </w:rPr>
        <w:t>Experimental Brain Research.</w:t>
      </w:r>
      <w:r w:rsidRPr="00893775">
        <w:t xml:space="preserve"> </w:t>
      </w:r>
      <w:r w:rsidRPr="00893775">
        <w:rPr>
          <w:b/>
        </w:rPr>
        <w:t>215</w:t>
      </w:r>
      <w:r w:rsidRPr="00893775">
        <w:t xml:space="preserve"> (3-4), 269-283</w:t>
      </w:r>
      <w:r w:rsidR="00AA208A">
        <w:t xml:space="preserve"> (</w:t>
      </w:r>
      <w:r w:rsidRPr="00893775">
        <w:t>2011).</w:t>
      </w:r>
    </w:p>
    <w:p w14:paraId="1DC02ADD" w14:textId="6E03145B" w:rsidR="00893775" w:rsidRPr="00893775" w:rsidRDefault="00893775" w:rsidP="00F455E4">
      <w:pPr>
        <w:pStyle w:val="EndNoteBibliography"/>
        <w:ind w:left="720" w:hanging="720"/>
      </w:pPr>
      <w:r w:rsidRPr="00893775">
        <w:t>26</w:t>
      </w:r>
      <w:r w:rsidRPr="00893775">
        <w:tab/>
        <w:t xml:space="preserve">Torres, E. B. Signatures of movement variability anticipate hand speed according to levels of intent. </w:t>
      </w:r>
      <w:r w:rsidRPr="00893775">
        <w:rPr>
          <w:i/>
        </w:rPr>
        <w:t>Behavioral and Brain Functions.</w:t>
      </w:r>
      <w:r w:rsidRPr="00893775">
        <w:t xml:space="preserve"> </w:t>
      </w:r>
      <w:r w:rsidRPr="00893775">
        <w:rPr>
          <w:b/>
        </w:rPr>
        <w:t>9</w:t>
      </w:r>
      <w:r w:rsidR="00AA208A">
        <w:t>,</w:t>
      </w:r>
      <w:r w:rsidRPr="00893775">
        <w:t xml:space="preserve"> 10</w:t>
      </w:r>
      <w:r w:rsidR="00AA208A">
        <w:t xml:space="preserve"> (</w:t>
      </w:r>
      <w:r w:rsidRPr="00893775">
        <w:t>2013).</w:t>
      </w:r>
    </w:p>
    <w:p w14:paraId="4284A066" w14:textId="70CBEA7E" w:rsidR="00893775" w:rsidRPr="00893775" w:rsidRDefault="00893775" w:rsidP="00F455E4">
      <w:pPr>
        <w:pStyle w:val="EndNoteBibliography"/>
        <w:ind w:left="720" w:hanging="720"/>
      </w:pPr>
      <w:r w:rsidRPr="00893775">
        <w:t>27</w:t>
      </w:r>
      <w:r w:rsidRPr="00893775">
        <w:tab/>
        <w:t>Gramann, K.</w:t>
      </w:r>
      <w:r w:rsidRPr="00893775">
        <w:rPr>
          <w:i/>
        </w:rPr>
        <w:t xml:space="preserve"> </w:t>
      </w:r>
      <w:r w:rsidR="00AA208A" w:rsidRPr="00AA208A">
        <w:t>et al.</w:t>
      </w:r>
      <w:r w:rsidRPr="00893775">
        <w:t xml:space="preserve"> Cognition in action: imaging brain/body dynamics in mobile humans. </w:t>
      </w:r>
      <w:r w:rsidRPr="00893775">
        <w:rPr>
          <w:i/>
        </w:rPr>
        <w:t>Reviews in the Neurosciences.</w:t>
      </w:r>
      <w:r w:rsidRPr="00893775">
        <w:t xml:space="preserve"> </w:t>
      </w:r>
      <w:r w:rsidRPr="00893775">
        <w:rPr>
          <w:b/>
        </w:rPr>
        <w:t>22</w:t>
      </w:r>
      <w:r w:rsidRPr="00893775">
        <w:t xml:space="preserve"> (6), 593-608</w:t>
      </w:r>
      <w:r w:rsidR="00AA208A">
        <w:t xml:space="preserve"> (</w:t>
      </w:r>
      <w:r w:rsidRPr="00893775">
        <w:t>2011).</w:t>
      </w:r>
    </w:p>
    <w:p w14:paraId="61BE5829" w14:textId="51EA3258" w:rsidR="00893775" w:rsidRPr="00893775" w:rsidRDefault="00893775" w:rsidP="00F455E4">
      <w:pPr>
        <w:pStyle w:val="EndNoteBibliography"/>
        <w:ind w:left="720" w:hanging="720"/>
      </w:pPr>
      <w:r w:rsidRPr="00893775">
        <w:t>28</w:t>
      </w:r>
      <w:r w:rsidRPr="00893775">
        <w:tab/>
        <w:t>Makeig, S., Gramann, K., Jung, T. P., Sejnowski, T. J.</w:t>
      </w:r>
      <w:r w:rsidR="00AA208A">
        <w:t xml:space="preserve">, </w:t>
      </w:r>
      <w:r w:rsidRPr="00893775">
        <w:t xml:space="preserve">Poizner, H. Linking brain, mind and behavior. </w:t>
      </w:r>
      <w:r w:rsidRPr="00893775">
        <w:rPr>
          <w:i/>
        </w:rPr>
        <w:t xml:space="preserve">International Journal of </w:t>
      </w:r>
      <w:r w:rsidR="00AA208A">
        <w:rPr>
          <w:i/>
        </w:rPr>
        <w:t>P</w:t>
      </w:r>
      <w:r w:rsidRPr="00893775">
        <w:rPr>
          <w:i/>
        </w:rPr>
        <w:t>sychophysiology.</w:t>
      </w:r>
      <w:r w:rsidRPr="00893775">
        <w:t xml:space="preserve"> </w:t>
      </w:r>
      <w:r w:rsidRPr="00893775">
        <w:rPr>
          <w:b/>
        </w:rPr>
        <w:t>73</w:t>
      </w:r>
      <w:r w:rsidRPr="00893775">
        <w:t xml:space="preserve"> (2), 95-100</w:t>
      </w:r>
      <w:r w:rsidR="00AA208A">
        <w:t xml:space="preserve"> (</w:t>
      </w:r>
      <w:r w:rsidRPr="00893775">
        <w:t>2009).</w:t>
      </w:r>
    </w:p>
    <w:p w14:paraId="353901E7" w14:textId="5BBE53FB" w:rsidR="00893775" w:rsidRPr="00893775" w:rsidRDefault="00893775" w:rsidP="00F455E4">
      <w:pPr>
        <w:pStyle w:val="EndNoteBibliography"/>
        <w:ind w:left="720" w:hanging="720"/>
      </w:pPr>
      <w:r w:rsidRPr="00893775">
        <w:t>29</w:t>
      </w:r>
      <w:r w:rsidRPr="00893775">
        <w:tab/>
        <w:t>Ojeda, A., Bigdely-Shamlo, N.</w:t>
      </w:r>
      <w:r w:rsidR="00AA208A">
        <w:t xml:space="preserve">, </w:t>
      </w:r>
      <w:r w:rsidRPr="00893775">
        <w:t xml:space="preserve">Makeig, S. MoBILAB: an open source toolbox for analysis and visualization of mobile brain/body imaging data. </w:t>
      </w:r>
      <w:r w:rsidRPr="00893775">
        <w:rPr>
          <w:i/>
        </w:rPr>
        <w:t xml:space="preserve">Frontiers in </w:t>
      </w:r>
      <w:r w:rsidR="00AA208A" w:rsidRPr="00893775">
        <w:rPr>
          <w:i/>
        </w:rPr>
        <w:t>Human Neurosci</w:t>
      </w:r>
      <w:r w:rsidRPr="00893775">
        <w:rPr>
          <w:i/>
        </w:rPr>
        <w:t>ence.</w:t>
      </w:r>
      <w:r w:rsidRPr="00893775">
        <w:t xml:space="preserve"> </w:t>
      </w:r>
      <w:r w:rsidRPr="00893775">
        <w:rPr>
          <w:b/>
        </w:rPr>
        <w:t>8</w:t>
      </w:r>
      <w:r w:rsidR="00AA208A">
        <w:t>,</w:t>
      </w:r>
      <w:r w:rsidRPr="00893775">
        <w:t xml:space="preserve"> 121</w:t>
      </w:r>
      <w:r w:rsidR="00AA208A">
        <w:t xml:space="preserve"> (</w:t>
      </w:r>
      <w:r w:rsidRPr="00893775">
        <w:t>2014).</w:t>
      </w:r>
    </w:p>
    <w:p w14:paraId="6AC51EDC" w14:textId="5F2A0C42" w:rsidR="00893775" w:rsidRPr="00893775" w:rsidRDefault="00893775" w:rsidP="00F455E4">
      <w:pPr>
        <w:pStyle w:val="EndNoteBibliography"/>
        <w:ind w:left="720" w:hanging="720"/>
      </w:pPr>
      <w:r w:rsidRPr="00893775">
        <w:t>30</w:t>
      </w:r>
      <w:r w:rsidRPr="00893775">
        <w:tab/>
        <w:t>Casadio, M.</w:t>
      </w:r>
      <w:r w:rsidRPr="00893775">
        <w:rPr>
          <w:i/>
        </w:rPr>
        <w:t xml:space="preserve"> </w:t>
      </w:r>
      <w:r w:rsidR="00AA208A" w:rsidRPr="00AA208A">
        <w:t>et al.</w:t>
      </w:r>
      <w:r w:rsidRPr="00893775">
        <w:t xml:space="preserve"> in </w:t>
      </w:r>
      <w:r w:rsidRPr="00893775">
        <w:rPr>
          <w:i/>
        </w:rPr>
        <w:t>IEEE International Conference on Rehabilitation Robotics.</w:t>
      </w:r>
      <w:r w:rsidRPr="00893775">
        <w:t xml:space="preserve"> (ed IEEE)</w:t>
      </w:r>
      <w:r w:rsidR="00AD4F41">
        <w:t xml:space="preserve"> </w:t>
      </w:r>
      <w:r w:rsidRPr="00893775">
        <w:t>(IEEE Xplore).</w:t>
      </w:r>
    </w:p>
    <w:p w14:paraId="087CE609" w14:textId="3A2AD1B5" w:rsidR="00893775" w:rsidRPr="00893775" w:rsidRDefault="00893775" w:rsidP="00F455E4">
      <w:pPr>
        <w:pStyle w:val="EndNoteBibliography"/>
        <w:ind w:left="720" w:hanging="720"/>
      </w:pPr>
      <w:r w:rsidRPr="00893775">
        <w:t>31</w:t>
      </w:r>
      <w:r w:rsidRPr="00893775">
        <w:tab/>
        <w:t>Pierella, C., Sciacchitano, A., Farshchiansadegh, A., Casadio, M.</w:t>
      </w:r>
      <w:r w:rsidR="00AA208A">
        <w:t xml:space="preserve">, </w:t>
      </w:r>
      <w:r w:rsidRPr="00893775">
        <w:t xml:space="preserve">Mussaivaldi, S. A. in </w:t>
      </w:r>
      <w:r w:rsidRPr="00893775">
        <w:rPr>
          <w:i/>
        </w:rPr>
        <w:t>7th IEEE International Conference on Biomedical Robotics and Biomechatronics.</w:t>
      </w:r>
      <w:r w:rsidR="00AD4F41">
        <w:t xml:space="preserve"> </w:t>
      </w:r>
      <w:r w:rsidRPr="00893775">
        <w:t>(IEEE Xplore).</w:t>
      </w:r>
    </w:p>
    <w:p w14:paraId="75206022" w14:textId="43310D4D" w:rsidR="00893775" w:rsidRPr="00893775" w:rsidRDefault="00893775" w:rsidP="00F455E4">
      <w:pPr>
        <w:pStyle w:val="EndNoteBibliography"/>
        <w:ind w:left="720" w:hanging="720"/>
      </w:pPr>
      <w:r w:rsidRPr="00893775">
        <w:t>32</w:t>
      </w:r>
      <w:r w:rsidRPr="00893775">
        <w:tab/>
        <w:t xml:space="preserve">Torres, E. B. Two classes of movements in motor control. </w:t>
      </w:r>
      <w:r w:rsidRPr="00893775">
        <w:rPr>
          <w:i/>
        </w:rPr>
        <w:t>Exp</w:t>
      </w:r>
      <w:r w:rsidR="008C34B1">
        <w:rPr>
          <w:i/>
        </w:rPr>
        <w:t>erimental</w:t>
      </w:r>
      <w:r w:rsidRPr="00893775">
        <w:rPr>
          <w:i/>
        </w:rPr>
        <w:t xml:space="preserve"> Brain Res</w:t>
      </w:r>
      <w:r w:rsidR="008C34B1">
        <w:rPr>
          <w:i/>
        </w:rPr>
        <w:t>earch</w:t>
      </w:r>
      <w:r w:rsidRPr="00893775">
        <w:rPr>
          <w:i/>
        </w:rPr>
        <w:t>.</w:t>
      </w:r>
      <w:r w:rsidRPr="00893775">
        <w:t xml:space="preserve"> </w:t>
      </w:r>
      <w:r w:rsidRPr="00893775">
        <w:rPr>
          <w:b/>
        </w:rPr>
        <w:t>215</w:t>
      </w:r>
      <w:r w:rsidRPr="00893775">
        <w:t xml:space="preserve"> (3-4), 269-283</w:t>
      </w:r>
      <w:r w:rsidR="00AA208A">
        <w:t xml:space="preserve"> (</w:t>
      </w:r>
      <w:r w:rsidRPr="00893775">
        <w:t>2011).</w:t>
      </w:r>
    </w:p>
    <w:p w14:paraId="1AA4D2F6" w14:textId="3AF61ED5" w:rsidR="00893775" w:rsidRPr="00893775" w:rsidRDefault="00893775" w:rsidP="00F455E4">
      <w:pPr>
        <w:pStyle w:val="EndNoteBibliography"/>
        <w:ind w:left="720" w:hanging="720"/>
      </w:pPr>
      <w:r w:rsidRPr="00893775">
        <w:t>33</w:t>
      </w:r>
      <w:r w:rsidRPr="00893775">
        <w:tab/>
        <w:t xml:space="preserve">Purves, D. </w:t>
      </w:r>
      <w:r w:rsidRPr="00893775">
        <w:rPr>
          <w:i/>
        </w:rPr>
        <w:t>Neuroscience</w:t>
      </w:r>
      <w:r w:rsidRPr="00893775">
        <w:t>. Sixth edition. edn</w:t>
      </w:r>
      <w:r w:rsidR="00AA208A">
        <w:t xml:space="preserve"> (</w:t>
      </w:r>
      <w:r w:rsidRPr="00893775">
        <w:t>Oxford University Press, 2018).</w:t>
      </w:r>
    </w:p>
    <w:p w14:paraId="566C5AC8" w14:textId="00AC755E" w:rsidR="00893775" w:rsidRPr="00893775" w:rsidRDefault="00893775" w:rsidP="00F455E4">
      <w:pPr>
        <w:pStyle w:val="EndNoteBibliography"/>
        <w:ind w:left="720" w:hanging="720"/>
      </w:pPr>
      <w:r w:rsidRPr="00893775">
        <w:t>34</w:t>
      </w:r>
      <w:r w:rsidRPr="00893775">
        <w:tab/>
        <w:t xml:space="preserve">Torres, E. B. Signatures of movement variability anticipate hand speed according to levels of intent. </w:t>
      </w:r>
      <w:r w:rsidR="008C34B1" w:rsidRPr="008C34B1">
        <w:rPr>
          <w:i/>
        </w:rPr>
        <w:t>Behavioral and Brain Functions</w:t>
      </w:r>
      <w:r w:rsidRPr="00893775">
        <w:rPr>
          <w:i/>
        </w:rPr>
        <w:t>.</w:t>
      </w:r>
      <w:r w:rsidRPr="00893775">
        <w:t xml:space="preserve"> </w:t>
      </w:r>
      <w:r w:rsidRPr="00893775">
        <w:rPr>
          <w:b/>
        </w:rPr>
        <w:t>9</w:t>
      </w:r>
      <w:r w:rsidR="00AA208A">
        <w:t>,</w:t>
      </w:r>
      <w:r w:rsidRPr="00893775">
        <w:t xml:space="preserve"> 10</w:t>
      </w:r>
      <w:r w:rsidR="00AA208A">
        <w:t xml:space="preserve"> (</w:t>
      </w:r>
      <w:r w:rsidRPr="00893775">
        <w:t>2013).</w:t>
      </w:r>
    </w:p>
    <w:p w14:paraId="0EEBC61D" w14:textId="23C10FC5" w:rsidR="00893775" w:rsidRPr="00893775" w:rsidRDefault="00893775" w:rsidP="00F455E4">
      <w:pPr>
        <w:pStyle w:val="EndNoteBibliography"/>
        <w:ind w:left="720" w:hanging="720"/>
      </w:pPr>
      <w:r w:rsidRPr="00893775">
        <w:t>35</w:t>
      </w:r>
      <w:r w:rsidRPr="00893775">
        <w:tab/>
        <w:t xml:space="preserve">Torres, E. B. The rates of change of the stochastic trajectories of acceleration variability are a good predictor of normal aging and of the stage of Parkinson's disease. </w:t>
      </w:r>
      <w:r w:rsidRPr="00893775">
        <w:rPr>
          <w:i/>
        </w:rPr>
        <w:t xml:space="preserve">Frontiers in </w:t>
      </w:r>
      <w:r w:rsidR="00AA208A" w:rsidRPr="00893775">
        <w:rPr>
          <w:i/>
        </w:rPr>
        <w:t>Integrative Neu</w:t>
      </w:r>
      <w:r w:rsidRPr="00893775">
        <w:rPr>
          <w:i/>
        </w:rPr>
        <w:t>roscience.</w:t>
      </w:r>
      <w:r w:rsidRPr="00893775">
        <w:t xml:space="preserve"> </w:t>
      </w:r>
      <w:r w:rsidRPr="00893775">
        <w:rPr>
          <w:b/>
        </w:rPr>
        <w:t>7</w:t>
      </w:r>
      <w:r w:rsidR="00AA208A">
        <w:t>,</w:t>
      </w:r>
      <w:r w:rsidRPr="00893775">
        <w:t xml:space="preserve"> 50</w:t>
      </w:r>
      <w:r w:rsidR="00AA208A">
        <w:t xml:space="preserve"> (</w:t>
      </w:r>
      <w:r w:rsidRPr="00893775">
        <w:t>2013).</w:t>
      </w:r>
    </w:p>
    <w:p w14:paraId="78BAE91F" w14:textId="5C42AB57" w:rsidR="00893775" w:rsidRPr="00893775" w:rsidRDefault="00893775" w:rsidP="00F455E4">
      <w:pPr>
        <w:pStyle w:val="EndNoteBibliography"/>
        <w:ind w:left="720" w:hanging="720"/>
      </w:pPr>
      <w:r w:rsidRPr="00893775">
        <w:t>36</w:t>
      </w:r>
      <w:r w:rsidRPr="00893775">
        <w:tab/>
        <w:t>Torres, E. B., Vero, J.</w:t>
      </w:r>
      <w:r w:rsidR="00AA208A">
        <w:t xml:space="preserve">, </w:t>
      </w:r>
      <w:r w:rsidRPr="00893775">
        <w:t xml:space="preserve">Rai, R. Statistical Platform for Individualized Behavioral Analyses Using Biophysical Micro-Movement Spikes. </w:t>
      </w:r>
      <w:r w:rsidRPr="00893775">
        <w:rPr>
          <w:i/>
        </w:rPr>
        <w:t>Sensors (Basel).</w:t>
      </w:r>
      <w:r w:rsidRPr="00893775">
        <w:t xml:space="preserve"> </w:t>
      </w:r>
      <w:r w:rsidRPr="00893775">
        <w:rPr>
          <w:b/>
        </w:rPr>
        <w:t>18</w:t>
      </w:r>
      <w:r w:rsidRPr="00893775">
        <w:t xml:space="preserve"> (4)</w:t>
      </w:r>
      <w:r w:rsidR="00AA208A">
        <w:t xml:space="preserve"> (</w:t>
      </w:r>
      <w:r w:rsidRPr="00893775">
        <w:t>2018).</w:t>
      </w:r>
    </w:p>
    <w:p w14:paraId="3B6E099F" w14:textId="3549D021" w:rsidR="00893775" w:rsidRPr="00893775" w:rsidRDefault="00893775" w:rsidP="00F455E4">
      <w:pPr>
        <w:pStyle w:val="EndNoteBibliography"/>
        <w:ind w:left="720" w:hanging="720"/>
      </w:pPr>
      <w:r w:rsidRPr="00893775">
        <w:t>37</w:t>
      </w:r>
      <w:r w:rsidRPr="00893775">
        <w:tab/>
        <w:t xml:space="preserve">Torres, E. B. in </w:t>
      </w:r>
      <w:r w:rsidRPr="00893775">
        <w:rPr>
          <w:i/>
        </w:rPr>
        <w:t>Progress in Motor Control</w:t>
      </w:r>
      <w:r w:rsidR="00AD4F41">
        <w:t xml:space="preserve"> </w:t>
      </w:r>
      <w:r w:rsidRPr="00893775">
        <w:t xml:space="preserve"> 229-254 (Springer, 2016).</w:t>
      </w:r>
    </w:p>
    <w:p w14:paraId="5CD188F0" w14:textId="511C3529" w:rsidR="00893775" w:rsidRPr="00893775" w:rsidRDefault="00893775" w:rsidP="00F455E4">
      <w:pPr>
        <w:pStyle w:val="EndNoteBibliography"/>
        <w:ind w:left="720" w:hanging="720"/>
      </w:pPr>
      <w:r w:rsidRPr="00893775">
        <w:t>38</w:t>
      </w:r>
      <w:r w:rsidRPr="00893775">
        <w:tab/>
        <w:t>Torres, E. B., Yanovich, P.</w:t>
      </w:r>
      <w:r w:rsidR="00AA208A">
        <w:t xml:space="preserve">, </w:t>
      </w:r>
      <w:r w:rsidRPr="00893775">
        <w:t xml:space="preserve">Metaxas, D. N. Give spontaneity and self-discovery a chance in ASD: spontaneous peripheral limb variability as a proxy to evoke centrally driven intentional acts. </w:t>
      </w:r>
      <w:r w:rsidRPr="00893775">
        <w:rPr>
          <w:i/>
        </w:rPr>
        <w:t>Frontiers in</w:t>
      </w:r>
      <w:r w:rsidR="00AA208A" w:rsidRPr="00893775">
        <w:rPr>
          <w:i/>
        </w:rPr>
        <w:t xml:space="preserve"> Integrative Neuro</w:t>
      </w:r>
      <w:r w:rsidRPr="00893775">
        <w:rPr>
          <w:i/>
        </w:rPr>
        <w:t>science.</w:t>
      </w:r>
      <w:r w:rsidRPr="00893775">
        <w:t xml:space="preserve"> </w:t>
      </w:r>
      <w:r w:rsidRPr="00893775">
        <w:rPr>
          <w:b/>
        </w:rPr>
        <w:t>7</w:t>
      </w:r>
      <w:r w:rsidR="00AA208A">
        <w:t>,</w:t>
      </w:r>
      <w:r w:rsidRPr="00893775">
        <w:t xml:space="preserve"> 46</w:t>
      </w:r>
      <w:r w:rsidR="00AA208A">
        <w:t xml:space="preserve"> (</w:t>
      </w:r>
      <w:r w:rsidRPr="00893775">
        <w:t>2013).</w:t>
      </w:r>
    </w:p>
    <w:p w14:paraId="48C384C9" w14:textId="05242CA6" w:rsidR="00893775" w:rsidRPr="00893775" w:rsidRDefault="00893775" w:rsidP="00F455E4">
      <w:pPr>
        <w:pStyle w:val="EndNoteBibliography"/>
        <w:ind w:left="720" w:hanging="720"/>
      </w:pPr>
      <w:r w:rsidRPr="00893775">
        <w:t>39</w:t>
      </w:r>
      <w:r w:rsidRPr="00893775">
        <w:tab/>
        <w:t>Gramann, K., Jung, T. P., Ferris, D. P., Lin, C. T.</w:t>
      </w:r>
      <w:r w:rsidR="00AA208A">
        <w:t xml:space="preserve">, </w:t>
      </w:r>
      <w:r w:rsidRPr="00893775">
        <w:t xml:space="preserve">Makeig, S. Toward a new cognitive </w:t>
      </w:r>
      <w:r w:rsidRPr="00893775">
        <w:lastRenderedPageBreak/>
        <w:t xml:space="preserve">neuroscience: modeling natural brain dynamics. </w:t>
      </w:r>
      <w:r w:rsidRPr="00893775">
        <w:rPr>
          <w:i/>
        </w:rPr>
        <w:t xml:space="preserve">Frontiers in </w:t>
      </w:r>
      <w:r w:rsidR="00AA208A" w:rsidRPr="00893775">
        <w:rPr>
          <w:i/>
        </w:rPr>
        <w:t>Human Neuro</w:t>
      </w:r>
      <w:r w:rsidRPr="00893775">
        <w:rPr>
          <w:i/>
        </w:rPr>
        <w:t>science.</w:t>
      </w:r>
      <w:r w:rsidRPr="00893775">
        <w:t xml:space="preserve"> </w:t>
      </w:r>
      <w:r w:rsidRPr="00893775">
        <w:rPr>
          <w:b/>
        </w:rPr>
        <w:t>8</w:t>
      </w:r>
      <w:r w:rsidR="00AA208A">
        <w:t>,</w:t>
      </w:r>
      <w:r w:rsidRPr="00893775">
        <w:t xml:space="preserve"> 444</w:t>
      </w:r>
      <w:r w:rsidR="00AA208A">
        <w:t xml:space="preserve"> (</w:t>
      </w:r>
      <w:r w:rsidRPr="00893775">
        <w:t>2014).</w:t>
      </w:r>
    </w:p>
    <w:p w14:paraId="3B581DC6" w14:textId="7E4D84F2" w:rsidR="00893775" w:rsidRPr="00893775" w:rsidRDefault="00893775" w:rsidP="00F455E4">
      <w:pPr>
        <w:pStyle w:val="EndNoteBibliography"/>
        <w:ind w:left="720" w:hanging="720"/>
      </w:pPr>
      <w:r w:rsidRPr="00893775">
        <w:t>40</w:t>
      </w:r>
      <w:r w:rsidRPr="00893775">
        <w:tab/>
        <w:t>Kalampratsidou, V.</w:t>
      </w:r>
      <w:r w:rsidR="00AA208A">
        <w:t xml:space="preserve">, </w:t>
      </w:r>
      <w:r w:rsidRPr="00893775">
        <w:t xml:space="preserve">Torres, E. B. Bodily Signals Entrainment in the Presence of Music. </w:t>
      </w:r>
      <w:r w:rsidRPr="00893775">
        <w:rPr>
          <w:i/>
        </w:rPr>
        <w:t>Proceedings of the 6th International Conference on Movement and Computing.</w:t>
      </w:r>
      <w:r w:rsidRPr="00893775">
        <w:t xml:space="preserve"> 3</w:t>
      </w:r>
      <w:r w:rsidR="00AA208A">
        <w:t xml:space="preserve"> (</w:t>
      </w:r>
      <w:r w:rsidRPr="00893775">
        <w:t>2019).</w:t>
      </w:r>
    </w:p>
    <w:p w14:paraId="45DAC648" w14:textId="77085267" w:rsidR="00893775" w:rsidRPr="00893775" w:rsidRDefault="00893775" w:rsidP="00F455E4">
      <w:pPr>
        <w:pStyle w:val="EndNoteBibliography"/>
        <w:ind w:left="720" w:hanging="720"/>
      </w:pPr>
      <w:r w:rsidRPr="00893775">
        <w:t>41</w:t>
      </w:r>
      <w:r w:rsidRPr="00893775">
        <w:tab/>
        <w:t>Kalampratsidou, V.</w:t>
      </w:r>
      <w:r w:rsidR="00AA208A">
        <w:t xml:space="preserve">, </w:t>
      </w:r>
      <w:r w:rsidRPr="00893775">
        <w:t xml:space="preserve">Torres, E. B. Sonification of heart rate variability can entrain bodies in motion. </w:t>
      </w:r>
      <w:r w:rsidRPr="00893775">
        <w:rPr>
          <w:i/>
        </w:rPr>
        <w:t>Proceedings of the 7th International Conference on Movement and Computing.</w:t>
      </w:r>
      <w:r w:rsidRPr="00893775">
        <w:t xml:space="preserve"> 10.1145/3401956.3404186 Article 2</w:t>
      </w:r>
      <w:r w:rsidR="00AA208A">
        <w:t xml:space="preserve"> (</w:t>
      </w:r>
      <w:r w:rsidRPr="00893775">
        <w:t>2020).</w:t>
      </w:r>
    </w:p>
    <w:p w14:paraId="0AF1C0B1" w14:textId="57719A63" w:rsidR="00893775" w:rsidRPr="00893775" w:rsidRDefault="00893775" w:rsidP="00F455E4">
      <w:pPr>
        <w:pStyle w:val="EndNoteBibliography"/>
        <w:ind w:left="720" w:hanging="720"/>
      </w:pPr>
      <w:r w:rsidRPr="00893775">
        <w:t>42</w:t>
      </w:r>
      <w:r w:rsidRPr="00893775">
        <w:tab/>
        <w:t xml:space="preserve">Kalampratsidou, V. </w:t>
      </w:r>
      <w:r w:rsidRPr="00893775">
        <w:rPr>
          <w:i/>
        </w:rPr>
        <w:t>Co-adaptive multimodal interface guided by real-time multisensory stochastic feedback</w:t>
      </w:r>
      <w:r w:rsidRPr="00893775">
        <w:t>, Rutgers University-School of Graduate Studies</w:t>
      </w:r>
      <w:r w:rsidR="00AA208A">
        <w:t xml:space="preserve"> (</w:t>
      </w:r>
      <w:r w:rsidRPr="00893775">
        <w:t>2018).</w:t>
      </w:r>
    </w:p>
    <w:p w14:paraId="2730E458" w14:textId="6759052A" w:rsidR="00893775" w:rsidRPr="00893775" w:rsidRDefault="00893775" w:rsidP="00F455E4">
      <w:pPr>
        <w:pStyle w:val="EndNoteBibliography"/>
        <w:ind w:left="720" w:hanging="720"/>
      </w:pPr>
      <w:r w:rsidRPr="00893775">
        <w:t>43</w:t>
      </w:r>
      <w:r w:rsidRPr="00893775">
        <w:tab/>
        <w:t>Kalampratsidou, V., Kemper, S.</w:t>
      </w:r>
      <w:r w:rsidR="00AA208A">
        <w:t xml:space="preserve">, </w:t>
      </w:r>
      <w:r w:rsidRPr="00893775">
        <w:t xml:space="preserve">Torres, B., Elizabeth. Real time streaming and closed loop co-adaptive interface to steer multi-layered nervous systems performance. </w:t>
      </w:r>
      <w:r w:rsidRPr="00893775">
        <w:rPr>
          <w:i/>
        </w:rPr>
        <w:t>48th Annual Meeting of Society for Neuroscience.</w:t>
      </w:r>
      <w:r w:rsidRPr="00893775">
        <w:t xml:space="preserve"> (2018).</w:t>
      </w:r>
    </w:p>
    <w:p w14:paraId="5AA48D4F" w14:textId="082B11A6" w:rsidR="00893775" w:rsidRPr="00893775" w:rsidRDefault="00893775" w:rsidP="00F455E4">
      <w:pPr>
        <w:pStyle w:val="EndNoteBibliography"/>
        <w:ind w:left="720" w:hanging="720"/>
      </w:pPr>
      <w:r w:rsidRPr="00893775">
        <w:t>44</w:t>
      </w:r>
      <w:r w:rsidRPr="00893775">
        <w:tab/>
        <w:t>Kalampratsidou, V.</w:t>
      </w:r>
      <w:r w:rsidR="00AA208A">
        <w:t xml:space="preserve">, </w:t>
      </w:r>
      <w:r w:rsidRPr="00893775">
        <w:t xml:space="preserve">Torres, E. B. Body-brain-avatar interface: a tool to study sensory-motor integration and neuroplasticity. </w:t>
      </w:r>
      <w:r w:rsidRPr="00893775">
        <w:rPr>
          <w:i/>
        </w:rPr>
        <w:t>Fourth International Symposium on Movement and Computing, MOCO.</w:t>
      </w:r>
      <w:r w:rsidRPr="00893775">
        <w:t xml:space="preserve"> </w:t>
      </w:r>
      <w:r w:rsidRPr="00893775">
        <w:rPr>
          <w:b/>
        </w:rPr>
        <w:t>17</w:t>
      </w:r>
      <w:r w:rsidR="00AA208A">
        <w:t xml:space="preserve"> (</w:t>
      </w:r>
      <w:r w:rsidRPr="00893775">
        <w:t>2017).</w:t>
      </w:r>
    </w:p>
    <w:p w14:paraId="1495ECF1" w14:textId="51C09D97" w:rsidR="00893775" w:rsidRPr="00893775" w:rsidRDefault="00893775" w:rsidP="00F455E4">
      <w:pPr>
        <w:pStyle w:val="EndNoteBibliography"/>
        <w:ind w:left="720" w:hanging="720"/>
      </w:pPr>
      <w:r w:rsidRPr="00893775">
        <w:t>45</w:t>
      </w:r>
      <w:r w:rsidRPr="00893775">
        <w:tab/>
        <w:t>Kalampratsidou, V.</w:t>
      </w:r>
      <w:r w:rsidR="00AA208A">
        <w:t xml:space="preserve">, </w:t>
      </w:r>
      <w:r w:rsidRPr="00893775">
        <w:t xml:space="preserve">Torres, E. B. Peripheral Network Connectivity Analyses for the Real-Time Tracking of Coupled Bodies in Motion. </w:t>
      </w:r>
      <w:r w:rsidRPr="00893775">
        <w:rPr>
          <w:i/>
        </w:rPr>
        <w:t>Sensors (Basel).</w:t>
      </w:r>
      <w:r w:rsidRPr="00893775">
        <w:t xml:space="preserve"> </w:t>
      </w:r>
      <w:r w:rsidRPr="00893775">
        <w:rPr>
          <w:b/>
        </w:rPr>
        <w:t>18</w:t>
      </w:r>
      <w:r w:rsidRPr="00893775">
        <w:t xml:space="preserve"> (9)</w:t>
      </w:r>
      <w:r w:rsidR="00AA208A">
        <w:t xml:space="preserve"> (</w:t>
      </w:r>
      <w:r w:rsidRPr="00893775">
        <w:t>2018).</w:t>
      </w:r>
    </w:p>
    <w:p w14:paraId="1A5351B3" w14:textId="28BC0749" w:rsidR="00893775" w:rsidRPr="00893775" w:rsidRDefault="00893775" w:rsidP="00F455E4">
      <w:pPr>
        <w:pStyle w:val="EndNoteBibliography"/>
        <w:ind w:left="720" w:hanging="720"/>
      </w:pPr>
      <w:r w:rsidRPr="00893775">
        <w:t>46</w:t>
      </w:r>
      <w:r w:rsidRPr="00893775">
        <w:tab/>
        <w:t>Kalampratsidou, V., Zavorskas, M., Albano, J., Kemper, S.</w:t>
      </w:r>
      <w:r w:rsidR="00AA208A">
        <w:t xml:space="preserve">, </w:t>
      </w:r>
      <w:r w:rsidRPr="00893775">
        <w:t xml:space="preserve">Torres, E. B. Dance from the heart: A dance performance of sounds led by the dancer's heart. </w:t>
      </w:r>
      <w:r w:rsidRPr="00893775">
        <w:rPr>
          <w:i/>
        </w:rPr>
        <w:t>Sixth International Symposium on Movement and Computing.</w:t>
      </w:r>
      <w:r w:rsidRPr="00893775">
        <w:t xml:space="preserve"> (2019).</w:t>
      </w:r>
    </w:p>
    <w:p w14:paraId="757D37AD" w14:textId="359BD6DE" w:rsidR="00893775" w:rsidRPr="00893775" w:rsidRDefault="00893775" w:rsidP="00F455E4">
      <w:pPr>
        <w:pStyle w:val="EndNoteBibliography"/>
        <w:ind w:left="720" w:hanging="720"/>
      </w:pPr>
      <w:r w:rsidRPr="00893775">
        <w:t>47</w:t>
      </w:r>
      <w:r w:rsidRPr="00893775">
        <w:tab/>
        <w:t>Kalampratsidou, V.</w:t>
      </w:r>
      <w:r w:rsidR="00AA208A">
        <w:t xml:space="preserve">, </w:t>
      </w:r>
      <w:r w:rsidRPr="00893775">
        <w:t xml:space="preserve">Torres, E. B. Outcome measures of deliberate and spontaneous motions. </w:t>
      </w:r>
      <w:r w:rsidRPr="00893775">
        <w:rPr>
          <w:i/>
        </w:rPr>
        <w:t>Proceedings of the 3rd International Symposium on Movement and Computing.</w:t>
      </w:r>
      <w:r w:rsidRPr="00893775">
        <w:t xml:space="preserve"> 9</w:t>
      </w:r>
      <w:r w:rsidR="00AA208A">
        <w:t xml:space="preserve"> (</w:t>
      </w:r>
      <w:r w:rsidRPr="00893775">
        <w:t>2016).</w:t>
      </w:r>
    </w:p>
    <w:p w14:paraId="5828EF1D" w14:textId="6ABDF9F2" w:rsidR="00893775" w:rsidRPr="00893775" w:rsidRDefault="00893775" w:rsidP="00F455E4">
      <w:pPr>
        <w:pStyle w:val="EndNoteBibliography"/>
        <w:ind w:left="720" w:hanging="720"/>
      </w:pPr>
      <w:r w:rsidRPr="00893775">
        <w:t>48</w:t>
      </w:r>
      <w:r w:rsidRPr="00893775">
        <w:tab/>
        <w:t>Von Holst, E.</w:t>
      </w:r>
      <w:r w:rsidR="00AA208A">
        <w:t xml:space="preserve">, </w:t>
      </w:r>
      <w:r w:rsidRPr="00893775">
        <w:t xml:space="preserve">Mittelstaedt, H. in </w:t>
      </w:r>
      <w:r w:rsidRPr="00893775">
        <w:rPr>
          <w:i/>
        </w:rPr>
        <w:t>Perceptual Processing: Stimulus equivalence and pattern recognition</w:t>
      </w:r>
      <w:r w:rsidR="00AD4F41">
        <w:t xml:space="preserve"> </w:t>
      </w:r>
      <w:r w:rsidRPr="00893775">
        <w:t>(ed P.C. Dodwell)</w:t>
      </w:r>
      <w:r w:rsidR="00AD4F41">
        <w:t xml:space="preserve"> </w:t>
      </w:r>
      <w:r w:rsidRPr="00893775">
        <w:t>41-72 (Appleton-Century-Crofts, 1950).</w:t>
      </w:r>
    </w:p>
    <w:p w14:paraId="2B15A083" w14:textId="5488D9D4" w:rsidR="00893775" w:rsidRPr="00893775" w:rsidRDefault="00893775" w:rsidP="00F455E4">
      <w:pPr>
        <w:pStyle w:val="EndNoteBibliography"/>
        <w:ind w:left="720" w:hanging="720"/>
      </w:pPr>
      <w:r w:rsidRPr="00893775">
        <w:t>49</w:t>
      </w:r>
      <w:r w:rsidRPr="00893775">
        <w:tab/>
        <w:t>Torres, E. B., Yanovich, P.</w:t>
      </w:r>
      <w:r w:rsidR="00AA208A">
        <w:t xml:space="preserve">, </w:t>
      </w:r>
      <w:r w:rsidRPr="00893775">
        <w:t xml:space="preserve">Metaxas, D. N. Give spontaneity and self-discovery a chance in ASD: spontaneous peripheral limb variability as a proxy to evoke centrally driven intentional acts. </w:t>
      </w:r>
      <w:r w:rsidR="008C34B1" w:rsidRPr="008C34B1">
        <w:rPr>
          <w:i/>
        </w:rPr>
        <w:t>Frontiers in</w:t>
      </w:r>
      <w:r w:rsidR="00AA208A" w:rsidRPr="008C34B1">
        <w:rPr>
          <w:i/>
        </w:rPr>
        <w:t xml:space="preserve"> Integrative Neuro</w:t>
      </w:r>
      <w:r w:rsidR="008C34B1" w:rsidRPr="008C34B1">
        <w:rPr>
          <w:i/>
        </w:rPr>
        <w:t>science</w:t>
      </w:r>
      <w:r w:rsidRPr="00893775">
        <w:rPr>
          <w:i/>
        </w:rPr>
        <w:t>.</w:t>
      </w:r>
      <w:r w:rsidRPr="00893775">
        <w:t xml:space="preserve"> </w:t>
      </w:r>
      <w:r w:rsidRPr="00893775">
        <w:rPr>
          <w:b/>
        </w:rPr>
        <w:t>7</w:t>
      </w:r>
      <w:r w:rsidR="00AA208A">
        <w:t>,</w:t>
      </w:r>
      <w:r w:rsidRPr="00893775">
        <w:t xml:space="preserve"> 46</w:t>
      </w:r>
      <w:r w:rsidR="00AA208A">
        <w:t xml:space="preserve"> (</w:t>
      </w:r>
      <w:r w:rsidRPr="00893775">
        <w:t>2013).</w:t>
      </w:r>
    </w:p>
    <w:p w14:paraId="39ED3F85" w14:textId="6EEDD39C" w:rsidR="00893775" w:rsidRPr="00893775" w:rsidRDefault="00893775" w:rsidP="00F455E4">
      <w:pPr>
        <w:pStyle w:val="EndNoteBibliography"/>
        <w:ind w:left="720" w:hanging="720"/>
      </w:pPr>
      <w:r w:rsidRPr="00893775">
        <w:t>50</w:t>
      </w:r>
      <w:r w:rsidRPr="00893775">
        <w:tab/>
        <w:t xml:space="preserve">Torres, E. B. </w:t>
      </w:r>
      <w:r w:rsidRPr="00893775">
        <w:rPr>
          <w:i/>
        </w:rPr>
        <w:t>Objective Biometric Methods for the Diagnosis and Treatment of Nervous System Disorders</w:t>
      </w:r>
      <w:r w:rsidRPr="00893775">
        <w:t>.</w:t>
      </w:r>
      <w:r w:rsidR="00AD4F41">
        <w:t xml:space="preserve"> </w:t>
      </w:r>
      <w:r w:rsidRPr="00893775">
        <w:t>(Academic Press, Elsevier, 2018).</w:t>
      </w:r>
    </w:p>
    <w:p w14:paraId="76277E34" w14:textId="1FD21AE8" w:rsidR="00893775" w:rsidRPr="00893775" w:rsidRDefault="00893775" w:rsidP="00F455E4">
      <w:pPr>
        <w:pStyle w:val="EndNoteBibliography"/>
        <w:ind w:left="720" w:hanging="720"/>
      </w:pPr>
      <w:r w:rsidRPr="00893775">
        <w:t>51</w:t>
      </w:r>
      <w:r w:rsidRPr="00893775">
        <w:tab/>
        <w:t>Torres, E. B.</w:t>
      </w:r>
      <w:r w:rsidRPr="00893775">
        <w:rPr>
          <w:i/>
        </w:rPr>
        <w:t xml:space="preserve"> </w:t>
      </w:r>
      <w:r w:rsidR="00AA208A" w:rsidRPr="00AA208A">
        <w:t>et al.</w:t>
      </w:r>
      <w:r w:rsidRPr="00893775">
        <w:t xml:space="preserve"> Toward Precision Psychiatry: Statistical Platform for the Personalized Characterization of Natural Behaviors. </w:t>
      </w:r>
      <w:r w:rsidRPr="00893775">
        <w:rPr>
          <w:i/>
        </w:rPr>
        <w:t xml:space="preserve">Frontiers in </w:t>
      </w:r>
      <w:r w:rsidR="00AA208A">
        <w:rPr>
          <w:i/>
        </w:rPr>
        <w:t>N</w:t>
      </w:r>
      <w:r w:rsidRPr="00893775">
        <w:rPr>
          <w:i/>
        </w:rPr>
        <w:t>eurology.</w:t>
      </w:r>
      <w:r w:rsidRPr="00893775">
        <w:t xml:space="preserve"> </w:t>
      </w:r>
      <w:r w:rsidRPr="00893775">
        <w:rPr>
          <w:b/>
        </w:rPr>
        <w:t>7</w:t>
      </w:r>
      <w:r w:rsidR="00AA208A">
        <w:t>,</w:t>
      </w:r>
      <w:r w:rsidRPr="00893775">
        <w:t xml:space="preserve"> 8</w:t>
      </w:r>
      <w:r w:rsidR="00AA208A">
        <w:t xml:space="preserve"> (</w:t>
      </w:r>
      <w:r w:rsidRPr="00893775">
        <w:t>2016).</w:t>
      </w:r>
    </w:p>
    <w:p w14:paraId="7BA86B6B" w14:textId="353DFF56" w:rsidR="00893775" w:rsidRPr="00893775" w:rsidRDefault="00893775" w:rsidP="00F455E4">
      <w:pPr>
        <w:pStyle w:val="EndNoteBibliography"/>
        <w:ind w:left="720" w:hanging="720"/>
      </w:pPr>
      <w:r w:rsidRPr="00893775">
        <w:t>52</w:t>
      </w:r>
      <w:r w:rsidRPr="00893775">
        <w:tab/>
        <w:t>Wu, D.</w:t>
      </w:r>
      <w:r w:rsidRPr="00893775">
        <w:rPr>
          <w:i/>
        </w:rPr>
        <w:t xml:space="preserve"> </w:t>
      </w:r>
      <w:r w:rsidR="00AA208A" w:rsidRPr="00AA208A">
        <w:t>et al.</w:t>
      </w:r>
      <w:r w:rsidRPr="00893775">
        <w:t xml:space="preserve"> How doing a dynamical analysis of gait movement may provide information about Autism. </w:t>
      </w:r>
      <w:r w:rsidRPr="00893775">
        <w:rPr>
          <w:i/>
        </w:rPr>
        <w:t>APS March Meeting Abstracts.</w:t>
      </w:r>
      <w:r w:rsidRPr="00893775">
        <w:t xml:space="preserve"> (2017).</w:t>
      </w:r>
    </w:p>
    <w:p w14:paraId="334AEBD9" w14:textId="2819902C" w:rsidR="00893775" w:rsidRPr="00893775" w:rsidRDefault="00893775" w:rsidP="00F455E4">
      <w:pPr>
        <w:pStyle w:val="EndNoteBibliography"/>
        <w:ind w:left="720" w:hanging="720"/>
      </w:pPr>
      <w:r w:rsidRPr="00893775">
        <w:t>53</w:t>
      </w:r>
      <w:r w:rsidRPr="00893775">
        <w:tab/>
        <w:t>Torres, E. B.</w:t>
      </w:r>
      <w:r w:rsidRPr="00893775">
        <w:rPr>
          <w:i/>
        </w:rPr>
        <w:t xml:space="preserve"> </w:t>
      </w:r>
      <w:r w:rsidR="00AA208A" w:rsidRPr="00AA208A">
        <w:t>et al.</w:t>
      </w:r>
      <w:r w:rsidRPr="00893775">
        <w:t xml:space="preserve"> Characterization of the statistical signatures of micro-movements underlying natural gait patterns in children with Phelan McDermid syndrome: towards precision-phenotyping of behavior in ASD. </w:t>
      </w:r>
      <w:r w:rsidRPr="00893775">
        <w:rPr>
          <w:i/>
        </w:rPr>
        <w:t>Frontiers in</w:t>
      </w:r>
      <w:r w:rsidR="00AA208A" w:rsidRPr="00893775">
        <w:rPr>
          <w:i/>
        </w:rPr>
        <w:t xml:space="preserve"> Integrative Neuroscie</w:t>
      </w:r>
      <w:r w:rsidRPr="00893775">
        <w:rPr>
          <w:i/>
        </w:rPr>
        <w:t>nce.</w:t>
      </w:r>
      <w:r w:rsidRPr="00893775">
        <w:t xml:space="preserve"> </w:t>
      </w:r>
      <w:r w:rsidRPr="00893775">
        <w:rPr>
          <w:b/>
        </w:rPr>
        <w:t>10</w:t>
      </w:r>
      <w:r w:rsidR="00AA208A">
        <w:t>,</w:t>
      </w:r>
      <w:r w:rsidRPr="00893775">
        <w:t xml:space="preserve"> 22</w:t>
      </w:r>
      <w:r w:rsidR="00AA208A">
        <w:t xml:space="preserve"> (</w:t>
      </w:r>
      <w:r w:rsidRPr="00893775">
        <w:t>2016).</w:t>
      </w:r>
    </w:p>
    <w:p w14:paraId="1F94106B" w14:textId="77777777" w:rsidR="00893775" w:rsidRPr="00893775" w:rsidRDefault="00893775" w:rsidP="00F455E4">
      <w:pPr>
        <w:pStyle w:val="EndNoteBibliography"/>
        <w:ind w:left="720" w:hanging="720"/>
      </w:pPr>
      <w:r w:rsidRPr="00893775">
        <w:t>54</w:t>
      </w:r>
      <w:r w:rsidRPr="00893775">
        <w:tab/>
        <w:t xml:space="preserve">Kalampratsidou V, T. E. Peripheral Network Connectivity Analyses for the Real-Time Tracking of Coupled Bodies in Motion. </w:t>
      </w:r>
      <w:r w:rsidRPr="00893775">
        <w:rPr>
          <w:i/>
        </w:rPr>
        <w:t>Sensors.</w:t>
      </w:r>
      <w:r w:rsidRPr="00893775">
        <w:t xml:space="preserve"> (2018).</w:t>
      </w:r>
    </w:p>
    <w:p w14:paraId="09C21695" w14:textId="788D1AF8" w:rsidR="00893775" w:rsidRPr="00893775" w:rsidRDefault="00893775" w:rsidP="00F455E4">
      <w:pPr>
        <w:pStyle w:val="EndNoteBibliography"/>
        <w:ind w:left="720" w:hanging="720"/>
      </w:pPr>
      <w:r w:rsidRPr="00893775">
        <w:t>55</w:t>
      </w:r>
      <w:r w:rsidRPr="00893775">
        <w:tab/>
        <w:t>Brincker, M.</w:t>
      </w:r>
      <w:r w:rsidR="00AA208A">
        <w:t xml:space="preserve">, </w:t>
      </w:r>
      <w:r w:rsidRPr="00893775">
        <w:t xml:space="preserve">Torres, E. B. Noise from the periphery in autism. </w:t>
      </w:r>
      <w:r w:rsidR="008C34B1" w:rsidRPr="00893775">
        <w:rPr>
          <w:i/>
        </w:rPr>
        <w:t>Frontiers in</w:t>
      </w:r>
      <w:r w:rsidR="00AA208A" w:rsidRPr="00893775">
        <w:rPr>
          <w:i/>
        </w:rPr>
        <w:t xml:space="preserve"> Integrative Neuroscience.</w:t>
      </w:r>
      <w:r w:rsidR="00AA208A" w:rsidRPr="00893775">
        <w:t xml:space="preserve"> </w:t>
      </w:r>
      <w:r w:rsidR="00AA208A" w:rsidRPr="00893775">
        <w:rPr>
          <w:b/>
        </w:rPr>
        <w:t>7</w:t>
      </w:r>
      <w:r w:rsidR="00AA208A">
        <w:t>,</w:t>
      </w:r>
      <w:r w:rsidR="00AA208A" w:rsidRPr="00893775">
        <w:t xml:space="preserve"> </w:t>
      </w:r>
      <w:r w:rsidRPr="00893775">
        <w:t>34</w:t>
      </w:r>
      <w:r w:rsidR="00AA208A">
        <w:t xml:space="preserve"> (</w:t>
      </w:r>
      <w:r w:rsidRPr="00893775">
        <w:t>2013).</w:t>
      </w:r>
    </w:p>
    <w:p w14:paraId="07A2BBD2" w14:textId="1191EEDC" w:rsidR="00893775" w:rsidRPr="00893775" w:rsidRDefault="00893775" w:rsidP="00F455E4">
      <w:pPr>
        <w:pStyle w:val="EndNoteBibliography"/>
        <w:ind w:left="720" w:hanging="720"/>
      </w:pPr>
      <w:r w:rsidRPr="00893775">
        <w:t>56</w:t>
      </w:r>
      <w:r w:rsidRPr="00893775">
        <w:tab/>
        <w:t>Torres, E. B.</w:t>
      </w:r>
      <w:r w:rsidR="00AA208A">
        <w:t xml:space="preserve">, </w:t>
      </w:r>
      <w:r w:rsidRPr="00893775">
        <w:t xml:space="preserve">Denisova, K. Motor noise is rich signal in autism research and pharmacological treatments. </w:t>
      </w:r>
      <w:r w:rsidRPr="00893775">
        <w:rPr>
          <w:i/>
        </w:rPr>
        <w:t>Scientific Reports.</w:t>
      </w:r>
      <w:r w:rsidRPr="00893775">
        <w:t xml:space="preserve"> </w:t>
      </w:r>
      <w:r w:rsidRPr="00893775">
        <w:rPr>
          <w:b/>
        </w:rPr>
        <w:t>6</w:t>
      </w:r>
      <w:r w:rsidR="00AA208A">
        <w:t>,</w:t>
      </w:r>
      <w:r w:rsidRPr="00893775">
        <w:t xml:space="preserve"> 37422</w:t>
      </w:r>
      <w:r w:rsidR="00AA208A">
        <w:t xml:space="preserve"> (</w:t>
      </w:r>
      <w:r w:rsidRPr="00893775">
        <w:t>2016).</w:t>
      </w:r>
    </w:p>
    <w:p w14:paraId="21B83D54" w14:textId="569FA92C" w:rsidR="00796CB9" w:rsidRPr="00045E98" w:rsidRDefault="00EA3923" w:rsidP="00F455E4">
      <w:pPr>
        <w:contextualSpacing/>
      </w:pPr>
      <w:r w:rsidRPr="007E7A74">
        <w:lastRenderedPageBreak/>
        <w:fldChar w:fldCharType="end"/>
      </w:r>
    </w:p>
    <w:sectPr w:rsidR="00796CB9" w:rsidRPr="00045E98" w:rsidSect="00B81B15">
      <w:headerReference w:type="default" r:id="rId13"/>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6E4110" w14:textId="77777777" w:rsidR="008A49C8" w:rsidRDefault="008A49C8" w:rsidP="00621C4E">
      <w:r>
        <w:separator/>
      </w:r>
    </w:p>
  </w:endnote>
  <w:endnote w:type="continuationSeparator" w:id="0">
    <w:p w14:paraId="2B96EACB" w14:textId="77777777" w:rsidR="008A49C8" w:rsidRDefault="008A49C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02B53C0E" w:rsidR="00FD22EC" w:rsidRDefault="00FD22EC">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ab/>
        </w:r>
        <w:r>
          <w:rPr>
            <w:noProof/>
          </w:rPr>
          <w:tab/>
        </w:r>
      </w:p>
    </w:sdtContent>
  </w:sdt>
  <w:p w14:paraId="39947363" w14:textId="71AB2B06" w:rsidR="00FD22EC" w:rsidRPr="00494F77" w:rsidRDefault="00FD22E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D22EC" w:rsidRDefault="00FD22E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FCE5B4" w14:textId="77777777" w:rsidR="008A49C8" w:rsidRDefault="008A49C8" w:rsidP="00621C4E">
      <w:r>
        <w:separator/>
      </w:r>
    </w:p>
  </w:footnote>
  <w:footnote w:type="continuationSeparator" w:id="0">
    <w:p w14:paraId="52F5F7CD" w14:textId="77777777" w:rsidR="008A49C8" w:rsidRDefault="008A49C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D22EC" w:rsidRPr="006F06E4" w:rsidRDefault="00FD22E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30AB3"/>
    <w:multiLevelType w:val="multilevel"/>
    <w:tmpl w:val="053E724A"/>
    <w:lvl w:ilvl="0">
      <w:start w:val="2"/>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D46231"/>
    <w:multiLevelType w:val="hybridMultilevel"/>
    <w:tmpl w:val="74F6A3D6"/>
    <w:lvl w:ilvl="0" w:tplc="33826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E49F3"/>
    <w:multiLevelType w:val="hybridMultilevel"/>
    <w:tmpl w:val="88DA9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BE7571"/>
    <w:multiLevelType w:val="multilevel"/>
    <w:tmpl w:val="DB1AFCFC"/>
    <w:lvl w:ilvl="0">
      <w:start w:val="3"/>
      <w:numFmt w:val="upperLetter"/>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BA100C"/>
    <w:multiLevelType w:val="multilevel"/>
    <w:tmpl w:val="0409001F"/>
    <w:lvl w:ilvl="0">
      <w:start w:val="1"/>
      <w:numFmt w:val="decimal"/>
      <w:lvlText w:val="%1."/>
      <w:lvlJc w:val="left"/>
      <w:pPr>
        <w:ind w:left="7560" w:hanging="360"/>
      </w:pPr>
      <w:rPr>
        <w:rFonts w:hint="default"/>
      </w:rPr>
    </w:lvl>
    <w:lvl w:ilvl="1">
      <w:start w:val="1"/>
      <w:numFmt w:val="decimal"/>
      <w:lvlText w:val="%1.%2."/>
      <w:lvlJc w:val="left"/>
      <w:pPr>
        <w:ind w:left="7992" w:hanging="432"/>
      </w:pPr>
      <w:rPr>
        <w:rFonts w:hint="default"/>
      </w:rPr>
    </w:lvl>
    <w:lvl w:ilvl="2">
      <w:start w:val="1"/>
      <w:numFmt w:val="decimal"/>
      <w:lvlText w:val="%1.%2.%3."/>
      <w:lvlJc w:val="left"/>
      <w:pPr>
        <w:ind w:left="8424" w:hanging="504"/>
      </w:pPr>
      <w:rPr>
        <w:rFonts w:hint="default"/>
      </w:rPr>
    </w:lvl>
    <w:lvl w:ilvl="3">
      <w:start w:val="1"/>
      <w:numFmt w:val="decimal"/>
      <w:lvlText w:val="%1.%2.%3.%4."/>
      <w:lvlJc w:val="left"/>
      <w:pPr>
        <w:ind w:left="8928" w:hanging="648"/>
      </w:pPr>
      <w:rPr>
        <w:rFonts w:hint="default"/>
      </w:rPr>
    </w:lvl>
    <w:lvl w:ilvl="4">
      <w:start w:val="1"/>
      <w:numFmt w:val="decimal"/>
      <w:lvlText w:val="%1.%2.%3.%4.%5."/>
      <w:lvlJc w:val="left"/>
      <w:pPr>
        <w:ind w:left="9432" w:hanging="792"/>
      </w:pPr>
      <w:rPr>
        <w:rFonts w:hint="default"/>
      </w:rPr>
    </w:lvl>
    <w:lvl w:ilvl="5">
      <w:start w:val="1"/>
      <w:numFmt w:val="decimal"/>
      <w:lvlText w:val="%1.%2.%3.%4.%5.%6."/>
      <w:lvlJc w:val="left"/>
      <w:pPr>
        <w:ind w:left="9936" w:hanging="936"/>
      </w:pPr>
      <w:rPr>
        <w:rFonts w:hint="default"/>
      </w:rPr>
    </w:lvl>
    <w:lvl w:ilvl="6">
      <w:start w:val="1"/>
      <w:numFmt w:val="decimal"/>
      <w:lvlText w:val="%1.%2.%3.%4.%5.%6.%7."/>
      <w:lvlJc w:val="left"/>
      <w:pPr>
        <w:ind w:left="10440" w:hanging="1080"/>
      </w:pPr>
      <w:rPr>
        <w:rFonts w:hint="default"/>
      </w:rPr>
    </w:lvl>
    <w:lvl w:ilvl="7">
      <w:start w:val="1"/>
      <w:numFmt w:val="decimal"/>
      <w:lvlText w:val="%1.%2.%3.%4.%5.%6.%7.%8."/>
      <w:lvlJc w:val="left"/>
      <w:pPr>
        <w:ind w:left="10944" w:hanging="1224"/>
      </w:pPr>
      <w:rPr>
        <w:rFonts w:hint="default"/>
      </w:rPr>
    </w:lvl>
    <w:lvl w:ilvl="8">
      <w:start w:val="1"/>
      <w:numFmt w:val="decimal"/>
      <w:lvlText w:val="%1.%2.%3.%4.%5.%6.%7.%8.%9."/>
      <w:lvlJc w:val="left"/>
      <w:pPr>
        <w:ind w:left="11520" w:hanging="1440"/>
      </w:pPr>
      <w:rPr>
        <w:rFonts w:hint="default"/>
      </w:rPr>
    </w:lvl>
  </w:abstractNum>
  <w:abstractNum w:abstractNumId="5" w15:restartNumberingAfterBreak="0">
    <w:nsid w:val="366A3091"/>
    <w:multiLevelType w:val="multilevel"/>
    <w:tmpl w:val="4DE81AA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D2A2F76"/>
    <w:multiLevelType w:val="multilevel"/>
    <w:tmpl w:val="1780131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CEB1A5E"/>
    <w:multiLevelType w:val="multilevel"/>
    <w:tmpl w:val="4410891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CE44E15"/>
    <w:multiLevelType w:val="multilevel"/>
    <w:tmpl w:val="CBD646C4"/>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6D4104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E533BAB"/>
    <w:multiLevelType w:val="hybridMultilevel"/>
    <w:tmpl w:val="5C2C573C"/>
    <w:lvl w:ilvl="0" w:tplc="8FE6FC80">
      <w:start w:val="1"/>
      <w:numFmt w:val="upperLetter"/>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EF058A"/>
    <w:multiLevelType w:val="multilevel"/>
    <w:tmpl w:val="4410891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490919"/>
    <w:multiLevelType w:val="multilevel"/>
    <w:tmpl w:val="8EE4275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46474BC"/>
    <w:multiLevelType w:val="hybridMultilevel"/>
    <w:tmpl w:val="4FA863E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7747C6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
  </w:num>
  <w:num w:numId="3">
    <w:abstractNumId w:val="14"/>
  </w:num>
  <w:num w:numId="4">
    <w:abstractNumId w:val="4"/>
  </w:num>
  <w:num w:numId="5">
    <w:abstractNumId w:val="9"/>
  </w:num>
  <w:num w:numId="6">
    <w:abstractNumId w:val="10"/>
  </w:num>
  <w:num w:numId="7">
    <w:abstractNumId w:val="5"/>
  </w:num>
  <w:num w:numId="8">
    <w:abstractNumId w:val="0"/>
  </w:num>
  <w:num w:numId="9">
    <w:abstractNumId w:val="3"/>
  </w:num>
  <w:num w:numId="10">
    <w:abstractNumId w:val="13"/>
  </w:num>
  <w:num w:numId="11">
    <w:abstractNumId w:val="12"/>
  </w:num>
  <w:num w:numId="12">
    <w:abstractNumId w:val="7"/>
  </w:num>
  <w:num w:numId="13">
    <w:abstractNumId w:val="2"/>
  </w:num>
  <w:num w:numId="14">
    <w:abstractNumId w:val="8"/>
  </w:num>
  <w:num w:numId="15">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0szQwMjA3NzcztjBW0lEKTi0uzszPAykwrAUAhbbEriw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xse9vtjxvdffeaptvxwwsbz5502z5wvvva&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EE705F"/>
    <w:rsid w:val="00000D8E"/>
    <w:rsid w:val="00001169"/>
    <w:rsid w:val="00001806"/>
    <w:rsid w:val="00001E0D"/>
    <w:rsid w:val="000037AD"/>
    <w:rsid w:val="00004090"/>
    <w:rsid w:val="00004E48"/>
    <w:rsid w:val="00004EBC"/>
    <w:rsid w:val="000053CE"/>
    <w:rsid w:val="00005815"/>
    <w:rsid w:val="00006398"/>
    <w:rsid w:val="00006A66"/>
    <w:rsid w:val="00007DBC"/>
    <w:rsid w:val="00007EA1"/>
    <w:rsid w:val="000100F0"/>
    <w:rsid w:val="00011236"/>
    <w:rsid w:val="0001174D"/>
    <w:rsid w:val="000129B2"/>
    <w:rsid w:val="00012FF9"/>
    <w:rsid w:val="00012FFF"/>
    <w:rsid w:val="000133E4"/>
    <w:rsid w:val="0001389C"/>
    <w:rsid w:val="00013B07"/>
    <w:rsid w:val="00014046"/>
    <w:rsid w:val="00014314"/>
    <w:rsid w:val="000144B7"/>
    <w:rsid w:val="000156E6"/>
    <w:rsid w:val="00016B9A"/>
    <w:rsid w:val="00021434"/>
    <w:rsid w:val="00021774"/>
    <w:rsid w:val="00021DF3"/>
    <w:rsid w:val="00021F78"/>
    <w:rsid w:val="00023869"/>
    <w:rsid w:val="00024598"/>
    <w:rsid w:val="00024CB5"/>
    <w:rsid w:val="000263DB"/>
    <w:rsid w:val="000279B0"/>
    <w:rsid w:val="00032069"/>
    <w:rsid w:val="00032769"/>
    <w:rsid w:val="00032D4E"/>
    <w:rsid w:val="0003311E"/>
    <w:rsid w:val="00033DCB"/>
    <w:rsid w:val="000363E6"/>
    <w:rsid w:val="00037593"/>
    <w:rsid w:val="00037919"/>
    <w:rsid w:val="00037B58"/>
    <w:rsid w:val="00040E83"/>
    <w:rsid w:val="00041005"/>
    <w:rsid w:val="000420B8"/>
    <w:rsid w:val="000451BF"/>
    <w:rsid w:val="00045E98"/>
    <w:rsid w:val="000462C6"/>
    <w:rsid w:val="00046653"/>
    <w:rsid w:val="00047249"/>
    <w:rsid w:val="00051B73"/>
    <w:rsid w:val="0005752D"/>
    <w:rsid w:val="00060ABE"/>
    <w:rsid w:val="00061A50"/>
    <w:rsid w:val="0006361B"/>
    <w:rsid w:val="00063FB0"/>
    <w:rsid w:val="00064104"/>
    <w:rsid w:val="000652E3"/>
    <w:rsid w:val="00066025"/>
    <w:rsid w:val="00066A8A"/>
    <w:rsid w:val="00067A8F"/>
    <w:rsid w:val="00070144"/>
    <w:rsid w:val="000701D1"/>
    <w:rsid w:val="0007105D"/>
    <w:rsid w:val="00071F10"/>
    <w:rsid w:val="00074EB6"/>
    <w:rsid w:val="00080A20"/>
    <w:rsid w:val="00081E65"/>
    <w:rsid w:val="00082796"/>
    <w:rsid w:val="00082DF4"/>
    <w:rsid w:val="00085521"/>
    <w:rsid w:val="00086FF5"/>
    <w:rsid w:val="00087A29"/>
    <w:rsid w:val="00087C0A"/>
    <w:rsid w:val="00087CA1"/>
    <w:rsid w:val="00091753"/>
    <w:rsid w:val="0009219E"/>
    <w:rsid w:val="00092546"/>
    <w:rsid w:val="00092EA0"/>
    <w:rsid w:val="000938FA"/>
    <w:rsid w:val="00093BC4"/>
    <w:rsid w:val="000943E6"/>
    <w:rsid w:val="00097929"/>
    <w:rsid w:val="000A1E80"/>
    <w:rsid w:val="000A3B70"/>
    <w:rsid w:val="000A4280"/>
    <w:rsid w:val="000A4D74"/>
    <w:rsid w:val="000A5153"/>
    <w:rsid w:val="000A6202"/>
    <w:rsid w:val="000A6F2F"/>
    <w:rsid w:val="000B0E4D"/>
    <w:rsid w:val="000B10AE"/>
    <w:rsid w:val="000B2C0B"/>
    <w:rsid w:val="000B30BF"/>
    <w:rsid w:val="000B310C"/>
    <w:rsid w:val="000B36A9"/>
    <w:rsid w:val="000B505D"/>
    <w:rsid w:val="000B566B"/>
    <w:rsid w:val="000B5B49"/>
    <w:rsid w:val="000B662E"/>
    <w:rsid w:val="000B727D"/>
    <w:rsid w:val="000B7294"/>
    <w:rsid w:val="000B75D0"/>
    <w:rsid w:val="000C085F"/>
    <w:rsid w:val="000C1CF8"/>
    <w:rsid w:val="000C231E"/>
    <w:rsid w:val="000C2EDB"/>
    <w:rsid w:val="000C49CF"/>
    <w:rsid w:val="000C52E9"/>
    <w:rsid w:val="000C5CDC"/>
    <w:rsid w:val="000C65DC"/>
    <w:rsid w:val="000C66F3"/>
    <w:rsid w:val="000C6900"/>
    <w:rsid w:val="000D31E8"/>
    <w:rsid w:val="000D3570"/>
    <w:rsid w:val="000D4BDE"/>
    <w:rsid w:val="000D4E88"/>
    <w:rsid w:val="000D76E4"/>
    <w:rsid w:val="000D7EF5"/>
    <w:rsid w:val="000E09AF"/>
    <w:rsid w:val="000E172C"/>
    <w:rsid w:val="000E266D"/>
    <w:rsid w:val="000E3816"/>
    <w:rsid w:val="000E4F77"/>
    <w:rsid w:val="000E70E3"/>
    <w:rsid w:val="000E77CF"/>
    <w:rsid w:val="000F1914"/>
    <w:rsid w:val="000F1F91"/>
    <w:rsid w:val="000F2328"/>
    <w:rsid w:val="000F265C"/>
    <w:rsid w:val="000F282B"/>
    <w:rsid w:val="000F2E5B"/>
    <w:rsid w:val="000F3AFA"/>
    <w:rsid w:val="000F4FBF"/>
    <w:rsid w:val="000F5712"/>
    <w:rsid w:val="000F6611"/>
    <w:rsid w:val="000F7B04"/>
    <w:rsid w:val="000F7E22"/>
    <w:rsid w:val="001004BC"/>
    <w:rsid w:val="001017F0"/>
    <w:rsid w:val="001104F3"/>
    <w:rsid w:val="001127CE"/>
    <w:rsid w:val="00112EEB"/>
    <w:rsid w:val="00113943"/>
    <w:rsid w:val="00113A73"/>
    <w:rsid w:val="0011440C"/>
    <w:rsid w:val="0011516F"/>
    <w:rsid w:val="00116C51"/>
    <w:rsid w:val="00116ED3"/>
    <w:rsid w:val="001173FF"/>
    <w:rsid w:val="0012062B"/>
    <w:rsid w:val="00121AE6"/>
    <w:rsid w:val="00123208"/>
    <w:rsid w:val="0012563A"/>
    <w:rsid w:val="001264DE"/>
    <w:rsid w:val="00130411"/>
    <w:rsid w:val="001313A7"/>
    <w:rsid w:val="0013276F"/>
    <w:rsid w:val="001328C8"/>
    <w:rsid w:val="00133085"/>
    <w:rsid w:val="0013621E"/>
    <w:rsid w:val="0013642E"/>
    <w:rsid w:val="00142EFE"/>
    <w:rsid w:val="001435EB"/>
    <w:rsid w:val="0014436A"/>
    <w:rsid w:val="001474F5"/>
    <w:rsid w:val="001511CD"/>
    <w:rsid w:val="001526C0"/>
    <w:rsid w:val="00152762"/>
    <w:rsid w:val="00152A23"/>
    <w:rsid w:val="00153B3E"/>
    <w:rsid w:val="001552F1"/>
    <w:rsid w:val="00160D86"/>
    <w:rsid w:val="001618E8"/>
    <w:rsid w:val="00161E86"/>
    <w:rsid w:val="00162CB7"/>
    <w:rsid w:val="00164959"/>
    <w:rsid w:val="001659E2"/>
    <w:rsid w:val="001665C9"/>
    <w:rsid w:val="00166672"/>
    <w:rsid w:val="00166F32"/>
    <w:rsid w:val="00167BB7"/>
    <w:rsid w:val="001701DF"/>
    <w:rsid w:val="00171E5B"/>
    <w:rsid w:val="00171F94"/>
    <w:rsid w:val="001741B2"/>
    <w:rsid w:val="00175D4E"/>
    <w:rsid w:val="0017668A"/>
    <w:rsid w:val="001766FE"/>
    <w:rsid w:val="001771E7"/>
    <w:rsid w:val="001809F9"/>
    <w:rsid w:val="00183EF0"/>
    <w:rsid w:val="00185207"/>
    <w:rsid w:val="00187BCE"/>
    <w:rsid w:val="00191096"/>
    <w:rsid w:val="001911FF"/>
    <w:rsid w:val="00192006"/>
    <w:rsid w:val="0019293F"/>
    <w:rsid w:val="00192AE1"/>
    <w:rsid w:val="00193180"/>
    <w:rsid w:val="00194F7C"/>
    <w:rsid w:val="00195CCB"/>
    <w:rsid w:val="00195FD5"/>
    <w:rsid w:val="00196792"/>
    <w:rsid w:val="001A1943"/>
    <w:rsid w:val="001A3777"/>
    <w:rsid w:val="001A38CA"/>
    <w:rsid w:val="001A76B5"/>
    <w:rsid w:val="001B1519"/>
    <w:rsid w:val="001B2E2D"/>
    <w:rsid w:val="001B5CD2"/>
    <w:rsid w:val="001C0BEE"/>
    <w:rsid w:val="001C0CA1"/>
    <w:rsid w:val="001C1987"/>
    <w:rsid w:val="001C1E49"/>
    <w:rsid w:val="001C27C1"/>
    <w:rsid w:val="001C2A98"/>
    <w:rsid w:val="001C2B83"/>
    <w:rsid w:val="001C2F26"/>
    <w:rsid w:val="001C3379"/>
    <w:rsid w:val="001C4D95"/>
    <w:rsid w:val="001C652C"/>
    <w:rsid w:val="001D2315"/>
    <w:rsid w:val="001D3D7D"/>
    <w:rsid w:val="001D3FFF"/>
    <w:rsid w:val="001D51B0"/>
    <w:rsid w:val="001D5547"/>
    <w:rsid w:val="001D625F"/>
    <w:rsid w:val="001D68A4"/>
    <w:rsid w:val="001D7576"/>
    <w:rsid w:val="001D7BAA"/>
    <w:rsid w:val="001E0726"/>
    <w:rsid w:val="001E0D80"/>
    <w:rsid w:val="001E0E3F"/>
    <w:rsid w:val="001E0F1B"/>
    <w:rsid w:val="001E14A0"/>
    <w:rsid w:val="001E220C"/>
    <w:rsid w:val="001E265E"/>
    <w:rsid w:val="001E27F9"/>
    <w:rsid w:val="001E32BD"/>
    <w:rsid w:val="001E5EAF"/>
    <w:rsid w:val="001E697B"/>
    <w:rsid w:val="001E7376"/>
    <w:rsid w:val="001F225C"/>
    <w:rsid w:val="001F4B35"/>
    <w:rsid w:val="002003A5"/>
    <w:rsid w:val="00201CFA"/>
    <w:rsid w:val="0020220D"/>
    <w:rsid w:val="00202448"/>
    <w:rsid w:val="00202D15"/>
    <w:rsid w:val="002031EC"/>
    <w:rsid w:val="0020358B"/>
    <w:rsid w:val="0020378E"/>
    <w:rsid w:val="00203E71"/>
    <w:rsid w:val="00205B3F"/>
    <w:rsid w:val="00205FA8"/>
    <w:rsid w:val="00206574"/>
    <w:rsid w:val="00212243"/>
    <w:rsid w:val="00212EAE"/>
    <w:rsid w:val="00213285"/>
    <w:rsid w:val="00214BEE"/>
    <w:rsid w:val="00214EAD"/>
    <w:rsid w:val="002152E8"/>
    <w:rsid w:val="00215509"/>
    <w:rsid w:val="0021596F"/>
    <w:rsid w:val="002160C4"/>
    <w:rsid w:val="002177EF"/>
    <w:rsid w:val="00220366"/>
    <w:rsid w:val="002205B8"/>
    <w:rsid w:val="00223AD9"/>
    <w:rsid w:val="00223B93"/>
    <w:rsid w:val="00225547"/>
    <w:rsid w:val="00225720"/>
    <w:rsid w:val="002259E5"/>
    <w:rsid w:val="00225A24"/>
    <w:rsid w:val="00226140"/>
    <w:rsid w:val="0022644D"/>
    <w:rsid w:val="00226F96"/>
    <w:rsid w:val="002274F3"/>
    <w:rsid w:val="0023018C"/>
    <w:rsid w:val="0023094C"/>
    <w:rsid w:val="00234BE3"/>
    <w:rsid w:val="00235A90"/>
    <w:rsid w:val="00236C8B"/>
    <w:rsid w:val="00237521"/>
    <w:rsid w:val="002418AA"/>
    <w:rsid w:val="00241E48"/>
    <w:rsid w:val="0024214E"/>
    <w:rsid w:val="00242623"/>
    <w:rsid w:val="002442B9"/>
    <w:rsid w:val="00247AB5"/>
    <w:rsid w:val="00250558"/>
    <w:rsid w:val="002511C5"/>
    <w:rsid w:val="00251F7E"/>
    <w:rsid w:val="00252C7A"/>
    <w:rsid w:val="00253BD5"/>
    <w:rsid w:val="0025567F"/>
    <w:rsid w:val="00255CED"/>
    <w:rsid w:val="00256A66"/>
    <w:rsid w:val="002605D1"/>
    <w:rsid w:val="00260652"/>
    <w:rsid w:val="00261F25"/>
    <w:rsid w:val="002631B0"/>
    <w:rsid w:val="002648A9"/>
    <w:rsid w:val="0026536F"/>
    <w:rsid w:val="0026553C"/>
    <w:rsid w:val="00265F4E"/>
    <w:rsid w:val="00267DD5"/>
    <w:rsid w:val="002700FE"/>
    <w:rsid w:val="002710B9"/>
    <w:rsid w:val="002730F5"/>
    <w:rsid w:val="00273AD1"/>
    <w:rsid w:val="00274A0A"/>
    <w:rsid w:val="002760FD"/>
    <w:rsid w:val="00277593"/>
    <w:rsid w:val="00277EE9"/>
    <w:rsid w:val="00280909"/>
    <w:rsid w:val="00280918"/>
    <w:rsid w:val="002821A1"/>
    <w:rsid w:val="00282AF6"/>
    <w:rsid w:val="00282FEE"/>
    <w:rsid w:val="00283565"/>
    <w:rsid w:val="00285568"/>
    <w:rsid w:val="002857DD"/>
    <w:rsid w:val="0028596A"/>
    <w:rsid w:val="00287085"/>
    <w:rsid w:val="002875E2"/>
    <w:rsid w:val="00290AF9"/>
    <w:rsid w:val="0029357D"/>
    <w:rsid w:val="00293783"/>
    <w:rsid w:val="00294677"/>
    <w:rsid w:val="00295960"/>
    <w:rsid w:val="002967CF"/>
    <w:rsid w:val="0029761D"/>
    <w:rsid w:val="00297788"/>
    <w:rsid w:val="002A13BF"/>
    <w:rsid w:val="002A3285"/>
    <w:rsid w:val="002A484B"/>
    <w:rsid w:val="002A57D7"/>
    <w:rsid w:val="002A5E48"/>
    <w:rsid w:val="002A64A6"/>
    <w:rsid w:val="002B1235"/>
    <w:rsid w:val="002B1C01"/>
    <w:rsid w:val="002B27DB"/>
    <w:rsid w:val="002B295D"/>
    <w:rsid w:val="002B2A85"/>
    <w:rsid w:val="002B2F29"/>
    <w:rsid w:val="002B3229"/>
    <w:rsid w:val="002B3301"/>
    <w:rsid w:val="002B420D"/>
    <w:rsid w:val="002B5F37"/>
    <w:rsid w:val="002C0311"/>
    <w:rsid w:val="002C1FA8"/>
    <w:rsid w:val="002C47D4"/>
    <w:rsid w:val="002C5245"/>
    <w:rsid w:val="002C5B62"/>
    <w:rsid w:val="002C6FB1"/>
    <w:rsid w:val="002C7346"/>
    <w:rsid w:val="002C73E0"/>
    <w:rsid w:val="002C7B52"/>
    <w:rsid w:val="002D0F38"/>
    <w:rsid w:val="002D2CED"/>
    <w:rsid w:val="002D71A3"/>
    <w:rsid w:val="002D77E3"/>
    <w:rsid w:val="002D7FE3"/>
    <w:rsid w:val="002E036E"/>
    <w:rsid w:val="002E11F3"/>
    <w:rsid w:val="002E2F1D"/>
    <w:rsid w:val="002E3A72"/>
    <w:rsid w:val="002E4248"/>
    <w:rsid w:val="002F2859"/>
    <w:rsid w:val="002F3EB1"/>
    <w:rsid w:val="002F3FED"/>
    <w:rsid w:val="002F4B87"/>
    <w:rsid w:val="002F6E3C"/>
    <w:rsid w:val="002F6F63"/>
    <w:rsid w:val="00300613"/>
    <w:rsid w:val="0030117D"/>
    <w:rsid w:val="0030186C"/>
    <w:rsid w:val="00301CCA"/>
    <w:rsid w:val="00301F30"/>
    <w:rsid w:val="00302063"/>
    <w:rsid w:val="003023A4"/>
    <w:rsid w:val="00302578"/>
    <w:rsid w:val="003038FD"/>
    <w:rsid w:val="00303C87"/>
    <w:rsid w:val="00304C0F"/>
    <w:rsid w:val="00305081"/>
    <w:rsid w:val="00306C96"/>
    <w:rsid w:val="00307B11"/>
    <w:rsid w:val="003108E5"/>
    <w:rsid w:val="00310F40"/>
    <w:rsid w:val="003120CB"/>
    <w:rsid w:val="0031359A"/>
    <w:rsid w:val="0031458B"/>
    <w:rsid w:val="00320153"/>
    <w:rsid w:val="00320367"/>
    <w:rsid w:val="00320FF6"/>
    <w:rsid w:val="00322871"/>
    <w:rsid w:val="00326FB3"/>
    <w:rsid w:val="00327786"/>
    <w:rsid w:val="003316D4"/>
    <w:rsid w:val="00331947"/>
    <w:rsid w:val="00333822"/>
    <w:rsid w:val="00333FF2"/>
    <w:rsid w:val="003355C0"/>
    <w:rsid w:val="00336119"/>
    <w:rsid w:val="00336715"/>
    <w:rsid w:val="003370D3"/>
    <w:rsid w:val="00337CC5"/>
    <w:rsid w:val="003401EC"/>
    <w:rsid w:val="00340DFD"/>
    <w:rsid w:val="003425C8"/>
    <w:rsid w:val="00344954"/>
    <w:rsid w:val="00344B71"/>
    <w:rsid w:val="003452A4"/>
    <w:rsid w:val="00346BF1"/>
    <w:rsid w:val="00350CD7"/>
    <w:rsid w:val="0035139D"/>
    <w:rsid w:val="00351A3B"/>
    <w:rsid w:val="00352761"/>
    <w:rsid w:val="00353E71"/>
    <w:rsid w:val="00355E00"/>
    <w:rsid w:val="00356E78"/>
    <w:rsid w:val="00360C17"/>
    <w:rsid w:val="003621C6"/>
    <w:rsid w:val="003622B8"/>
    <w:rsid w:val="00362DED"/>
    <w:rsid w:val="00366B76"/>
    <w:rsid w:val="00367E5D"/>
    <w:rsid w:val="00370A6E"/>
    <w:rsid w:val="00373051"/>
    <w:rsid w:val="00373B8F"/>
    <w:rsid w:val="003755BA"/>
    <w:rsid w:val="0037588B"/>
    <w:rsid w:val="00375E2F"/>
    <w:rsid w:val="00375EC4"/>
    <w:rsid w:val="00375F32"/>
    <w:rsid w:val="00376D95"/>
    <w:rsid w:val="00377FBB"/>
    <w:rsid w:val="003824ED"/>
    <w:rsid w:val="003836EF"/>
    <w:rsid w:val="00385140"/>
    <w:rsid w:val="00391FD8"/>
    <w:rsid w:val="00392502"/>
    <w:rsid w:val="00392C3B"/>
    <w:rsid w:val="00393107"/>
    <w:rsid w:val="00393CC7"/>
    <w:rsid w:val="0039554F"/>
    <w:rsid w:val="003971F7"/>
    <w:rsid w:val="003A16FC"/>
    <w:rsid w:val="003A1E41"/>
    <w:rsid w:val="003A23E7"/>
    <w:rsid w:val="003A4FCD"/>
    <w:rsid w:val="003A796D"/>
    <w:rsid w:val="003B0944"/>
    <w:rsid w:val="003B129C"/>
    <w:rsid w:val="003B1593"/>
    <w:rsid w:val="003B15DB"/>
    <w:rsid w:val="003B2AD9"/>
    <w:rsid w:val="003B3C39"/>
    <w:rsid w:val="003B4381"/>
    <w:rsid w:val="003B6868"/>
    <w:rsid w:val="003C1043"/>
    <w:rsid w:val="003C1A30"/>
    <w:rsid w:val="003C1B5E"/>
    <w:rsid w:val="003C2440"/>
    <w:rsid w:val="003C3269"/>
    <w:rsid w:val="003C6779"/>
    <w:rsid w:val="003C6DD9"/>
    <w:rsid w:val="003C73F3"/>
    <w:rsid w:val="003D24B5"/>
    <w:rsid w:val="003D2998"/>
    <w:rsid w:val="003D2F0A"/>
    <w:rsid w:val="003D376D"/>
    <w:rsid w:val="003D3891"/>
    <w:rsid w:val="003D4F2D"/>
    <w:rsid w:val="003D566A"/>
    <w:rsid w:val="003D5D84"/>
    <w:rsid w:val="003E0F4F"/>
    <w:rsid w:val="003E18AC"/>
    <w:rsid w:val="003E210B"/>
    <w:rsid w:val="003E2A12"/>
    <w:rsid w:val="003E2F2F"/>
    <w:rsid w:val="003E3384"/>
    <w:rsid w:val="003E3CA4"/>
    <w:rsid w:val="003E548E"/>
    <w:rsid w:val="003E555E"/>
    <w:rsid w:val="003E72DB"/>
    <w:rsid w:val="003E7845"/>
    <w:rsid w:val="003E791C"/>
    <w:rsid w:val="003E7D81"/>
    <w:rsid w:val="003E7F97"/>
    <w:rsid w:val="003F03FA"/>
    <w:rsid w:val="003F4C40"/>
    <w:rsid w:val="003F6EAE"/>
    <w:rsid w:val="00400C99"/>
    <w:rsid w:val="00401BF5"/>
    <w:rsid w:val="00401D76"/>
    <w:rsid w:val="00402C7E"/>
    <w:rsid w:val="00402EC3"/>
    <w:rsid w:val="004054A8"/>
    <w:rsid w:val="00406C48"/>
    <w:rsid w:val="00407EC8"/>
    <w:rsid w:val="00410DB5"/>
    <w:rsid w:val="0041110A"/>
    <w:rsid w:val="00411624"/>
    <w:rsid w:val="004118F3"/>
    <w:rsid w:val="00411E66"/>
    <w:rsid w:val="004148E1"/>
    <w:rsid w:val="00414C46"/>
    <w:rsid w:val="00414CFA"/>
    <w:rsid w:val="00415EC0"/>
    <w:rsid w:val="004165DA"/>
    <w:rsid w:val="004169FD"/>
    <w:rsid w:val="004207DE"/>
    <w:rsid w:val="00420BE9"/>
    <w:rsid w:val="00420E86"/>
    <w:rsid w:val="00423AD8"/>
    <w:rsid w:val="00423FDD"/>
    <w:rsid w:val="00424C85"/>
    <w:rsid w:val="004260BD"/>
    <w:rsid w:val="00426BD3"/>
    <w:rsid w:val="0043012F"/>
    <w:rsid w:val="00430F1F"/>
    <w:rsid w:val="004326EA"/>
    <w:rsid w:val="00437E4E"/>
    <w:rsid w:val="004402D1"/>
    <w:rsid w:val="00442B90"/>
    <w:rsid w:val="0044434C"/>
    <w:rsid w:val="0044456B"/>
    <w:rsid w:val="00447BD1"/>
    <w:rsid w:val="00447D80"/>
    <w:rsid w:val="004507F3"/>
    <w:rsid w:val="00450AF4"/>
    <w:rsid w:val="00450EF2"/>
    <w:rsid w:val="00452B55"/>
    <w:rsid w:val="00455154"/>
    <w:rsid w:val="00456A57"/>
    <w:rsid w:val="00457E16"/>
    <w:rsid w:val="00460640"/>
    <w:rsid w:val="004607DE"/>
    <w:rsid w:val="004625FA"/>
    <w:rsid w:val="004671C7"/>
    <w:rsid w:val="0047013B"/>
    <w:rsid w:val="00470B50"/>
    <w:rsid w:val="00472175"/>
    <w:rsid w:val="00472F4D"/>
    <w:rsid w:val="004730BF"/>
    <w:rsid w:val="00473E20"/>
    <w:rsid w:val="00474DCB"/>
    <w:rsid w:val="0047535C"/>
    <w:rsid w:val="00475BEE"/>
    <w:rsid w:val="0047604C"/>
    <w:rsid w:val="004762F6"/>
    <w:rsid w:val="00477FC4"/>
    <w:rsid w:val="0048002D"/>
    <w:rsid w:val="004825E0"/>
    <w:rsid w:val="00484190"/>
    <w:rsid w:val="00484DF8"/>
    <w:rsid w:val="00485870"/>
    <w:rsid w:val="00485FE8"/>
    <w:rsid w:val="00487C12"/>
    <w:rsid w:val="0049049E"/>
    <w:rsid w:val="004910F4"/>
    <w:rsid w:val="00492473"/>
    <w:rsid w:val="00492EB5"/>
    <w:rsid w:val="00493A1B"/>
    <w:rsid w:val="00494B77"/>
    <w:rsid w:val="00494F77"/>
    <w:rsid w:val="00497311"/>
    <w:rsid w:val="00497721"/>
    <w:rsid w:val="004A0229"/>
    <w:rsid w:val="004A184D"/>
    <w:rsid w:val="004A2242"/>
    <w:rsid w:val="004A35D2"/>
    <w:rsid w:val="004A39E6"/>
    <w:rsid w:val="004A4921"/>
    <w:rsid w:val="004A71E4"/>
    <w:rsid w:val="004A7871"/>
    <w:rsid w:val="004B14DB"/>
    <w:rsid w:val="004B1F44"/>
    <w:rsid w:val="004B2E26"/>
    <w:rsid w:val="004B2F00"/>
    <w:rsid w:val="004B40FD"/>
    <w:rsid w:val="004B5871"/>
    <w:rsid w:val="004B6E31"/>
    <w:rsid w:val="004B7258"/>
    <w:rsid w:val="004C1D66"/>
    <w:rsid w:val="004C28B3"/>
    <w:rsid w:val="004C31D7"/>
    <w:rsid w:val="004C4AD2"/>
    <w:rsid w:val="004C4D6A"/>
    <w:rsid w:val="004C5CB7"/>
    <w:rsid w:val="004C6981"/>
    <w:rsid w:val="004C75FB"/>
    <w:rsid w:val="004D001C"/>
    <w:rsid w:val="004D1F21"/>
    <w:rsid w:val="004D268C"/>
    <w:rsid w:val="004D53A5"/>
    <w:rsid w:val="004D59D8"/>
    <w:rsid w:val="004D5DA1"/>
    <w:rsid w:val="004D735B"/>
    <w:rsid w:val="004D77B9"/>
    <w:rsid w:val="004E016D"/>
    <w:rsid w:val="004E1308"/>
    <w:rsid w:val="004E150F"/>
    <w:rsid w:val="004E1DCA"/>
    <w:rsid w:val="004E23A1"/>
    <w:rsid w:val="004E2EE6"/>
    <w:rsid w:val="004E3489"/>
    <w:rsid w:val="004E358A"/>
    <w:rsid w:val="004E3AFA"/>
    <w:rsid w:val="004E430D"/>
    <w:rsid w:val="004E6229"/>
    <w:rsid w:val="004E6588"/>
    <w:rsid w:val="004F0219"/>
    <w:rsid w:val="004F1C68"/>
    <w:rsid w:val="004F2742"/>
    <w:rsid w:val="004F2B53"/>
    <w:rsid w:val="004F33EC"/>
    <w:rsid w:val="004F354A"/>
    <w:rsid w:val="004F6AD1"/>
    <w:rsid w:val="004F7801"/>
    <w:rsid w:val="0050140F"/>
    <w:rsid w:val="0050163B"/>
    <w:rsid w:val="00501A52"/>
    <w:rsid w:val="00501EC2"/>
    <w:rsid w:val="00502A0A"/>
    <w:rsid w:val="0050390F"/>
    <w:rsid w:val="00503EEB"/>
    <w:rsid w:val="0050429D"/>
    <w:rsid w:val="00504FAD"/>
    <w:rsid w:val="00505B96"/>
    <w:rsid w:val="005068DC"/>
    <w:rsid w:val="00506F80"/>
    <w:rsid w:val="00507C50"/>
    <w:rsid w:val="00513EEF"/>
    <w:rsid w:val="0051400B"/>
    <w:rsid w:val="00514D40"/>
    <w:rsid w:val="00516228"/>
    <w:rsid w:val="00517352"/>
    <w:rsid w:val="00517C3A"/>
    <w:rsid w:val="00521307"/>
    <w:rsid w:val="005228E2"/>
    <w:rsid w:val="00523711"/>
    <w:rsid w:val="00524AB5"/>
    <w:rsid w:val="00527BF4"/>
    <w:rsid w:val="005317E9"/>
    <w:rsid w:val="00531EF9"/>
    <w:rsid w:val="005324BE"/>
    <w:rsid w:val="0053344C"/>
    <w:rsid w:val="005336CB"/>
    <w:rsid w:val="005349EC"/>
    <w:rsid w:val="00534F6C"/>
    <w:rsid w:val="00535994"/>
    <w:rsid w:val="0053646D"/>
    <w:rsid w:val="00540AAD"/>
    <w:rsid w:val="00541A99"/>
    <w:rsid w:val="0054365E"/>
    <w:rsid w:val="00543EC1"/>
    <w:rsid w:val="0054608F"/>
    <w:rsid w:val="00546311"/>
    <w:rsid w:val="00546458"/>
    <w:rsid w:val="005502F3"/>
    <w:rsid w:val="0055087C"/>
    <w:rsid w:val="00553413"/>
    <w:rsid w:val="005541C6"/>
    <w:rsid w:val="00554E9F"/>
    <w:rsid w:val="00555983"/>
    <w:rsid w:val="00556BF1"/>
    <w:rsid w:val="005571DD"/>
    <w:rsid w:val="00557586"/>
    <w:rsid w:val="00557C94"/>
    <w:rsid w:val="00560038"/>
    <w:rsid w:val="00560E31"/>
    <w:rsid w:val="00561BDA"/>
    <w:rsid w:val="00561BF8"/>
    <w:rsid w:val="00562270"/>
    <w:rsid w:val="00563881"/>
    <w:rsid w:val="005650A8"/>
    <w:rsid w:val="005712AD"/>
    <w:rsid w:val="00571494"/>
    <w:rsid w:val="0057180B"/>
    <w:rsid w:val="005722A6"/>
    <w:rsid w:val="005751D0"/>
    <w:rsid w:val="00575568"/>
    <w:rsid w:val="00576E3D"/>
    <w:rsid w:val="005810EE"/>
    <w:rsid w:val="005813A5"/>
    <w:rsid w:val="005818DD"/>
    <w:rsid w:val="00581B23"/>
    <w:rsid w:val="00581F8B"/>
    <w:rsid w:val="0058219C"/>
    <w:rsid w:val="0058436A"/>
    <w:rsid w:val="00585615"/>
    <w:rsid w:val="00585B33"/>
    <w:rsid w:val="00586925"/>
    <w:rsid w:val="0058707F"/>
    <w:rsid w:val="005870E8"/>
    <w:rsid w:val="0058743A"/>
    <w:rsid w:val="0059133A"/>
    <w:rsid w:val="00591DBD"/>
    <w:rsid w:val="00591F15"/>
    <w:rsid w:val="005920B6"/>
    <w:rsid w:val="005931FE"/>
    <w:rsid w:val="00594C09"/>
    <w:rsid w:val="005970D1"/>
    <w:rsid w:val="005A0028"/>
    <w:rsid w:val="005A0ACC"/>
    <w:rsid w:val="005A519A"/>
    <w:rsid w:val="005B0072"/>
    <w:rsid w:val="005B0732"/>
    <w:rsid w:val="005B38A0"/>
    <w:rsid w:val="005B38B5"/>
    <w:rsid w:val="005B42D1"/>
    <w:rsid w:val="005B491C"/>
    <w:rsid w:val="005B4DBF"/>
    <w:rsid w:val="005B5DE2"/>
    <w:rsid w:val="005B674C"/>
    <w:rsid w:val="005B740F"/>
    <w:rsid w:val="005B788A"/>
    <w:rsid w:val="005C01F3"/>
    <w:rsid w:val="005C0F79"/>
    <w:rsid w:val="005C24F2"/>
    <w:rsid w:val="005C56E1"/>
    <w:rsid w:val="005C7561"/>
    <w:rsid w:val="005C77F7"/>
    <w:rsid w:val="005C7B32"/>
    <w:rsid w:val="005C7EFA"/>
    <w:rsid w:val="005D02AD"/>
    <w:rsid w:val="005D11FA"/>
    <w:rsid w:val="005D14A0"/>
    <w:rsid w:val="005D1E57"/>
    <w:rsid w:val="005D2914"/>
    <w:rsid w:val="005D2F57"/>
    <w:rsid w:val="005D33D5"/>
    <w:rsid w:val="005D34F6"/>
    <w:rsid w:val="005D38B6"/>
    <w:rsid w:val="005D44FC"/>
    <w:rsid w:val="005D4C25"/>
    <w:rsid w:val="005D4F1A"/>
    <w:rsid w:val="005D570C"/>
    <w:rsid w:val="005D62F9"/>
    <w:rsid w:val="005E0F4E"/>
    <w:rsid w:val="005E1274"/>
    <w:rsid w:val="005E1884"/>
    <w:rsid w:val="005E3A63"/>
    <w:rsid w:val="005E3AAB"/>
    <w:rsid w:val="005E5C22"/>
    <w:rsid w:val="005E765D"/>
    <w:rsid w:val="005F2243"/>
    <w:rsid w:val="005F229B"/>
    <w:rsid w:val="005F2F21"/>
    <w:rsid w:val="005F373A"/>
    <w:rsid w:val="005F40F8"/>
    <w:rsid w:val="005F4F87"/>
    <w:rsid w:val="005F5ABE"/>
    <w:rsid w:val="005F6B0E"/>
    <w:rsid w:val="005F6CF2"/>
    <w:rsid w:val="005F760E"/>
    <w:rsid w:val="005F7B1D"/>
    <w:rsid w:val="00600952"/>
    <w:rsid w:val="00601ABB"/>
    <w:rsid w:val="0060221F"/>
    <w:rsid w:val="0060222A"/>
    <w:rsid w:val="00603823"/>
    <w:rsid w:val="006047D7"/>
    <w:rsid w:val="006070C4"/>
    <w:rsid w:val="00610C21"/>
    <w:rsid w:val="00611907"/>
    <w:rsid w:val="006126CF"/>
    <w:rsid w:val="00612AEC"/>
    <w:rsid w:val="00613116"/>
    <w:rsid w:val="006156B8"/>
    <w:rsid w:val="00615FDA"/>
    <w:rsid w:val="0061765C"/>
    <w:rsid w:val="006202A6"/>
    <w:rsid w:val="006203E7"/>
    <w:rsid w:val="0062054B"/>
    <w:rsid w:val="00621193"/>
    <w:rsid w:val="00621479"/>
    <w:rsid w:val="00621549"/>
    <w:rsid w:val="00621C4E"/>
    <w:rsid w:val="00624741"/>
    <w:rsid w:val="00624EAE"/>
    <w:rsid w:val="00627A6A"/>
    <w:rsid w:val="00630286"/>
    <w:rsid w:val="006305D7"/>
    <w:rsid w:val="00630A92"/>
    <w:rsid w:val="00631B71"/>
    <w:rsid w:val="00632F63"/>
    <w:rsid w:val="00633A01"/>
    <w:rsid w:val="00633B97"/>
    <w:rsid w:val="006341F7"/>
    <w:rsid w:val="00634585"/>
    <w:rsid w:val="00635014"/>
    <w:rsid w:val="006369CE"/>
    <w:rsid w:val="00640E7B"/>
    <w:rsid w:val="006411CA"/>
    <w:rsid w:val="00641843"/>
    <w:rsid w:val="00641BF7"/>
    <w:rsid w:val="00643CB8"/>
    <w:rsid w:val="00643DDF"/>
    <w:rsid w:val="00643E73"/>
    <w:rsid w:val="00644529"/>
    <w:rsid w:val="006454AF"/>
    <w:rsid w:val="0064605E"/>
    <w:rsid w:val="00651CBF"/>
    <w:rsid w:val="00655B83"/>
    <w:rsid w:val="00655DC9"/>
    <w:rsid w:val="006619C8"/>
    <w:rsid w:val="00667696"/>
    <w:rsid w:val="00671710"/>
    <w:rsid w:val="00673414"/>
    <w:rsid w:val="006755E1"/>
    <w:rsid w:val="00676079"/>
    <w:rsid w:val="00676E26"/>
    <w:rsid w:val="00676ECD"/>
    <w:rsid w:val="0067743F"/>
    <w:rsid w:val="00677D0A"/>
    <w:rsid w:val="00677E92"/>
    <w:rsid w:val="00680083"/>
    <w:rsid w:val="0068076E"/>
    <w:rsid w:val="0068185F"/>
    <w:rsid w:val="00681A5F"/>
    <w:rsid w:val="00681F0D"/>
    <w:rsid w:val="00681F6C"/>
    <w:rsid w:val="006879DF"/>
    <w:rsid w:val="006932BF"/>
    <w:rsid w:val="0069345B"/>
    <w:rsid w:val="0069391B"/>
    <w:rsid w:val="00694AE7"/>
    <w:rsid w:val="00694BCE"/>
    <w:rsid w:val="006954AB"/>
    <w:rsid w:val="00695AD5"/>
    <w:rsid w:val="00696220"/>
    <w:rsid w:val="006970DA"/>
    <w:rsid w:val="006A0116"/>
    <w:rsid w:val="006A01CF"/>
    <w:rsid w:val="006A01F8"/>
    <w:rsid w:val="006A082E"/>
    <w:rsid w:val="006A0BF1"/>
    <w:rsid w:val="006A1B92"/>
    <w:rsid w:val="006A20EF"/>
    <w:rsid w:val="006A242A"/>
    <w:rsid w:val="006A3544"/>
    <w:rsid w:val="006A37F7"/>
    <w:rsid w:val="006A4F46"/>
    <w:rsid w:val="006A595C"/>
    <w:rsid w:val="006A60DD"/>
    <w:rsid w:val="006A66DA"/>
    <w:rsid w:val="006A7000"/>
    <w:rsid w:val="006B0679"/>
    <w:rsid w:val="006B074C"/>
    <w:rsid w:val="006B3B84"/>
    <w:rsid w:val="006B424B"/>
    <w:rsid w:val="006B4E7C"/>
    <w:rsid w:val="006B5D8C"/>
    <w:rsid w:val="006B6189"/>
    <w:rsid w:val="006B6C22"/>
    <w:rsid w:val="006B7251"/>
    <w:rsid w:val="006B72D4"/>
    <w:rsid w:val="006C0DF6"/>
    <w:rsid w:val="006C11AC"/>
    <w:rsid w:val="006C11CC"/>
    <w:rsid w:val="006C1AEB"/>
    <w:rsid w:val="006C4B19"/>
    <w:rsid w:val="006C57FE"/>
    <w:rsid w:val="006C590F"/>
    <w:rsid w:val="006C668E"/>
    <w:rsid w:val="006C7B84"/>
    <w:rsid w:val="006D0B06"/>
    <w:rsid w:val="006D2180"/>
    <w:rsid w:val="006D2B97"/>
    <w:rsid w:val="006D45DA"/>
    <w:rsid w:val="006D75CF"/>
    <w:rsid w:val="006D7A60"/>
    <w:rsid w:val="006E0913"/>
    <w:rsid w:val="006E1643"/>
    <w:rsid w:val="006E4B63"/>
    <w:rsid w:val="006E6E56"/>
    <w:rsid w:val="006E7E11"/>
    <w:rsid w:val="006F06BA"/>
    <w:rsid w:val="006F06E4"/>
    <w:rsid w:val="006F06F3"/>
    <w:rsid w:val="006F4E44"/>
    <w:rsid w:val="006F5A24"/>
    <w:rsid w:val="006F5DEE"/>
    <w:rsid w:val="006F6AB7"/>
    <w:rsid w:val="006F7B41"/>
    <w:rsid w:val="00702059"/>
    <w:rsid w:val="007029C1"/>
    <w:rsid w:val="00702B5D"/>
    <w:rsid w:val="007037BF"/>
    <w:rsid w:val="00703C8D"/>
    <w:rsid w:val="00703ED2"/>
    <w:rsid w:val="007043B0"/>
    <w:rsid w:val="007066EE"/>
    <w:rsid w:val="00707B8D"/>
    <w:rsid w:val="00710165"/>
    <w:rsid w:val="0071074E"/>
    <w:rsid w:val="00710E8A"/>
    <w:rsid w:val="00711312"/>
    <w:rsid w:val="00711976"/>
    <w:rsid w:val="00713636"/>
    <w:rsid w:val="00713791"/>
    <w:rsid w:val="00714B8C"/>
    <w:rsid w:val="00714EC7"/>
    <w:rsid w:val="0071675D"/>
    <w:rsid w:val="00716ECA"/>
    <w:rsid w:val="00717365"/>
    <w:rsid w:val="00717736"/>
    <w:rsid w:val="007178A4"/>
    <w:rsid w:val="00720A7B"/>
    <w:rsid w:val="00720D17"/>
    <w:rsid w:val="00724D94"/>
    <w:rsid w:val="00725AD8"/>
    <w:rsid w:val="00726DD0"/>
    <w:rsid w:val="00727656"/>
    <w:rsid w:val="00732B47"/>
    <w:rsid w:val="00734192"/>
    <w:rsid w:val="00735CF5"/>
    <w:rsid w:val="00736A5B"/>
    <w:rsid w:val="00736EF0"/>
    <w:rsid w:val="0074063A"/>
    <w:rsid w:val="00741BF2"/>
    <w:rsid w:val="00742AA4"/>
    <w:rsid w:val="00743BA1"/>
    <w:rsid w:val="0074525E"/>
    <w:rsid w:val="00745F1E"/>
    <w:rsid w:val="0074730B"/>
    <w:rsid w:val="007515FE"/>
    <w:rsid w:val="00752EFB"/>
    <w:rsid w:val="00755467"/>
    <w:rsid w:val="0075755F"/>
    <w:rsid w:val="00757BB7"/>
    <w:rsid w:val="007601D0"/>
    <w:rsid w:val="007603BB"/>
    <w:rsid w:val="00760C40"/>
    <w:rsid w:val="00760C8D"/>
    <w:rsid w:val="0076109D"/>
    <w:rsid w:val="00761865"/>
    <w:rsid w:val="007656D7"/>
    <w:rsid w:val="00767107"/>
    <w:rsid w:val="00767365"/>
    <w:rsid w:val="007702BC"/>
    <w:rsid w:val="00771D08"/>
    <w:rsid w:val="00772B8D"/>
    <w:rsid w:val="00773617"/>
    <w:rsid w:val="00773BFD"/>
    <w:rsid w:val="00773D36"/>
    <w:rsid w:val="007743B3"/>
    <w:rsid w:val="00774490"/>
    <w:rsid w:val="007749F5"/>
    <w:rsid w:val="007757C3"/>
    <w:rsid w:val="007765E2"/>
    <w:rsid w:val="0077686B"/>
    <w:rsid w:val="00776A43"/>
    <w:rsid w:val="007801E7"/>
    <w:rsid w:val="0078198B"/>
    <w:rsid w:val="007819FF"/>
    <w:rsid w:val="00781BE4"/>
    <w:rsid w:val="007826CF"/>
    <w:rsid w:val="00782C42"/>
    <w:rsid w:val="0078360C"/>
    <w:rsid w:val="00784A4C"/>
    <w:rsid w:val="00784BC6"/>
    <w:rsid w:val="00784F8C"/>
    <w:rsid w:val="0078507A"/>
    <w:rsid w:val="0078523D"/>
    <w:rsid w:val="0078564A"/>
    <w:rsid w:val="007862F5"/>
    <w:rsid w:val="00787708"/>
    <w:rsid w:val="007908B0"/>
    <w:rsid w:val="0079149C"/>
    <w:rsid w:val="007931DF"/>
    <w:rsid w:val="0079425F"/>
    <w:rsid w:val="00796CB9"/>
    <w:rsid w:val="007973BF"/>
    <w:rsid w:val="0079776A"/>
    <w:rsid w:val="00797C59"/>
    <w:rsid w:val="007A0172"/>
    <w:rsid w:val="007A1804"/>
    <w:rsid w:val="007A2511"/>
    <w:rsid w:val="007A260E"/>
    <w:rsid w:val="007A2CE8"/>
    <w:rsid w:val="007A34A2"/>
    <w:rsid w:val="007A4D4C"/>
    <w:rsid w:val="007A4DD6"/>
    <w:rsid w:val="007A511E"/>
    <w:rsid w:val="007A5CB9"/>
    <w:rsid w:val="007B12AE"/>
    <w:rsid w:val="007B20AE"/>
    <w:rsid w:val="007B4EAC"/>
    <w:rsid w:val="007B501C"/>
    <w:rsid w:val="007B642E"/>
    <w:rsid w:val="007B6B07"/>
    <w:rsid w:val="007B6D43"/>
    <w:rsid w:val="007B749A"/>
    <w:rsid w:val="007B7B60"/>
    <w:rsid w:val="007B7C6E"/>
    <w:rsid w:val="007C15BC"/>
    <w:rsid w:val="007C35FF"/>
    <w:rsid w:val="007C563B"/>
    <w:rsid w:val="007C62B9"/>
    <w:rsid w:val="007C7A2F"/>
    <w:rsid w:val="007D017C"/>
    <w:rsid w:val="007D06AF"/>
    <w:rsid w:val="007D0E1B"/>
    <w:rsid w:val="007D1055"/>
    <w:rsid w:val="007D41CD"/>
    <w:rsid w:val="007D44D7"/>
    <w:rsid w:val="007D621A"/>
    <w:rsid w:val="007D7314"/>
    <w:rsid w:val="007E058A"/>
    <w:rsid w:val="007E2887"/>
    <w:rsid w:val="007E5278"/>
    <w:rsid w:val="007E5A28"/>
    <w:rsid w:val="007E5A92"/>
    <w:rsid w:val="007E5B90"/>
    <w:rsid w:val="007E600C"/>
    <w:rsid w:val="007E749C"/>
    <w:rsid w:val="007E7835"/>
    <w:rsid w:val="007E7A74"/>
    <w:rsid w:val="007F0E36"/>
    <w:rsid w:val="007F1B5C"/>
    <w:rsid w:val="007F4DAE"/>
    <w:rsid w:val="008003D4"/>
    <w:rsid w:val="00801257"/>
    <w:rsid w:val="00803742"/>
    <w:rsid w:val="008039F6"/>
    <w:rsid w:val="00803B0A"/>
    <w:rsid w:val="00804DED"/>
    <w:rsid w:val="00805B96"/>
    <w:rsid w:val="00806D90"/>
    <w:rsid w:val="00807B69"/>
    <w:rsid w:val="008105BE"/>
    <w:rsid w:val="008115A5"/>
    <w:rsid w:val="00811D46"/>
    <w:rsid w:val="00811E6D"/>
    <w:rsid w:val="008123AC"/>
    <w:rsid w:val="00813867"/>
    <w:rsid w:val="0081415D"/>
    <w:rsid w:val="00820229"/>
    <w:rsid w:val="008222C6"/>
    <w:rsid w:val="00822448"/>
    <w:rsid w:val="00822ABE"/>
    <w:rsid w:val="00822F8F"/>
    <w:rsid w:val="00823090"/>
    <w:rsid w:val="008244D1"/>
    <w:rsid w:val="0082725A"/>
    <w:rsid w:val="00827B9C"/>
    <w:rsid w:val="00827F51"/>
    <w:rsid w:val="0083104E"/>
    <w:rsid w:val="008331D6"/>
    <w:rsid w:val="008334C3"/>
    <w:rsid w:val="008343BE"/>
    <w:rsid w:val="00834B63"/>
    <w:rsid w:val="008352C2"/>
    <w:rsid w:val="00836535"/>
    <w:rsid w:val="00837ADD"/>
    <w:rsid w:val="00840C54"/>
    <w:rsid w:val="00840FB4"/>
    <w:rsid w:val="008410B2"/>
    <w:rsid w:val="00843244"/>
    <w:rsid w:val="0084327D"/>
    <w:rsid w:val="0084357F"/>
    <w:rsid w:val="00843933"/>
    <w:rsid w:val="00844B1A"/>
    <w:rsid w:val="00846A97"/>
    <w:rsid w:val="008500A0"/>
    <w:rsid w:val="00851D78"/>
    <w:rsid w:val="008524E5"/>
    <w:rsid w:val="0085351C"/>
    <w:rsid w:val="0085435A"/>
    <w:rsid w:val="008549CA"/>
    <w:rsid w:val="008556C3"/>
    <w:rsid w:val="0085687C"/>
    <w:rsid w:val="008649FE"/>
    <w:rsid w:val="00864B92"/>
    <w:rsid w:val="00866EDD"/>
    <w:rsid w:val="00870342"/>
    <w:rsid w:val="008706C5"/>
    <w:rsid w:val="00871472"/>
    <w:rsid w:val="008736AB"/>
    <w:rsid w:val="00873707"/>
    <w:rsid w:val="00874B20"/>
    <w:rsid w:val="008756BD"/>
    <w:rsid w:val="008757C6"/>
    <w:rsid w:val="008763E1"/>
    <w:rsid w:val="00877262"/>
    <w:rsid w:val="0087775C"/>
    <w:rsid w:val="00877EC8"/>
    <w:rsid w:val="008805A8"/>
    <w:rsid w:val="00880F36"/>
    <w:rsid w:val="00882D86"/>
    <w:rsid w:val="00883AE9"/>
    <w:rsid w:val="00884EDF"/>
    <w:rsid w:val="0088531A"/>
    <w:rsid w:val="00885530"/>
    <w:rsid w:val="00886F4B"/>
    <w:rsid w:val="008910D1"/>
    <w:rsid w:val="0089289A"/>
    <w:rsid w:val="0089296C"/>
    <w:rsid w:val="008933C0"/>
    <w:rsid w:val="00893775"/>
    <w:rsid w:val="00895675"/>
    <w:rsid w:val="00896ABD"/>
    <w:rsid w:val="00896E9E"/>
    <w:rsid w:val="00897AB6"/>
    <w:rsid w:val="008A10D7"/>
    <w:rsid w:val="008A3380"/>
    <w:rsid w:val="008A49C8"/>
    <w:rsid w:val="008A570D"/>
    <w:rsid w:val="008A7191"/>
    <w:rsid w:val="008A7A9C"/>
    <w:rsid w:val="008B0527"/>
    <w:rsid w:val="008B0BEF"/>
    <w:rsid w:val="008B30BD"/>
    <w:rsid w:val="008B4617"/>
    <w:rsid w:val="008B5218"/>
    <w:rsid w:val="008B566F"/>
    <w:rsid w:val="008B5A50"/>
    <w:rsid w:val="008B7102"/>
    <w:rsid w:val="008C0021"/>
    <w:rsid w:val="008C2713"/>
    <w:rsid w:val="008C34B1"/>
    <w:rsid w:val="008C3B7D"/>
    <w:rsid w:val="008C3CDD"/>
    <w:rsid w:val="008C454C"/>
    <w:rsid w:val="008C66B2"/>
    <w:rsid w:val="008C6850"/>
    <w:rsid w:val="008D0A18"/>
    <w:rsid w:val="008D0A9C"/>
    <w:rsid w:val="008D0F90"/>
    <w:rsid w:val="008D10D7"/>
    <w:rsid w:val="008D3715"/>
    <w:rsid w:val="008D5465"/>
    <w:rsid w:val="008D5E61"/>
    <w:rsid w:val="008D64E7"/>
    <w:rsid w:val="008D7E4D"/>
    <w:rsid w:val="008D7EB7"/>
    <w:rsid w:val="008D7EC5"/>
    <w:rsid w:val="008E0491"/>
    <w:rsid w:val="008E0C51"/>
    <w:rsid w:val="008E3684"/>
    <w:rsid w:val="008E4482"/>
    <w:rsid w:val="008E4F7C"/>
    <w:rsid w:val="008E57F5"/>
    <w:rsid w:val="008E5A1D"/>
    <w:rsid w:val="008E7606"/>
    <w:rsid w:val="008F0B28"/>
    <w:rsid w:val="008F108C"/>
    <w:rsid w:val="008F1DAA"/>
    <w:rsid w:val="008F2C05"/>
    <w:rsid w:val="008F306F"/>
    <w:rsid w:val="008F3EBD"/>
    <w:rsid w:val="008F4DD2"/>
    <w:rsid w:val="008F4DF6"/>
    <w:rsid w:val="008F60B2"/>
    <w:rsid w:val="008F6124"/>
    <w:rsid w:val="008F65BB"/>
    <w:rsid w:val="008F7C41"/>
    <w:rsid w:val="009005CA"/>
    <w:rsid w:val="009010D0"/>
    <w:rsid w:val="0090253D"/>
    <w:rsid w:val="009031E2"/>
    <w:rsid w:val="00903856"/>
    <w:rsid w:val="00903B06"/>
    <w:rsid w:val="009061A8"/>
    <w:rsid w:val="00906FFB"/>
    <w:rsid w:val="00907AE0"/>
    <w:rsid w:val="00911937"/>
    <w:rsid w:val="00911F4D"/>
    <w:rsid w:val="0091276C"/>
    <w:rsid w:val="00914875"/>
    <w:rsid w:val="00915810"/>
    <w:rsid w:val="009165AC"/>
    <w:rsid w:val="00916BE7"/>
    <w:rsid w:val="00916FFC"/>
    <w:rsid w:val="00917689"/>
    <w:rsid w:val="0092053F"/>
    <w:rsid w:val="009215CB"/>
    <w:rsid w:val="0092340A"/>
    <w:rsid w:val="00924217"/>
    <w:rsid w:val="00924A3F"/>
    <w:rsid w:val="00930A9F"/>
    <w:rsid w:val="009313D9"/>
    <w:rsid w:val="0093376A"/>
    <w:rsid w:val="00933926"/>
    <w:rsid w:val="00933F44"/>
    <w:rsid w:val="009346FD"/>
    <w:rsid w:val="00934A61"/>
    <w:rsid w:val="009356D0"/>
    <w:rsid w:val="00935954"/>
    <w:rsid w:val="00935B7F"/>
    <w:rsid w:val="0093798A"/>
    <w:rsid w:val="00941293"/>
    <w:rsid w:val="00942D18"/>
    <w:rsid w:val="00942DE3"/>
    <w:rsid w:val="009440BD"/>
    <w:rsid w:val="00944E6A"/>
    <w:rsid w:val="00946372"/>
    <w:rsid w:val="00946416"/>
    <w:rsid w:val="009477BF"/>
    <w:rsid w:val="00950C17"/>
    <w:rsid w:val="00950D9F"/>
    <w:rsid w:val="00951FAF"/>
    <w:rsid w:val="00954740"/>
    <w:rsid w:val="009553BF"/>
    <w:rsid w:val="00955AE5"/>
    <w:rsid w:val="00957D42"/>
    <w:rsid w:val="00962E71"/>
    <w:rsid w:val="009638B5"/>
    <w:rsid w:val="00963ABC"/>
    <w:rsid w:val="00964430"/>
    <w:rsid w:val="00964958"/>
    <w:rsid w:val="00965D21"/>
    <w:rsid w:val="00967764"/>
    <w:rsid w:val="00970A77"/>
    <w:rsid w:val="00970B0E"/>
    <w:rsid w:val="00970BB9"/>
    <w:rsid w:val="009723E5"/>
    <w:rsid w:val="009726EE"/>
    <w:rsid w:val="00972CDE"/>
    <w:rsid w:val="009733DD"/>
    <w:rsid w:val="009736EE"/>
    <w:rsid w:val="009742F8"/>
    <w:rsid w:val="00974E8C"/>
    <w:rsid w:val="00975573"/>
    <w:rsid w:val="0097679B"/>
    <w:rsid w:val="00976D03"/>
    <w:rsid w:val="00977B30"/>
    <w:rsid w:val="009802CC"/>
    <w:rsid w:val="0098253E"/>
    <w:rsid w:val="00982F41"/>
    <w:rsid w:val="00985090"/>
    <w:rsid w:val="00985AEF"/>
    <w:rsid w:val="009861B3"/>
    <w:rsid w:val="00987710"/>
    <w:rsid w:val="009904AB"/>
    <w:rsid w:val="00995688"/>
    <w:rsid w:val="009958A6"/>
    <w:rsid w:val="00996456"/>
    <w:rsid w:val="009965D6"/>
    <w:rsid w:val="0099726E"/>
    <w:rsid w:val="009A01DB"/>
    <w:rsid w:val="009A04F5"/>
    <w:rsid w:val="009A0513"/>
    <w:rsid w:val="009A10D3"/>
    <w:rsid w:val="009A15EF"/>
    <w:rsid w:val="009A38A5"/>
    <w:rsid w:val="009A45C0"/>
    <w:rsid w:val="009A5B4B"/>
    <w:rsid w:val="009A5B73"/>
    <w:rsid w:val="009A7BC8"/>
    <w:rsid w:val="009B0605"/>
    <w:rsid w:val="009B0DAB"/>
    <w:rsid w:val="009B118B"/>
    <w:rsid w:val="009B1737"/>
    <w:rsid w:val="009B1BEE"/>
    <w:rsid w:val="009B22BD"/>
    <w:rsid w:val="009B2FE3"/>
    <w:rsid w:val="009B3457"/>
    <w:rsid w:val="009B35C7"/>
    <w:rsid w:val="009B38D3"/>
    <w:rsid w:val="009B3D27"/>
    <w:rsid w:val="009B3D4B"/>
    <w:rsid w:val="009B5B99"/>
    <w:rsid w:val="009B608D"/>
    <w:rsid w:val="009B6EFC"/>
    <w:rsid w:val="009C12A1"/>
    <w:rsid w:val="009C1FD0"/>
    <w:rsid w:val="009C2DF8"/>
    <w:rsid w:val="009C308D"/>
    <w:rsid w:val="009C31BF"/>
    <w:rsid w:val="009C526B"/>
    <w:rsid w:val="009C63D2"/>
    <w:rsid w:val="009C68B7"/>
    <w:rsid w:val="009C75B0"/>
    <w:rsid w:val="009C7BB9"/>
    <w:rsid w:val="009D0427"/>
    <w:rsid w:val="009D06F6"/>
    <w:rsid w:val="009D0834"/>
    <w:rsid w:val="009D0A1E"/>
    <w:rsid w:val="009D17B8"/>
    <w:rsid w:val="009D1D93"/>
    <w:rsid w:val="009D1EBE"/>
    <w:rsid w:val="009D2AE3"/>
    <w:rsid w:val="009D455C"/>
    <w:rsid w:val="009D4C27"/>
    <w:rsid w:val="009D52BC"/>
    <w:rsid w:val="009D68DD"/>
    <w:rsid w:val="009D7D0A"/>
    <w:rsid w:val="009E03A5"/>
    <w:rsid w:val="009E09D9"/>
    <w:rsid w:val="009E1753"/>
    <w:rsid w:val="009E1ABD"/>
    <w:rsid w:val="009E20B9"/>
    <w:rsid w:val="009E218E"/>
    <w:rsid w:val="009E2AFE"/>
    <w:rsid w:val="009E50B2"/>
    <w:rsid w:val="009F01B1"/>
    <w:rsid w:val="009F0DBB"/>
    <w:rsid w:val="009F0F64"/>
    <w:rsid w:val="009F18EC"/>
    <w:rsid w:val="009F3887"/>
    <w:rsid w:val="009F4310"/>
    <w:rsid w:val="009F4EB4"/>
    <w:rsid w:val="009F659A"/>
    <w:rsid w:val="009F661E"/>
    <w:rsid w:val="009F732B"/>
    <w:rsid w:val="00A018E1"/>
    <w:rsid w:val="00A01FE0"/>
    <w:rsid w:val="00A02E34"/>
    <w:rsid w:val="00A05910"/>
    <w:rsid w:val="00A06945"/>
    <w:rsid w:val="00A0779E"/>
    <w:rsid w:val="00A100BE"/>
    <w:rsid w:val="00A10656"/>
    <w:rsid w:val="00A10EA4"/>
    <w:rsid w:val="00A113C0"/>
    <w:rsid w:val="00A11495"/>
    <w:rsid w:val="00A12FA6"/>
    <w:rsid w:val="00A1339B"/>
    <w:rsid w:val="00A144F9"/>
    <w:rsid w:val="00A14ABA"/>
    <w:rsid w:val="00A1627A"/>
    <w:rsid w:val="00A166DA"/>
    <w:rsid w:val="00A17B14"/>
    <w:rsid w:val="00A207FE"/>
    <w:rsid w:val="00A238FE"/>
    <w:rsid w:val="00A24CB6"/>
    <w:rsid w:val="00A26CD2"/>
    <w:rsid w:val="00A26CF2"/>
    <w:rsid w:val="00A27667"/>
    <w:rsid w:val="00A3229D"/>
    <w:rsid w:val="00A32792"/>
    <w:rsid w:val="00A32979"/>
    <w:rsid w:val="00A32E7F"/>
    <w:rsid w:val="00A32F31"/>
    <w:rsid w:val="00A33A1C"/>
    <w:rsid w:val="00A34A67"/>
    <w:rsid w:val="00A3653F"/>
    <w:rsid w:val="00A37462"/>
    <w:rsid w:val="00A4176A"/>
    <w:rsid w:val="00A41B16"/>
    <w:rsid w:val="00A41C49"/>
    <w:rsid w:val="00A428BD"/>
    <w:rsid w:val="00A42BAC"/>
    <w:rsid w:val="00A44707"/>
    <w:rsid w:val="00A44DC0"/>
    <w:rsid w:val="00A455B2"/>
    <w:rsid w:val="00A459E1"/>
    <w:rsid w:val="00A45D11"/>
    <w:rsid w:val="00A45FD3"/>
    <w:rsid w:val="00A4619D"/>
    <w:rsid w:val="00A46369"/>
    <w:rsid w:val="00A46AC4"/>
    <w:rsid w:val="00A52296"/>
    <w:rsid w:val="00A526B7"/>
    <w:rsid w:val="00A534BC"/>
    <w:rsid w:val="00A53910"/>
    <w:rsid w:val="00A55661"/>
    <w:rsid w:val="00A5613F"/>
    <w:rsid w:val="00A616A2"/>
    <w:rsid w:val="00A61B70"/>
    <w:rsid w:val="00A61FA8"/>
    <w:rsid w:val="00A62287"/>
    <w:rsid w:val="00A6288E"/>
    <w:rsid w:val="00A637F4"/>
    <w:rsid w:val="00A6416E"/>
    <w:rsid w:val="00A64B20"/>
    <w:rsid w:val="00A64DF2"/>
    <w:rsid w:val="00A65485"/>
    <w:rsid w:val="00A65F80"/>
    <w:rsid w:val="00A664BD"/>
    <w:rsid w:val="00A66A08"/>
    <w:rsid w:val="00A66E05"/>
    <w:rsid w:val="00A70753"/>
    <w:rsid w:val="00A7096A"/>
    <w:rsid w:val="00A71146"/>
    <w:rsid w:val="00A712D2"/>
    <w:rsid w:val="00A72DBB"/>
    <w:rsid w:val="00A734AA"/>
    <w:rsid w:val="00A73BA5"/>
    <w:rsid w:val="00A779BA"/>
    <w:rsid w:val="00A77ABF"/>
    <w:rsid w:val="00A8135B"/>
    <w:rsid w:val="00A81A75"/>
    <w:rsid w:val="00A81FC2"/>
    <w:rsid w:val="00A82AF3"/>
    <w:rsid w:val="00A82C8A"/>
    <w:rsid w:val="00A8346B"/>
    <w:rsid w:val="00A852FF"/>
    <w:rsid w:val="00A867B0"/>
    <w:rsid w:val="00A8688C"/>
    <w:rsid w:val="00A86F71"/>
    <w:rsid w:val="00A87337"/>
    <w:rsid w:val="00A90C97"/>
    <w:rsid w:val="00A91303"/>
    <w:rsid w:val="00A91F54"/>
    <w:rsid w:val="00A92DDC"/>
    <w:rsid w:val="00A93F33"/>
    <w:rsid w:val="00A94B61"/>
    <w:rsid w:val="00A960C8"/>
    <w:rsid w:val="00A96604"/>
    <w:rsid w:val="00A96BD0"/>
    <w:rsid w:val="00AA03DF"/>
    <w:rsid w:val="00AA1B4F"/>
    <w:rsid w:val="00AA1FB4"/>
    <w:rsid w:val="00AA208A"/>
    <w:rsid w:val="00AA215D"/>
    <w:rsid w:val="00AA21D8"/>
    <w:rsid w:val="00AA271A"/>
    <w:rsid w:val="00AA3270"/>
    <w:rsid w:val="00AA4403"/>
    <w:rsid w:val="00AA466F"/>
    <w:rsid w:val="00AA54F3"/>
    <w:rsid w:val="00AA6B43"/>
    <w:rsid w:val="00AA720D"/>
    <w:rsid w:val="00AA7489"/>
    <w:rsid w:val="00AB11A0"/>
    <w:rsid w:val="00AB1206"/>
    <w:rsid w:val="00AB2F66"/>
    <w:rsid w:val="00AB307A"/>
    <w:rsid w:val="00AB367A"/>
    <w:rsid w:val="00AB399E"/>
    <w:rsid w:val="00AB448F"/>
    <w:rsid w:val="00AB5134"/>
    <w:rsid w:val="00AB548A"/>
    <w:rsid w:val="00AB5C3B"/>
    <w:rsid w:val="00AB63A2"/>
    <w:rsid w:val="00AC01D1"/>
    <w:rsid w:val="00AC0AB2"/>
    <w:rsid w:val="00AC0E9F"/>
    <w:rsid w:val="00AC1198"/>
    <w:rsid w:val="00AC52A5"/>
    <w:rsid w:val="00AC5B49"/>
    <w:rsid w:val="00AC6CF8"/>
    <w:rsid w:val="00AC6EFD"/>
    <w:rsid w:val="00AC7151"/>
    <w:rsid w:val="00AC7A2C"/>
    <w:rsid w:val="00AD167D"/>
    <w:rsid w:val="00AD2694"/>
    <w:rsid w:val="00AD460A"/>
    <w:rsid w:val="00AD4F41"/>
    <w:rsid w:val="00AD6A05"/>
    <w:rsid w:val="00AD7516"/>
    <w:rsid w:val="00AE118B"/>
    <w:rsid w:val="00AE272B"/>
    <w:rsid w:val="00AE37A4"/>
    <w:rsid w:val="00AE3E3A"/>
    <w:rsid w:val="00AE4623"/>
    <w:rsid w:val="00AE6E19"/>
    <w:rsid w:val="00AE77B4"/>
    <w:rsid w:val="00AE7C1A"/>
    <w:rsid w:val="00AE7DF8"/>
    <w:rsid w:val="00AF0D9C"/>
    <w:rsid w:val="00AF13AB"/>
    <w:rsid w:val="00AF1D36"/>
    <w:rsid w:val="00AF280B"/>
    <w:rsid w:val="00AF5D99"/>
    <w:rsid w:val="00AF5F6A"/>
    <w:rsid w:val="00AF5F75"/>
    <w:rsid w:val="00AF6001"/>
    <w:rsid w:val="00AF64AD"/>
    <w:rsid w:val="00AF7751"/>
    <w:rsid w:val="00B00BDB"/>
    <w:rsid w:val="00B01A16"/>
    <w:rsid w:val="00B040F9"/>
    <w:rsid w:val="00B05753"/>
    <w:rsid w:val="00B072FB"/>
    <w:rsid w:val="00B07D4D"/>
    <w:rsid w:val="00B07F45"/>
    <w:rsid w:val="00B1021A"/>
    <w:rsid w:val="00B104A3"/>
    <w:rsid w:val="00B1481A"/>
    <w:rsid w:val="00B15869"/>
    <w:rsid w:val="00B15A1F"/>
    <w:rsid w:val="00B15FE9"/>
    <w:rsid w:val="00B2148A"/>
    <w:rsid w:val="00B220C2"/>
    <w:rsid w:val="00B2295E"/>
    <w:rsid w:val="00B22AEB"/>
    <w:rsid w:val="00B230DE"/>
    <w:rsid w:val="00B23633"/>
    <w:rsid w:val="00B25B32"/>
    <w:rsid w:val="00B26D93"/>
    <w:rsid w:val="00B30741"/>
    <w:rsid w:val="00B324C8"/>
    <w:rsid w:val="00B32616"/>
    <w:rsid w:val="00B36C42"/>
    <w:rsid w:val="00B402F3"/>
    <w:rsid w:val="00B42EA7"/>
    <w:rsid w:val="00B43976"/>
    <w:rsid w:val="00B453D9"/>
    <w:rsid w:val="00B4566E"/>
    <w:rsid w:val="00B46F94"/>
    <w:rsid w:val="00B4763D"/>
    <w:rsid w:val="00B50252"/>
    <w:rsid w:val="00B51845"/>
    <w:rsid w:val="00B51923"/>
    <w:rsid w:val="00B5337C"/>
    <w:rsid w:val="00B53FDE"/>
    <w:rsid w:val="00B542E1"/>
    <w:rsid w:val="00B54C9C"/>
    <w:rsid w:val="00B56397"/>
    <w:rsid w:val="00B56A62"/>
    <w:rsid w:val="00B571DA"/>
    <w:rsid w:val="00B6027B"/>
    <w:rsid w:val="00B617A6"/>
    <w:rsid w:val="00B636C8"/>
    <w:rsid w:val="00B640B8"/>
    <w:rsid w:val="00B6468D"/>
    <w:rsid w:val="00B6554E"/>
    <w:rsid w:val="00B65DC8"/>
    <w:rsid w:val="00B65EDB"/>
    <w:rsid w:val="00B66503"/>
    <w:rsid w:val="00B67AFF"/>
    <w:rsid w:val="00B70B59"/>
    <w:rsid w:val="00B73657"/>
    <w:rsid w:val="00B739B3"/>
    <w:rsid w:val="00B73F79"/>
    <w:rsid w:val="00B753F4"/>
    <w:rsid w:val="00B81379"/>
    <w:rsid w:val="00B81B15"/>
    <w:rsid w:val="00B82D6E"/>
    <w:rsid w:val="00B900DC"/>
    <w:rsid w:val="00B90218"/>
    <w:rsid w:val="00B915AE"/>
    <w:rsid w:val="00B9333C"/>
    <w:rsid w:val="00B936DE"/>
    <w:rsid w:val="00B94B85"/>
    <w:rsid w:val="00B96FE3"/>
    <w:rsid w:val="00BA0B1C"/>
    <w:rsid w:val="00BA1173"/>
    <w:rsid w:val="00BA1735"/>
    <w:rsid w:val="00BA19FA"/>
    <w:rsid w:val="00BA2D31"/>
    <w:rsid w:val="00BA3F07"/>
    <w:rsid w:val="00BA4288"/>
    <w:rsid w:val="00BA54D0"/>
    <w:rsid w:val="00BB0636"/>
    <w:rsid w:val="00BB0902"/>
    <w:rsid w:val="00BB1914"/>
    <w:rsid w:val="00BB1F9C"/>
    <w:rsid w:val="00BB48E5"/>
    <w:rsid w:val="00BB4BBE"/>
    <w:rsid w:val="00BB5607"/>
    <w:rsid w:val="00BB5ACA"/>
    <w:rsid w:val="00BB627F"/>
    <w:rsid w:val="00BB6689"/>
    <w:rsid w:val="00BB67C0"/>
    <w:rsid w:val="00BB6E77"/>
    <w:rsid w:val="00BB7201"/>
    <w:rsid w:val="00BC0C17"/>
    <w:rsid w:val="00BC131A"/>
    <w:rsid w:val="00BC20C6"/>
    <w:rsid w:val="00BC2A34"/>
    <w:rsid w:val="00BC2F3C"/>
    <w:rsid w:val="00BC30E8"/>
    <w:rsid w:val="00BC3823"/>
    <w:rsid w:val="00BC577A"/>
    <w:rsid w:val="00BC5841"/>
    <w:rsid w:val="00BC5DAC"/>
    <w:rsid w:val="00BC6035"/>
    <w:rsid w:val="00BC668A"/>
    <w:rsid w:val="00BD2B08"/>
    <w:rsid w:val="00BD2EF0"/>
    <w:rsid w:val="00BD4598"/>
    <w:rsid w:val="00BD463B"/>
    <w:rsid w:val="00BD4E7C"/>
    <w:rsid w:val="00BD60B4"/>
    <w:rsid w:val="00BD796B"/>
    <w:rsid w:val="00BE116E"/>
    <w:rsid w:val="00BE15C2"/>
    <w:rsid w:val="00BE18BE"/>
    <w:rsid w:val="00BE28CB"/>
    <w:rsid w:val="00BE40C0"/>
    <w:rsid w:val="00BE5786"/>
    <w:rsid w:val="00BE5F4A"/>
    <w:rsid w:val="00BE65F8"/>
    <w:rsid w:val="00BE6A8A"/>
    <w:rsid w:val="00BE6B9D"/>
    <w:rsid w:val="00BE7AEF"/>
    <w:rsid w:val="00BF09B0"/>
    <w:rsid w:val="00BF1544"/>
    <w:rsid w:val="00BF1B53"/>
    <w:rsid w:val="00BF246D"/>
    <w:rsid w:val="00BF2682"/>
    <w:rsid w:val="00BF3B52"/>
    <w:rsid w:val="00C0008E"/>
    <w:rsid w:val="00C002B9"/>
    <w:rsid w:val="00C04488"/>
    <w:rsid w:val="00C050B0"/>
    <w:rsid w:val="00C0634B"/>
    <w:rsid w:val="00C06E75"/>
    <w:rsid w:val="00C06F06"/>
    <w:rsid w:val="00C10846"/>
    <w:rsid w:val="00C1468A"/>
    <w:rsid w:val="00C15B14"/>
    <w:rsid w:val="00C178B0"/>
    <w:rsid w:val="00C206B5"/>
    <w:rsid w:val="00C2083D"/>
    <w:rsid w:val="00C20B44"/>
    <w:rsid w:val="00C20FAD"/>
    <w:rsid w:val="00C22AB8"/>
    <w:rsid w:val="00C22ADF"/>
    <w:rsid w:val="00C2375F"/>
    <w:rsid w:val="00C247CB"/>
    <w:rsid w:val="00C247F1"/>
    <w:rsid w:val="00C25111"/>
    <w:rsid w:val="00C25FFC"/>
    <w:rsid w:val="00C263E0"/>
    <w:rsid w:val="00C3070E"/>
    <w:rsid w:val="00C32E66"/>
    <w:rsid w:val="00C3355F"/>
    <w:rsid w:val="00C33582"/>
    <w:rsid w:val="00C33A04"/>
    <w:rsid w:val="00C3508E"/>
    <w:rsid w:val="00C3569A"/>
    <w:rsid w:val="00C367FC"/>
    <w:rsid w:val="00C37A15"/>
    <w:rsid w:val="00C40276"/>
    <w:rsid w:val="00C410ED"/>
    <w:rsid w:val="00C43F48"/>
    <w:rsid w:val="00C448FF"/>
    <w:rsid w:val="00C45E57"/>
    <w:rsid w:val="00C46D65"/>
    <w:rsid w:val="00C50071"/>
    <w:rsid w:val="00C50167"/>
    <w:rsid w:val="00C52B18"/>
    <w:rsid w:val="00C52DF3"/>
    <w:rsid w:val="00C52F29"/>
    <w:rsid w:val="00C54CBD"/>
    <w:rsid w:val="00C56B80"/>
    <w:rsid w:val="00C56CE6"/>
    <w:rsid w:val="00C5745F"/>
    <w:rsid w:val="00C60005"/>
    <w:rsid w:val="00C60535"/>
    <w:rsid w:val="00C61941"/>
    <w:rsid w:val="00C61A98"/>
    <w:rsid w:val="00C61CB8"/>
    <w:rsid w:val="00C62F69"/>
    <w:rsid w:val="00C63201"/>
    <w:rsid w:val="00C64E62"/>
    <w:rsid w:val="00C651D5"/>
    <w:rsid w:val="00C65CCC"/>
    <w:rsid w:val="00C66440"/>
    <w:rsid w:val="00C7127E"/>
    <w:rsid w:val="00C721F8"/>
    <w:rsid w:val="00C7221D"/>
    <w:rsid w:val="00C73538"/>
    <w:rsid w:val="00C75EBA"/>
    <w:rsid w:val="00C7618F"/>
    <w:rsid w:val="00C765A9"/>
    <w:rsid w:val="00C81157"/>
    <w:rsid w:val="00C8162D"/>
    <w:rsid w:val="00C822EF"/>
    <w:rsid w:val="00C830BB"/>
    <w:rsid w:val="00C83A0B"/>
    <w:rsid w:val="00C842D0"/>
    <w:rsid w:val="00C84ED1"/>
    <w:rsid w:val="00C85179"/>
    <w:rsid w:val="00C85720"/>
    <w:rsid w:val="00C863CC"/>
    <w:rsid w:val="00C87489"/>
    <w:rsid w:val="00C9038F"/>
    <w:rsid w:val="00C91023"/>
    <w:rsid w:val="00C913BC"/>
    <w:rsid w:val="00C92AAB"/>
    <w:rsid w:val="00C94A16"/>
    <w:rsid w:val="00C94D86"/>
    <w:rsid w:val="00C95116"/>
    <w:rsid w:val="00C956E5"/>
    <w:rsid w:val="00C95B47"/>
    <w:rsid w:val="00C95D4C"/>
    <w:rsid w:val="00C9637F"/>
    <w:rsid w:val="00C9708A"/>
    <w:rsid w:val="00C976A5"/>
    <w:rsid w:val="00CA19F9"/>
    <w:rsid w:val="00CA1B10"/>
    <w:rsid w:val="00CA2435"/>
    <w:rsid w:val="00CA3AED"/>
    <w:rsid w:val="00CA4068"/>
    <w:rsid w:val="00CA41CB"/>
    <w:rsid w:val="00CA67F4"/>
    <w:rsid w:val="00CB05EF"/>
    <w:rsid w:val="00CB0F6E"/>
    <w:rsid w:val="00CB124F"/>
    <w:rsid w:val="00CB12F9"/>
    <w:rsid w:val="00CB1AC9"/>
    <w:rsid w:val="00CB20B0"/>
    <w:rsid w:val="00CB37F8"/>
    <w:rsid w:val="00CB40B3"/>
    <w:rsid w:val="00CB4AA5"/>
    <w:rsid w:val="00CB58C9"/>
    <w:rsid w:val="00CB5EAE"/>
    <w:rsid w:val="00CB7360"/>
    <w:rsid w:val="00CB7DC3"/>
    <w:rsid w:val="00CC059A"/>
    <w:rsid w:val="00CC199E"/>
    <w:rsid w:val="00CC19C0"/>
    <w:rsid w:val="00CC1AE8"/>
    <w:rsid w:val="00CC1C5A"/>
    <w:rsid w:val="00CC1E42"/>
    <w:rsid w:val="00CC1FCF"/>
    <w:rsid w:val="00CC2B2E"/>
    <w:rsid w:val="00CC52FF"/>
    <w:rsid w:val="00CC5B89"/>
    <w:rsid w:val="00CC5BE1"/>
    <w:rsid w:val="00CC6998"/>
    <w:rsid w:val="00CC6FF6"/>
    <w:rsid w:val="00CC75A2"/>
    <w:rsid w:val="00CC7A18"/>
    <w:rsid w:val="00CD07CB"/>
    <w:rsid w:val="00CD0E2F"/>
    <w:rsid w:val="00CD1C71"/>
    <w:rsid w:val="00CD1D49"/>
    <w:rsid w:val="00CD23E8"/>
    <w:rsid w:val="00CD2C73"/>
    <w:rsid w:val="00CD2DF5"/>
    <w:rsid w:val="00CD2F20"/>
    <w:rsid w:val="00CD4EFE"/>
    <w:rsid w:val="00CD6B20"/>
    <w:rsid w:val="00CE1339"/>
    <w:rsid w:val="00CE3A7A"/>
    <w:rsid w:val="00CE3F58"/>
    <w:rsid w:val="00CE61CC"/>
    <w:rsid w:val="00CE67BA"/>
    <w:rsid w:val="00CE6E42"/>
    <w:rsid w:val="00CF01B5"/>
    <w:rsid w:val="00CF20B1"/>
    <w:rsid w:val="00CF20B7"/>
    <w:rsid w:val="00CF35A2"/>
    <w:rsid w:val="00CF6692"/>
    <w:rsid w:val="00CF7441"/>
    <w:rsid w:val="00D00D16"/>
    <w:rsid w:val="00D00DF9"/>
    <w:rsid w:val="00D01E6F"/>
    <w:rsid w:val="00D0370B"/>
    <w:rsid w:val="00D03C6C"/>
    <w:rsid w:val="00D04760"/>
    <w:rsid w:val="00D04A95"/>
    <w:rsid w:val="00D05D41"/>
    <w:rsid w:val="00D06288"/>
    <w:rsid w:val="00D068C7"/>
    <w:rsid w:val="00D06B54"/>
    <w:rsid w:val="00D06F2E"/>
    <w:rsid w:val="00D10201"/>
    <w:rsid w:val="00D122ED"/>
    <w:rsid w:val="00D128A4"/>
    <w:rsid w:val="00D13E2F"/>
    <w:rsid w:val="00D147C8"/>
    <w:rsid w:val="00D15131"/>
    <w:rsid w:val="00D158C1"/>
    <w:rsid w:val="00D15CDA"/>
    <w:rsid w:val="00D16FA2"/>
    <w:rsid w:val="00D20258"/>
    <w:rsid w:val="00D20402"/>
    <w:rsid w:val="00D20954"/>
    <w:rsid w:val="00D209D7"/>
    <w:rsid w:val="00D21C39"/>
    <w:rsid w:val="00D21FC6"/>
    <w:rsid w:val="00D2243A"/>
    <w:rsid w:val="00D2303B"/>
    <w:rsid w:val="00D31CA3"/>
    <w:rsid w:val="00D32B37"/>
    <w:rsid w:val="00D33393"/>
    <w:rsid w:val="00D33841"/>
    <w:rsid w:val="00D33D36"/>
    <w:rsid w:val="00D34D94"/>
    <w:rsid w:val="00D365E4"/>
    <w:rsid w:val="00D371E5"/>
    <w:rsid w:val="00D3741B"/>
    <w:rsid w:val="00D409E2"/>
    <w:rsid w:val="00D40D75"/>
    <w:rsid w:val="00D410FA"/>
    <w:rsid w:val="00D42618"/>
    <w:rsid w:val="00D427D7"/>
    <w:rsid w:val="00D4305F"/>
    <w:rsid w:val="00D44963"/>
    <w:rsid w:val="00D44C42"/>
    <w:rsid w:val="00D44E62"/>
    <w:rsid w:val="00D44FC1"/>
    <w:rsid w:val="00D453C7"/>
    <w:rsid w:val="00D50921"/>
    <w:rsid w:val="00D51570"/>
    <w:rsid w:val="00D522B0"/>
    <w:rsid w:val="00D541EC"/>
    <w:rsid w:val="00D556AD"/>
    <w:rsid w:val="00D55E6A"/>
    <w:rsid w:val="00D60381"/>
    <w:rsid w:val="00D60CA8"/>
    <w:rsid w:val="00D616DE"/>
    <w:rsid w:val="00D61A6F"/>
    <w:rsid w:val="00D62201"/>
    <w:rsid w:val="00D6245B"/>
    <w:rsid w:val="00D62EDF"/>
    <w:rsid w:val="00D651D1"/>
    <w:rsid w:val="00D657CA"/>
    <w:rsid w:val="00D717BB"/>
    <w:rsid w:val="00D7226B"/>
    <w:rsid w:val="00D7265E"/>
    <w:rsid w:val="00D72705"/>
    <w:rsid w:val="00D72707"/>
    <w:rsid w:val="00D72B36"/>
    <w:rsid w:val="00D75A50"/>
    <w:rsid w:val="00D75A9C"/>
    <w:rsid w:val="00D7627D"/>
    <w:rsid w:val="00D81DDD"/>
    <w:rsid w:val="00D8208C"/>
    <w:rsid w:val="00D829C8"/>
    <w:rsid w:val="00D8474D"/>
    <w:rsid w:val="00D867D7"/>
    <w:rsid w:val="00D869F9"/>
    <w:rsid w:val="00D904AD"/>
    <w:rsid w:val="00D90871"/>
    <w:rsid w:val="00D9155F"/>
    <w:rsid w:val="00D92E18"/>
    <w:rsid w:val="00D9403F"/>
    <w:rsid w:val="00D94E09"/>
    <w:rsid w:val="00D959B4"/>
    <w:rsid w:val="00D97CF7"/>
    <w:rsid w:val="00DA1602"/>
    <w:rsid w:val="00DA2263"/>
    <w:rsid w:val="00DA3B6B"/>
    <w:rsid w:val="00DA3F7D"/>
    <w:rsid w:val="00DA44DE"/>
    <w:rsid w:val="00DA5472"/>
    <w:rsid w:val="00DA6E90"/>
    <w:rsid w:val="00DA7CEE"/>
    <w:rsid w:val="00DB1542"/>
    <w:rsid w:val="00DB5C58"/>
    <w:rsid w:val="00DB5F90"/>
    <w:rsid w:val="00DB620A"/>
    <w:rsid w:val="00DC04FF"/>
    <w:rsid w:val="00DC0F54"/>
    <w:rsid w:val="00DC1308"/>
    <w:rsid w:val="00DC3832"/>
    <w:rsid w:val="00DC70FE"/>
    <w:rsid w:val="00DC772C"/>
    <w:rsid w:val="00DC7A51"/>
    <w:rsid w:val="00DD0782"/>
    <w:rsid w:val="00DD36B5"/>
    <w:rsid w:val="00DD3B1E"/>
    <w:rsid w:val="00DD3E6A"/>
    <w:rsid w:val="00DD504F"/>
    <w:rsid w:val="00DE1E14"/>
    <w:rsid w:val="00DE54EB"/>
    <w:rsid w:val="00DE5B5F"/>
    <w:rsid w:val="00DE7439"/>
    <w:rsid w:val="00DF374F"/>
    <w:rsid w:val="00DF591C"/>
    <w:rsid w:val="00DF614E"/>
    <w:rsid w:val="00DF621F"/>
    <w:rsid w:val="00E00696"/>
    <w:rsid w:val="00E02334"/>
    <w:rsid w:val="00E03651"/>
    <w:rsid w:val="00E03808"/>
    <w:rsid w:val="00E055F2"/>
    <w:rsid w:val="00E060C2"/>
    <w:rsid w:val="00E06324"/>
    <w:rsid w:val="00E07B81"/>
    <w:rsid w:val="00E10AFD"/>
    <w:rsid w:val="00E10E49"/>
    <w:rsid w:val="00E11D06"/>
    <w:rsid w:val="00E11E8D"/>
    <w:rsid w:val="00E12B11"/>
    <w:rsid w:val="00E12FB0"/>
    <w:rsid w:val="00E139B9"/>
    <w:rsid w:val="00E14814"/>
    <w:rsid w:val="00E14EFC"/>
    <w:rsid w:val="00E153C1"/>
    <w:rsid w:val="00E1591B"/>
    <w:rsid w:val="00E16A50"/>
    <w:rsid w:val="00E171AB"/>
    <w:rsid w:val="00E20339"/>
    <w:rsid w:val="00E213DD"/>
    <w:rsid w:val="00E2412E"/>
    <w:rsid w:val="00E249D5"/>
    <w:rsid w:val="00E25017"/>
    <w:rsid w:val="00E2628C"/>
    <w:rsid w:val="00E2659D"/>
    <w:rsid w:val="00E26F73"/>
    <w:rsid w:val="00E301A5"/>
    <w:rsid w:val="00E30A34"/>
    <w:rsid w:val="00E3279A"/>
    <w:rsid w:val="00E33C68"/>
    <w:rsid w:val="00E34EEB"/>
    <w:rsid w:val="00E3687C"/>
    <w:rsid w:val="00E42573"/>
    <w:rsid w:val="00E43EC4"/>
    <w:rsid w:val="00E444D2"/>
    <w:rsid w:val="00E44EB9"/>
    <w:rsid w:val="00E45BDC"/>
    <w:rsid w:val="00E46358"/>
    <w:rsid w:val="00E46990"/>
    <w:rsid w:val="00E471DC"/>
    <w:rsid w:val="00E477C3"/>
    <w:rsid w:val="00E50EB4"/>
    <w:rsid w:val="00E51EA8"/>
    <w:rsid w:val="00E532FC"/>
    <w:rsid w:val="00E5481B"/>
    <w:rsid w:val="00E55323"/>
    <w:rsid w:val="00E559B4"/>
    <w:rsid w:val="00E55BB0"/>
    <w:rsid w:val="00E55FA8"/>
    <w:rsid w:val="00E56CC9"/>
    <w:rsid w:val="00E609E5"/>
    <w:rsid w:val="00E60F27"/>
    <w:rsid w:val="00E61C29"/>
    <w:rsid w:val="00E63DD6"/>
    <w:rsid w:val="00E64D93"/>
    <w:rsid w:val="00E65304"/>
    <w:rsid w:val="00E65EDB"/>
    <w:rsid w:val="00E66927"/>
    <w:rsid w:val="00E677B8"/>
    <w:rsid w:val="00E67FA1"/>
    <w:rsid w:val="00E70023"/>
    <w:rsid w:val="00E70F3E"/>
    <w:rsid w:val="00E71FF4"/>
    <w:rsid w:val="00E7387D"/>
    <w:rsid w:val="00E73D53"/>
    <w:rsid w:val="00E75111"/>
    <w:rsid w:val="00E7511F"/>
    <w:rsid w:val="00E75F8E"/>
    <w:rsid w:val="00E76D3B"/>
    <w:rsid w:val="00E77296"/>
    <w:rsid w:val="00E77CCD"/>
    <w:rsid w:val="00E8274F"/>
    <w:rsid w:val="00E829EC"/>
    <w:rsid w:val="00E82C29"/>
    <w:rsid w:val="00E87527"/>
    <w:rsid w:val="00E87EF7"/>
    <w:rsid w:val="00E900CA"/>
    <w:rsid w:val="00E913CB"/>
    <w:rsid w:val="00E93763"/>
    <w:rsid w:val="00E95C00"/>
    <w:rsid w:val="00E96C4C"/>
    <w:rsid w:val="00EA1A97"/>
    <w:rsid w:val="00EA2AAE"/>
    <w:rsid w:val="00EA2EC0"/>
    <w:rsid w:val="00EA30A8"/>
    <w:rsid w:val="00EA3152"/>
    <w:rsid w:val="00EA3923"/>
    <w:rsid w:val="00EA427A"/>
    <w:rsid w:val="00EA4335"/>
    <w:rsid w:val="00EA5984"/>
    <w:rsid w:val="00EA62CC"/>
    <w:rsid w:val="00EA6A50"/>
    <w:rsid w:val="00EA723B"/>
    <w:rsid w:val="00EB0B04"/>
    <w:rsid w:val="00EB1AFC"/>
    <w:rsid w:val="00EB2745"/>
    <w:rsid w:val="00EB2B89"/>
    <w:rsid w:val="00EB4992"/>
    <w:rsid w:val="00EB4CF2"/>
    <w:rsid w:val="00EB6350"/>
    <w:rsid w:val="00EB66A4"/>
    <w:rsid w:val="00EB687A"/>
    <w:rsid w:val="00EB69EA"/>
    <w:rsid w:val="00EC162C"/>
    <w:rsid w:val="00EC1F5F"/>
    <w:rsid w:val="00EC2F62"/>
    <w:rsid w:val="00EC5E5C"/>
    <w:rsid w:val="00EC62EB"/>
    <w:rsid w:val="00EC6E9F"/>
    <w:rsid w:val="00ED2BCB"/>
    <w:rsid w:val="00ED44F0"/>
    <w:rsid w:val="00ED4B33"/>
    <w:rsid w:val="00ED5993"/>
    <w:rsid w:val="00ED67BE"/>
    <w:rsid w:val="00ED7DD6"/>
    <w:rsid w:val="00EE060B"/>
    <w:rsid w:val="00EE0662"/>
    <w:rsid w:val="00EE15A1"/>
    <w:rsid w:val="00EE2A7C"/>
    <w:rsid w:val="00EE2C42"/>
    <w:rsid w:val="00EE341B"/>
    <w:rsid w:val="00EE4265"/>
    <w:rsid w:val="00EE4453"/>
    <w:rsid w:val="00EE5FCE"/>
    <w:rsid w:val="00EE6BBD"/>
    <w:rsid w:val="00EE6E1E"/>
    <w:rsid w:val="00EE705F"/>
    <w:rsid w:val="00EE7B46"/>
    <w:rsid w:val="00EE7B7D"/>
    <w:rsid w:val="00EF0353"/>
    <w:rsid w:val="00EF1462"/>
    <w:rsid w:val="00EF2A1B"/>
    <w:rsid w:val="00EF3D6A"/>
    <w:rsid w:val="00EF4B12"/>
    <w:rsid w:val="00EF53A5"/>
    <w:rsid w:val="00EF54FD"/>
    <w:rsid w:val="00EF70C2"/>
    <w:rsid w:val="00F01E4B"/>
    <w:rsid w:val="00F02AE8"/>
    <w:rsid w:val="00F039D5"/>
    <w:rsid w:val="00F04DD8"/>
    <w:rsid w:val="00F07F0D"/>
    <w:rsid w:val="00F10E93"/>
    <w:rsid w:val="00F12143"/>
    <w:rsid w:val="00F13112"/>
    <w:rsid w:val="00F13875"/>
    <w:rsid w:val="00F1579C"/>
    <w:rsid w:val="00F16035"/>
    <w:rsid w:val="00F16FE6"/>
    <w:rsid w:val="00F1758E"/>
    <w:rsid w:val="00F21357"/>
    <w:rsid w:val="00F22F8E"/>
    <w:rsid w:val="00F23786"/>
    <w:rsid w:val="00F238BD"/>
    <w:rsid w:val="00F24992"/>
    <w:rsid w:val="00F26B67"/>
    <w:rsid w:val="00F26CE6"/>
    <w:rsid w:val="00F26F7A"/>
    <w:rsid w:val="00F27029"/>
    <w:rsid w:val="00F270C7"/>
    <w:rsid w:val="00F314E1"/>
    <w:rsid w:val="00F32F2F"/>
    <w:rsid w:val="00F33F3F"/>
    <w:rsid w:val="00F35BDD"/>
    <w:rsid w:val="00F35E96"/>
    <w:rsid w:val="00F35EF0"/>
    <w:rsid w:val="00F361DA"/>
    <w:rsid w:val="00F375EC"/>
    <w:rsid w:val="00F3781F"/>
    <w:rsid w:val="00F403FD"/>
    <w:rsid w:val="00F40D37"/>
    <w:rsid w:val="00F41051"/>
    <w:rsid w:val="00F41359"/>
    <w:rsid w:val="00F41E72"/>
    <w:rsid w:val="00F42E13"/>
    <w:rsid w:val="00F431B0"/>
    <w:rsid w:val="00F455E4"/>
    <w:rsid w:val="00F45BDF"/>
    <w:rsid w:val="00F47E05"/>
    <w:rsid w:val="00F502D5"/>
    <w:rsid w:val="00F50300"/>
    <w:rsid w:val="00F50686"/>
    <w:rsid w:val="00F513AD"/>
    <w:rsid w:val="00F513B1"/>
    <w:rsid w:val="00F52C71"/>
    <w:rsid w:val="00F53234"/>
    <w:rsid w:val="00F5414B"/>
    <w:rsid w:val="00F5486B"/>
    <w:rsid w:val="00F56E39"/>
    <w:rsid w:val="00F60E2D"/>
    <w:rsid w:val="00F6184A"/>
    <w:rsid w:val="00F623E9"/>
    <w:rsid w:val="00F63951"/>
    <w:rsid w:val="00F63C86"/>
    <w:rsid w:val="00F66FF5"/>
    <w:rsid w:val="00F703E8"/>
    <w:rsid w:val="00F75858"/>
    <w:rsid w:val="00F766BE"/>
    <w:rsid w:val="00F76D17"/>
    <w:rsid w:val="00F77EB9"/>
    <w:rsid w:val="00F80635"/>
    <w:rsid w:val="00F8115F"/>
    <w:rsid w:val="00F81368"/>
    <w:rsid w:val="00F815D1"/>
    <w:rsid w:val="00F81E7E"/>
    <w:rsid w:val="00F81F0F"/>
    <w:rsid w:val="00F821DD"/>
    <w:rsid w:val="00F825F4"/>
    <w:rsid w:val="00F91A7C"/>
    <w:rsid w:val="00F92AA1"/>
    <w:rsid w:val="00F932DE"/>
    <w:rsid w:val="00F936AB"/>
    <w:rsid w:val="00F952AB"/>
    <w:rsid w:val="00F96137"/>
    <w:rsid w:val="00F963DD"/>
    <w:rsid w:val="00F9641A"/>
    <w:rsid w:val="00F96A5E"/>
    <w:rsid w:val="00F97004"/>
    <w:rsid w:val="00F9734E"/>
    <w:rsid w:val="00F97B39"/>
    <w:rsid w:val="00FA1343"/>
    <w:rsid w:val="00FA2045"/>
    <w:rsid w:val="00FA25B6"/>
    <w:rsid w:val="00FA49FC"/>
    <w:rsid w:val="00FA57F5"/>
    <w:rsid w:val="00FA5B4C"/>
    <w:rsid w:val="00FA6925"/>
    <w:rsid w:val="00FA7A66"/>
    <w:rsid w:val="00FA7CA1"/>
    <w:rsid w:val="00FB057E"/>
    <w:rsid w:val="00FB0B9F"/>
    <w:rsid w:val="00FB1AA9"/>
    <w:rsid w:val="00FB4B5A"/>
    <w:rsid w:val="00FB50E1"/>
    <w:rsid w:val="00FB5963"/>
    <w:rsid w:val="00FB5D06"/>
    <w:rsid w:val="00FB5D75"/>
    <w:rsid w:val="00FB5DAA"/>
    <w:rsid w:val="00FB72B4"/>
    <w:rsid w:val="00FC0086"/>
    <w:rsid w:val="00FC04B9"/>
    <w:rsid w:val="00FC161A"/>
    <w:rsid w:val="00FC1AB9"/>
    <w:rsid w:val="00FC2133"/>
    <w:rsid w:val="00FC23D5"/>
    <w:rsid w:val="00FC36D2"/>
    <w:rsid w:val="00FC3CD9"/>
    <w:rsid w:val="00FC4337"/>
    <w:rsid w:val="00FC4C1A"/>
    <w:rsid w:val="00FC628F"/>
    <w:rsid w:val="00FC6468"/>
    <w:rsid w:val="00FC6D49"/>
    <w:rsid w:val="00FD011F"/>
    <w:rsid w:val="00FD14C0"/>
    <w:rsid w:val="00FD1BAF"/>
    <w:rsid w:val="00FD22EC"/>
    <w:rsid w:val="00FD32E5"/>
    <w:rsid w:val="00FD402E"/>
    <w:rsid w:val="00FD4716"/>
    <w:rsid w:val="00FD4922"/>
    <w:rsid w:val="00FD516C"/>
    <w:rsid w:val="00FD5DDC"/>
    <w:rsid w:val="00FD6461"/>
    <w:rsid w:val="00FD67E6"/>
    <w:rsid w:val="00FE0281"/>
    <w:rsid w:val="00FE3070"/>
    <w:rsid w:val="00FE467E"/>
    <w:rsid w:val="00FE5897"/>
    <w:rsid w:val="00FE7083"/>
    <w:rsid w:val="00FF019F"/>
    <w:rsid w:val="00FF166D"/>
    <w:rsid w:val="00FF1A56"/>
    <w:rsid w:val="00FF1B2A"/>
    <w:rsid w:val="00FF2160"/>
    <w:rsid w:val="00FF2340"/>
    <w:rsid w:val="00FF30DE"/>
    <w:rsid w:val="00FF362F"/>
    <w:rsid w:val="00FF5EE7"/>
    <w:rsid w:val="00FF644B"/>
    <w:rsid w:val="00FF74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60221F"/>
    <w:pPr>
      <w:keepNext/>
      <w:spacing w:before="240" w:after="60"/>
      <w:outlineLvl w:val="0"/>
    </w:pPr>
    <w:rPr>
      <w:rFonts w:cs="Times New Roman"/>
      <w:b/>
      <w:bCs/>
      <w:kern w:val="32"/>
      <w:sz w:val="32"/>
      <w:szCs w:val="32"/>
    </w:rPr>
  </w:style>
  <w:style w:type="paragraph" w:styleId="Heading2">
    <w:name w:val="heading 2"/>
    <w:basedOn w:val="Normal"/>
    <w:next w:val="Normal"/>
    <w:link w:val="Heading2Char"/>
    <w:qFormat/>
    <w:rsid w:val="0060221F"/>
    <w:pPr>
      <w:keepNext/>
      <w:outlineLvl w:val="1"/>
    </w:pPr>
    <w:rPr>
      <w:rFonts w:cs="Times New Roman"/>
      <w:b/>
      <w:bCs/>
      <w:iCs/>
      <w:sz w:val="28"/>
      <w:szCs w:val="28"/>
    </w:rPr>
  </w:style>
  <w:style w:type="paragraph" w:styleId="Heading3">
    <w:name w:val="heading 3"/>
    <w:basedOn w:val="Normal"/>
    <w:next w:val="Normal"/>
    <w:link w:val="Heading3Char"/>
    <w:uiPriority w:val="9"/>
    <w:unhideWhenUsed/>
    <w:qFormat/>
    <w:rsid w:val="0060221F"/>
    <w:pPr>
      <w:keepNext/>
      <w:keepLines/>
      <w:spacing w:before="200"/>
      <w:outlineLvl w:val="2"/>
    </w:pPr>
    <w:rPr>
      <w:rFonts w:asciiTheme="minorHAnsi" w:eastAsiaTheme="majorEastAsia" w:hAnsiTheme="minorHAnsi"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60221F"/>
    <w:rPr>
      <w:rFonts w:ascii="Calibri" w:hAnsi="Calibri"/>
      <w:b/>
      <w:bCs/>
      <w:color w:val="000000"/>
      <w:kern w:val="32"/>
      <w:sz w:val="32"/>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60221F"/>
    <w:rPr>
      <w:rFonts w:ascii="Calibri" w:hAnsi="Calibri"/>
      <w:b/>
      <w:bCs/>
      <w:iCs/>
      <w:color w:val="000000"/>
      <w:sz w:val="28"/>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60221F"/>
    <w:rPr>
      <w:rFonts w:asciiTheme="minorHAnsi" w:eastAsiaTheme="majorEastAsia" w:hAnsiTheme="minorHAnsi" w:cstheme="majorBidi"/>
      <w:b/>
      <w:bCs/>
      <w:color w:val="000000" w:themeColor="tex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C46D65"/>
    <w:pPr>
      <w:spacing w:after="200"/>
    </w:pPr>
    <w:rPr>
      <w:i/>
      <w:iCs/>
      <w:color w:val="1F497D" w:themeColor="text2"/>
      <w:sz w:val="18"/>
      <w:szCs w:val="18"/>
    </w:rPr>
  </w:style>
  <w:style w:type="character" w:customStyle="1" w:styleId="UnresolvedMention2">
    <w:name w:val="Unresolved Mention2"/>
    <w:basedOn w:val="DefaultParagraphFont"/>
    <w:uiPriority w:val="99"/>
    <w:semiHidden/>
    <w:unhideWhenUsed/>
    <w:rsid w:val="00946416"/>
    <w:rPr>
      <w:color w:val="605E5C"/>
      <w:shd w:val="clear" w:color="auto" w:fill="E1DFDD"/>
    </w:rPr>
  </w:style>
  <w:style w:type="paragraph" w:customStyle="1" w:styleId="EndNoteBibliographyTitle">
    <w:name w:val="EndNote Bibliography Title"/>
    <w:basedOn w:val="Normal"/>
    <w:link w:val="EndNoteBibliographyTitleChar"/>
    <w:rsid w:val="002C7B52"/>
    <w:pPr>
      <w:jc w:val="center"/>
    </w:pPr>
    <w:rPr>
      <w:noProof/>
    </w:rPr>
  </w:style>
  <w:style w:type="character" w:customStyle="1" w:styleId="EndNoteBibliographyTitleChar">
    <w:name w:val="EndNote Bibliography Title Char"/>
    <w:basedOn w:val="DefaultParagraphFont"/>
    <w:link w:val="EndNoteBibliographyTitle"/>
    <w:rsid w:val="002C7B52"/>
    <w:rPr>
      <w:rFonts w:ascii="Calibri" w:hAnsi="Calibri" w:cs="Calibri"/>
      <w:noProof/>
      <w:color w:val="000000"/>
      <w:sz w:val="24"/>
      <w:szCs w:val="24"/>
    </w:rPr>
  </w:style>
  <w:style w:type="paragraph" w:customStyle="1" w:styleId="EndNoteBibliography">
    <w:name w:val="EndNote Bibliography"/>
    <w:basedOn w:val="Normal"/>
    <w:link w:val="EndNoteBibliographyChar"/>
    <w:rsid w:val="002C7B52"/>
    <w:rPr>
      <w:noProof/>
    </w:rPr>
  </w:style>
  <w:style w:type="character" w:customStyle="1" w:styleId="EndNoteBibliographyChar">
    <w:name w:val="EndNote Bibliography Char"/>
    <w:basedOn w:val="DefaultParagraphFont"/>
    <w:link w:val="EndNoteBibliography"/>
    <w:rsid w:val="002C7B52"/>
    <w:rPr>
      <w:rFonts w:ascii="Calibri" w:hAnsi="Calibri" w:cs="Calibri"/>
      <w:noProof/>
      <w:color w:val="000000"/>
      <w:sz w:val="24"/>
      <w:szCs w:val="24"/>
    </w:rPr>
  </w:style>
  <w:style w:type="character" w:customStyle="1" w:styleId="UnresolvedMention3">
    <w:name w:val="Unresolved Mention3"/>
    <w:basedOn w:val="DefaultParagraphFont"/>
    <w:uiPriority w:val="99"/>
    <w:semiHidden/>
    <w:unhideWhenUsed/>
    <w:rsid w:val="006A4F46"/>
    <w:rPr>
      <w:color w:val="605E5C"/>
      <w:shd w:val="clear" w:color="auto" w:fill="E1DFDD"/>
    </w:rPr>
  </w:style>
  <w:style w:type="table" w:styleId="TableGrid">
    <w:name w:val="Table Grid"/>
    <w:basedOn w:val="TableNormal"/>
    <w:uiPriority w:val="59"/>
    <w:rsid w:val="008138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99"/>
    <w:rsid w:val="0081386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A42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164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659639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0662717">
      <w:bodyDiv w:val="1"/>
      <w:marLeft w:val="0"/>
      <w:marRight w:val="0"/>
      <w:marTop w:val="0"/>
      <w:marBottom w:val="0"/>
      <w:divBdr>
        <w:top w:val="none" w:sz="0" w:space="0" w:color="auto"/>
        <w:left w:val="none" w:sz="0" w:space="0" w:color="auto"/>
        <w:bottom w:val="none" w:sz="0" w:space="0" w:color="auto"/>
        <w:right w:val="none" w:sz="0" w:space="0" w:color="auto"/>
      </w:divBdr>
      <w:divsChild>
        <w:div w:id="434983852">
          <w:marLeft w:val="225"/>
          <w:marRight w:val="225"/>
          <w:marTop w:val="150"/>
          <w:marBottom w:val="0"/>
          <w:divBdr>
            <w:top w:val="none" w:sz="0" w:space="0" w:color="auto"/>
            <w:left w:val="none" w:sz="0" w:space="0" w:color="auto"/>
            <w:bottom w:val="none" w:sz="0" w:space="0" w:color="auto"/>
            <w:right w:val="none" w:sz="0" w:space="0" w:color="auto"/>
          </w:divBdr>
        </w:div>
        <w:div w:id="157623787">
          <w:marLeft w:val="225"/>
          <w:marRight w:val="225"/>
          <w:marTop w:val="150"/>
          <w:marBottom w:val="0"/>
          <w:divBdr>
            <w:top w:val="none" w:sz="0" w:space="0" w:color="auto"/>
            <w:left w:val="none" w:sz="0" w:space="0" w:color="auto"/>
            <w:bottom w:val="none" w:sz="0" w:space="0" w:color="auto"/>
            <w:right w:val="none" w:sz="0" w:space="0" w:color="auto"/>
          </w:divBdr>
        </w:div>
        <w:div w:id="848831866">
          <w:marLeft w:val="225"/>
          <w:marRight w:val="225"/>
          <w:marTop w:val="150"/>
          <w:marBottom w:val="0"/>
          <w:divBdr>
            <w:top w:val="none" w:sz="0" w:space="0" w:color="auto"/>
            <w:left w:val="none" w:sz="0" w:space="0" w:color="auto"/>
            <w:bottom w:val="none" w:sz="0" w:space="0" w:color="auto"/>
            <w:right w:val="none" w:sz="0" w:space="0" w:color="auto"/>
          </w:divBdr>
        </w:div>
        <w:div w:id="1458333620">
          <w:marLeft w:val="225"/>
          <w:marRight w:val="225"/>
          <w:marTop w:val="150"/>
          <w:marBottom w:val="0"/>
          <w:divBdr>
            <w:top w:val="none" w:sz="0" w:space="0" w:color="auto"/>
            <w:left w:val="none" w:sz="0" w:space="0" w:color="auto"/>
            <w:bottom w:val="none" w:sz="0" w:space="0" w:color="auto"/>
            <w:right w:val="none" w:sz="0" w:space="0" w:color="auto"/>
          </w:divBdr>
        </w:div>
        <w:div w:id="46683472">
          <w:marLeft w:val="225"/>
          <w:marRight w:val="225"/>
          <w:marTop w:val="15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lelmini.kalabratsidou@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youtube.com/c/neuroelectr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VilelminiKala/CloseLoopInterfaceJOVE"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github.com/sccn/labstreaminglayer" TargetMode="External"/><Relationship Id="rId4" Type="http://schemas.openxmlformats.org/officeDocument/2006/relationships/settings" Target="settings.xml"/><Relationship Id="rId9" Type="http://schemas.openxmlformats.org/officeDocument/2006/relationships/hyperlink" Target="mailto:skemper@mgsa.rutgers.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EE679-3D69-49EC-8ED4-07E28501B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640</Words>
  <Characters>66351</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783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8-19T18:21:00Z</dcterms:created>
  <dcterms:modified xsi:type="dcterms:W3CDTF">2021-02-02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